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4C840B" w14:textId="51F121D7" w:rsidR="00A363FF" w:rsidRPr="00B90B86" w:rsidRDefault="00A538AE" w:rsidP="0012420F">
      <w:pPr>
        <w:jc w:val="center"/>
        <w:rPr>
          <w:rFonts w:eastAsia="Times New Roman" w:cs="Times New Roman"/>
          <w:b/>
          <w:color w:val="000000"/>
        </w:rPr>
      </w:pPr>
      <w:r w:rsidRPr="00B90B86">
        <w:rPr>
          <w:rFonts w:eastAsia="Times New Roman" w:cs="Times New Roman"/>
          <w:b/>
          <w:color w:val="000000"/>
        </w:rPr>
        <w:t>ĐẠI HỌC QUỐC GIA THÀNH PHỐ HỒ CHÍ MINH</w:t>
      </w:r>
    </w:p>
    <w:p w14:paraId="0A7270B1" w14:textId="16BDF173" w:rsidR="00A363FF" w:rsidRPr="00B90B86" w:rsidRDefault="63E25A97">
      <w:pPr>
        <w:spacing w:line="360" w:lineRule="auto"/>
        <w:jc w:val="center"/>
        <w:rPr>
          <w:rFonts w:eastAsia="Times New Roman" w:cs="Times New Roman"/>
          <w:b/>
          <w:color w:val="000000"/>
        </w:rPr>
      </w:pPr>
      <w:r w:rsidRPr="63E25A97">
        <w:rPr>
          <w:rFonts w:eastAsia="Times New Roman" w:cs="Times New Roman"/>
          <w:b/>
          <w:bCs/>
          <w:color w:val="000000" w:themeColor="text1"/>
        </w:rPr>
        <w:t>TRƯỜNG ĐẠI HỌC CÔNG NGHỆ THÔNG TIN</w:t>
      </w:r>
    </w:p>
    <w:p w14:paraId="6359EFD8" w14:textId="0FE4955B" w:rsidR="00A363FF" w:rsidRPr="00C91849" w:rsidRDefault="00DF221C" w:rsidP="00527C19">
      <w:pPr>
        <w:pStyle w:val="Title"/>
        <w:rPr>
          <w:lang w:val="vi-VN"/>
        </w:rPr>
      </w:pPr>
      <w:r>
        <w:rPr>
          <w:noProof/>
          <w:lang w:eastAsia="en-US"/>
        </w:rPr>
        <w:drawing>
          <wp:anchor distT="0" distB="0" distL="114300" distR="114300" simplePos="0" relativeHeight="251658240" behindDoc="0" locked="0" layoutInCell="1" allowOverlap="1" wp14:anchorId="3E0A90DC" wp14:editId="0B440BF8">
            <wp:simplePos x="0" y="0"/>
            <wp:positionH relativeFrom="column">
              <wp:posOffset>1681429</wp:posOffset>
            </wp:positionH>
            <wp:positionV relativeFrom="paragraph">
              <wp:posOffset>9043</wp:posOffset>
            </wp:positionV>
            <wp:extent cx="2560320" cy="2157095"/>
            <wp:effectExtent l="0" t="0" r="0" b="0"/>
            <wp:wrapSquare wrapText="bothSides"/>
            <wp:docPr id="211" name="Picture 211" descr="A picture containing text, vector graphic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45.png"/>
                    <pic:cNvPicPr/>
                  </pic:nvPicPr>
                  <pic:blipFill>
                    <a:blip r:embed="rId12">
                      <a:extLst>
                        <a:ext uri="{28A0092B-C50C-407E-A947-70E740481C1C}">
                          <a14:useLocalDpi xmlns:a14="http://schemas.microsoft.com/office/drawing/2010/main" val="0"/>
                        </a:ext>
                      </a:extLst>
                    </a:blip>
                    <a:srcRect/>
                    <a:stretch>
                      <a:fillRect/>
                    </a:stretch>
                  </pic:blipFill>
                  <pic:spPr>
                    <a:xfrm>
                      <a:off x="0" y="0"/>
                      <a:ext cx="2560320" cy="2157095"/>
                    </a:xfrm>
                    <a:prstGeom prst="rect">
                      <a:avLst/>
                    </a:prstGeom>
                    <a:ln/>
                  </pic:spPr>
                </pic:pic>
              </a:graphicData>
            </a:graphic>
          </wp:anchor>
        </w:drawing>
      </w:r>
    </w:p>
    <w:p w14:paraId="0C531E7E" w14:textId="77777777" w:rsidR="00A363FF" w:rsidRPr="00B90B86" w:rsidRDefault="00A363FF">
      <w:pPr>
        <w:pStyle w:val="Title"/>
        <w:spacing w:line="360" w:lineRule="auto"/>
        <w:ind w:left="-851" w:firstLine="292"/>
        <w:rPr>
          <w:rFonts w:ascii="Times New Roman" w:hAnsi="Times New Roman"/>
          <w:color w:val="000000"/>
          <w:sz w:val="26"/>
          <w:szCs w:val="26"/>
          <w:lang w:val="vi-VN"/>
        </w:rPr>
      </w:pPr>
    </w:p>
    <w:p w14:paraId="6BC58643" w14:textId="77777777" w:rsidR="00A363FF" w:rsidRPr="00B90B86" w:rsidRDefault="00A363FF">
      <w:pPr>
        <w:pStyle w:val="Title"/>
        <w:spacing w:line="360" w:lineRule="auto"/>
        <w:rPr>
          <w:rFonts w:ascii="Times New Roman" w:hAnsi="Times New Roman"/>
          <w:color w:val="000000"/>
          <w:sz w:val="26"/>
          <w:szCs w:val="26"/>
          <w:lang w:val="vi-VN"/>
        </w:rPr>
      </w:pPr>
    </w:p>
    <w:p w14:paraId="68D75762" w14:textId="77777777" w:rsidR="00DF221C" w:rsidRDefault="00DF221C">
      <w:pPr>
        <w:tabs>
          <w:tab w:val="center" w:pos="4680"/>
          <w:tab w:val="right" w:pos="9360"/>
        </w:tabs>
        <w:spacing w:after="0" w:line="360" w:lineRule="auto"/>
        <w:ind w:left="-851" w:firstLine="292"/>
        <w:jc w:val="center"/>
        <w:rPr>
          <w:rFonts w:eastAsia="Times New Roman" w:cs="Times New Roman"/>
          <w:b/>
          <w:color w:val="000000"/>
          <w:sz w:val="40"/>
          <w:szCs w:val="40"/>
        </w:rPr>
      </w:pPr>
    </w:p>
    <w:p w14:paraId="419D1F62" w14:textId="77777777" w:rsidR="00DF221C" w:rsidRDefault="00DF221C">
      <w:pPr>
        <w:tabs>
          <w:tab w:val="center" w:pos="4680"/>
          <w:tab w:val="right" w:pos="9360"/>
        </w:tabs>
        <w:spacing w:after="0" w:line="360" w:lineRule="auto"/>
        <w:ind w:left="-851" w:firstLine="292"/>
        <w:jc w:val="center"/>
        <w:rPr>
          <w:rFonts w:eastAsia="Times New Roman" w:cs="Times New Roman"/>
          <w:b/>
          <w:color w:val="000000"/>
          <w:sz w:val="40"/>
          <w:szCs w:val="40"/>
        </w:rPr>
      </w:pPr>
    </w:p>
    <w:p w14:paraId="3138EB44" w14:textId="77777777" w:rsidR="00DF221C" w:rsidRDefault="00DF221C">
      <w:pPr>
        <w:tabs>
          <w:tab w:val="center" w:pos="4680"/>
          <w:tab w:val="right" w:pos="9360"/>
        </w:tabs>
        <w:spacing w:after="0" w:line="360" w:lineRule="auto"/>
        <w:ind w:left="-851" w:firstLine="292"/>
        <w:jc w:val="center"/>
        <w:rPr>
          <w:rFonts w:eastAsia="Times New Roman" w:cs="Times New Roman"/>
          <w:b/>
          <w:color w:val="000000"/>
          <w:sz w:val="40"/>
          <w:szCs w:val="40"/>
        </w:rPr>
      </w:pPr>
    </w:p>
    <w:p w14:paraId="54A27618" w14:textId="77777777" w:rsidR="00DF221C" w:rsidRDefault="00DF221C">
      <w:pPr>
        <w:tabs>
          <w:tab w:val="center" w:pos="4680"/>
          <w:tab w:val="right" w:pos="9360"/>
        </w:tabs>
        <w:spacing w:after="0" w:line="360" w:lineRule="auto"/>
        <w:ind w:left="-851" w:firstLine="292"/>
        <w:jc w:val="center"/>
        <w:rPr>
          <w:rFonts w:eastAsia="Times New Roman" w:cs="Times New Roman"/>
          <w:b/>
          <w:color w:val="000000"/>
          <w:sz w:val="40"/>
          <w:szCs w:val="40"/>
        </w:rPr>
      </w:pPr>
    </w:p>
    <w:p w14:paraId="13BCA4EA" w14:textId="4A2863E6" w:rsidR="00A363FF" w:rsidRPr="00986630" w:rsidRDefault="00A538AE">
      <w:pPr>
        <w:tabs>
          <w:tab w:val="center" w:pos="4680"/>
          <w:tab w:val="right" w:pos="9360"/>
        </w:tabs>
        <w:spacing w:after="0" w:line="360" w:lineRule="auto"/>
        <w:ind w:left="-851" w:firstLine="292"/>
        <w:jc w:val="center"/>
        <w:rPr>
          <w:rFonts w:eastAsia="Times New Roman" w:cs="Times New Roman"/>
          <w:b/>
          <w:color w:val="000000"/>
          <w:sz w:val="40"/>
          <w:szCs w:val="40"/>
          <w:lang w:val="en-US"/>
        </w:rPr>
      </w:pPr>
      <w:r w:rsidRPr="00B90B86">
        <w:rPr>
          <w:rFonts w:eastAsia="Times New Roman" w:cs="Times New Roman"/>
          <w:b/>
          <w:color w:val="000000"/>
          <w:sz w:val="40"/>
          <w:szCs w:val="40"/>
        </w:rPr>
        <w:t xml:space="preserve">BÁO CÁO </w:t>
      </w:r>
      <w:r w:rsidR="00986630">
        <w:rPr>
          <w:rFonts w:eastAsia="Times New Roman" w:cs="Times New Roman"/>
          <w:b/>
          <w:color w:val="000000"/>
          <w:sz w:val="40"/>
          <w:szCs w:val="40"/>
          <w:lang w:val="en-US"/>
        </w:rPr>
        <w:t>CUỐI KỲ</w:t>
      </w:r>
    </w:p>
    <w:p w14:paraId="04D9274B" w14:textId="77777777" w:rsidR="00057746" w:rsidRDefault="008A2E7F" w:rsidP="00057746">
      <w:pPr>
        <w:spacing w:line="360" w:lineRule="auto"/>
        <w:ind w:right="567"/>
        <w:jc w:val="center"/>
        <w:rPr>
          <w:rFonts w:eastAsia="Times New Roman" w:cs="Times New Roman"/>
          <w:b/>
          <w:color w:val="000000"/>
          <w:sz w:val="36"/>
          <w:szCs w:val="36"/>
          <w:lang w:val="en-US"/>
        </w:rPr>
      </w:pPr>
      <w:r>
        <w:rPr>
          <w:rFonts w:eastAsia="Times New Roman" w:cs="Times New Roman"/>
          <w:b/>
          <w:color w:val="000000"/>
          <w:sz w:val="36"/>
          <w:szCs w:val="36"/>
          <w:lang w:val="en-US"/>
        </w:rPr>
        <w:t>DỮ LIỆU LỚN</w:t>
      </w:r>
    </w:p>
    <w:p w14:paraId="55C6C314" w14:textId="15E8CA5B" w:rsidR="00A363FF" w:rsidRPr="008A2E7F" w:rsidRDefault="00A538AE" w:rsidP="00057746">
      <w:pPr>
        <w:spacing w:line="360" w:lineRule="auto"/>
        <w:ind w:right="567"/>
        <w:jc w:val="center"/>
        <w:rPr>
          <w:rFonts w:eastAsia="Times New Roman" w:cs="Times New Roman"/>
          <w:b/>
          <w:color w:val="000000"/>
          <w:sz w:val="36"/>
          <w:szCs w:val="36"/>
          <w:lang w:val="en-US"/>
        </w:rPr>
      </w:pPr>
      <w:r w:rsidRPr="00017E7C">
        <w:rPr>
          <w:rFonts w:eastAsia="Times New Roman" w:cs="Times New Roman"/>
          <w:b/>
          <w:color w:val="000000"/>
          <w:sz w:val="36"/>
          <w:szCs w:val="36"/>
          <w:u w:val="single"/>
        </w:rPr>
        <w:t>Chủ đề</w:t>
      </w:r>
      <w:r w:rsidRPr="00017E7C">
        <w:rPr>
          <w:rFonts w:eastAsia="Times New Roman" w:cs="Times New Roman"/>
          <w:b/>
          <w:color w:val="000000"/>
          <w:sz w:val="36"/>
          <w:szCs w:val="36"/>
        </w:rPr>
        <w:t xml:space="preserve">: </w:t>
      </w:r>
      <w:r w:rsidR="00986630">
        <w:rPr>
          <w:rFonts w:eastAsia="Times New Roman" w:cs="Times New Roman"/>
          <w:b/>
          <w:color w:val="000000"/>
          <w:sz w:val="36"/>
          <w:szCs w:val="36"/>
          <w:lang w:val="en-US"/>
        </w:rPr>
        <w:t>Car</w:t>
      </w:r>
      <w:r w:rsidR="00AD20AD">
        <w:rPr>
          <w:rFonts w:eastAsia="Times New Roman" w:cs="Times New Roman"/>
          <w:b/>
          <w:color w:val="000000"/>
          <w:sz w:val="36"/>
          <w:szCs w:val="36"/>
          <w:lang w:val="en-US"/>
        </w:rPr>
        <w:t xml:space="preserve"> Rates</w:t>
      </w:r>
      <w:r w:rsidR="00BF5F0E">
        <w:rPr>
          <w:rFonts w:eastAsia="Times New Roman" w:cs="Times New Roman"/>
          <w:b/>
          <w:color w:val="000000"/>
          <w:sz w:val="36"/>
          <w:szCs w:val="36"/>
          <w:lang w:val="en-US"/>
        </w:rPr>
        <w:t xml:space="preserve"> </w:t>
      </w:r>
      <w:r w:rsidR="00187425">
        <w:rPr>
          <w:rFonts w:eastAsia="Times New Roman" w:cs="Times New Roman"/>
          <w:b/>
          <w:color w:val="000000"/>
          <w:sz w:val="36"/>
          <w:szCs w:val="36"/>
          <w:lang w:val="en-US"/>
        </w:rPr>
        <w:t xml:space="preserve">Clustering and </w:t>
      </w:r>
      <w:r w:rsidR="00BF5F0E">
        <w:rPr>
          <w:rFonts w:eastAsia="Times New Roman" w:cs="Times New Roman"/>
          <w:b/>
          <w:color w:val="000000"/>
          <w:sz w:val="36"/>
          <w:szCs w:val="36"/>
          <w:lang w:val="en-US"/>
        </w:rPr>
        <w:t>Prediction</w:t>
      </w:r>
    </w:p>
    <w:p w14:paraId="4536CAB4" w14:textId="4F04ABD2" w:rsidR="00A363FF" w:rsidRPr="008A2E7F" w:rsidRDefault="00A538AE">
      <w:pPr>
        <w:spacing w:line="360" w:lineRule="auto"/>
        <w:ind w:left="720" w:right="567" w:firstLine="720"/>
        <w:rPr>
          <w:rFonts w:eastAsia="Times New Roman" w:cs="Times New Roman"/>
          <w:b/>
          <w:color w:val="000000"/>
          <w:lang w:val="en-US"/>
        </w:rPr>
      </w:pPr>
      <w:r w:rsidRPr="00B90B86">
        <w:rPr>
          <w:rFonts w:eastAsia="Times New Roman" w:cs="Times New Roman"/>
          <w:b/>
        </w:rPr>
        <w:t xml:space="preserve">                 </w:t>
      </w:r>
      <w:r w:rsidRPr="00B90B86">
        <w:rPr>
          <w:rFonts w:eastAsia="Times New Roman" w:cs="Times New Roman"/>
          <w:b/>
          <w:color w:val="000000"/>
          <w:u w:val="single"/>
        </w:rPr>
        <w:t>G</w:t>
      </w:r>
      <w:r w:rsidR="008A2E7F">
        <w:rPr>
          <w:rFonts w:eastAsia="Times New Roman" w:cs="Times New Roman"/>
          <w:b/>
          <w:color w:val="000000"/>
          <w:u w:val="single"/>
          <w:lang w:val="en-US"/>
        </w:rPr>
        <w:t>VHD</w:t>
      </w:r>
      <w:r w:rsidRPr="00B90B86">
        <w:rPr>
          <w:rFonts w:eastAsia="Times New Roman" w:cs="Times New Roman"/>
          <w:b/>
          <w:color w:val="000000"/>
        </w:rPr>
        <w:t>:</w:t>
      </w:r>
      <w:r w:rsidR="008A2E7F">
        <w:rPr>
          <w:rFonts w:eastAsia="Times New Roman" w:cs="Times New Roman"/>
          <w:b/>
          <w:color w:val="000000"/>
          <w:lang w:val="en-US"/>
        </w:rPr>
        <w:t xml:space="preserve"> Ths. Nguyễn Hồ Duy Trí</w:t>
      </w:r>
    </w:p>
    <w:p w14:paraId="0806C270" w14:textId="229F5560" w:rsidR="001747CC" w:rsidRPr="008A2E7F" w:rsidRDefault="001747CC" w:rsidP="001747CC">
      <w:pPr>
        <w:tabs>
          <w:tab w:val="left" w:pos="6990"/>
        </w:tabs>
        <w:ind w:left="720" w:firstLine="1800"/>
        <w:rPr>
          <w:rFonts w:cs="Times New Roman"/>
          <w:b/>
          <w:lang w:val="en-US"/>
        </w:rPr>
      </w:pPr>
      <w:r w:rsidRPr="00B90B86">
        <w:rPr>
          <w:rFonts w:cs="Times New Roman"/>
          <w:b/>
          <w:bCs/>
        </w:rPr>
        <w:t xml:space="preserve">Tên Nhóm: Nhóm </w:t>
      </w:r>
      <w:r w:rsidR="008A2E7F">
        <w:rPr>
          <w:rFonts w:cs="Times New Roman"/>
          <w:b/>
          <w:lang w:val="en-US"/>
        </w:rPr>
        <w:t>5</w:t>
      </w:r>
    </w:p>
    <w:p w14:paraId="24E25661" w14:textId="77777777" w:rsidR="003C136F" w:rsidRPr="000A208B" w:rsidRDefault="001747CC" w:rsidP="003C136F">
      <w:pPr>
        <w:tabs>
          <w:tab w:val="left" w:pos="6990"/>
        </w:tabs>
        <w:ind w:left="720" w:firstLine="1800"/>
        <w:rPr>
          <w:rFonts w:cs="Times New Roman"/>
        </w:rPr>
      </w:pPr>
      <w:r w:rsidRPr="00B90B86">
        <w:rPr>
          <w:rFonts w:cs="Times New Roman"/>
          <w:b/>
          <w:bCs/>
        </w:rPr>
        <w:t>Tên thành viên:</w:t>
      </w:r>
    </w:p>
    <w:p w14:paraId="5797CE50" w14:textId="6FCAF20B" w:rsidR="003C136F" w:rsidRPr="000A208B" w:rsidRDefault="003C136F" w:rsidP="6C50AC83">
      <w:pPr>
        <w:tabs>
          <w:tab w:val="left" w:pos="6990"/>
        </w:tabs>
        <w:ind w:left="720" w:firstLine="1800"/>
        <w:rPr>
          <w:rFonts w:eastAsia="Verdana" w:cs="Times New Roman"/>
          <w:color w:val="000000" w:themeColor="text1"/>
        </w:rPr>
      </w:pPr>
      <w:r w:rsidRPr="6C50AC83">
        <w:rPr>
          <w:rFonts w:eastAsia="Verdana" w:cs="Times New Roman"/>
          <w:color w:val="000000" w:themeColor="text1"/>
        </w:rPr>
        <w:t>Nguyễn Lê Thái Hiền</w:t>
      </w:r>
      <w:r w:rsidRPr="000A208B">
        <w:rPr>
          <w:rFonts w:eastAsia="Verdana" w:cs="Times New Roman"/>
          <w:color w:val="000000" w:themeColor="text1"/>
        </w:rPr>
        <w:t xml:space="preserve">         </w:t>
      </w:r>
      <w:r w:rsidR="3FFF2A2C" w:rsidRPr="000A208B">
        <w:rPr>
          <w:rFonts w:eastAsia="Verdana" w:cs="Times New Roman"/>
          <w:color w:val="000000" w:themeColor="text1"/>
        </w:rPr>
        <w:t>20521308</w:t>
      </w:r>
    </w:p>
    <w:p w14:paraId="25D3F408" w14:textId="50D3F87F" w:rsidR="003C136F" w:rsidRPr="000A208B" w:rsidRDefault="003C136F" w:rsidP="003C136F">
      <w:pPr>
        <w:tabs>
          <w:tab w:val="left" w:pos="6990"/>
        </w:tabs>
        <w:ind w:left="720" w:firstLine="1800"/>
        <w:rPr>
          <w:rFonts w:cs="Times New Roman"/>
        </w:rPr>
      </w:pPr>
      <w:r w:rsidRPr="003C136F">
        <w:rPr>
          <w:rFonts w:eastAsia="Verdana" w:cs="Times New Roman"/>
          <w:color w:val="000000"/>
        </w:rPr>
        <w:t>Đinh Võ Xuân Hoàn</w:t>
      </w:r>
      <w:r w:rsidRPr="000A208B">
        <w:rPr>
          <w:rFonts w:eastAsia="Verdana" w:cs="Times New Roman"/>
          <w:color w:val="000000"/>
        </w:rPr>
        <w:t xml:space="preserve">           </w:t>
      </w:r>
      <w:r w:rsidRPr="003C136F">
        <w:rPr>
          <w:rFonts w:eastAsia="Verdana" w:cs="Times New Roman"/>
          <w:color w:val="000000"/>
        </w:rPr>
        <w:t>20521337</w:t>
      </w:r>
    </w:p>
    <w:p w14:paraId="14C3A623" w14:textId="73A865D4" w:rsidR="003C136F" w:rsidRPr="008A2E7F" w:rsidRDefault="008A2E7F" w:rsidP="003C136F">
      <w:pPr>
        <w:tabs>
          <w:tab w:val="left" w:pos="6990"/>
        </w:tabs>
        <w:ind w:left="720" w:firstLine="1800"/>
        <w:rPr>
          <w:rFonts w:cs="Times New Roman"/>
          <w:lang w:val="en-US"/>
        </w:rPr>
      </w:pPr>
      <w:r>
        <w:rPr>
          <w:rFonts w:eastAsia="Verdana" w:cs="Times New Roman"/>
          <w:color w:val="000000"/>
          <w:lang w:val="en-US"/>
        </w:rPr>
        <w:t xml:space="preserve">Dương Bảo Tâm           </w:t>
      </w:r>
      <w:r w:rsidR="003C136F" w:rsidRPr="000A208B">
        <w:rPr>
          <w:rFonts w:eastAsia="Verdana" w:cs="Times New Roman"/>
          <w:color w:val="000000"/>
        </w:rPr>
        <w:t xml:space="preserve">      </w:t>
      </w:r>
      <w:r w:rsidR="003C136F" w:rsidRPr="003C136F">
        <w:rPr>
          <w:rFonts w:eastAsia="Verdana" w:cs="Times New Roman"/>
          <w:color w:val="000000"/>
        </w:rPr>
        <w:t>2052</w:t>
      </w:r>
      <w:r>
        <w:rPr>
          <w:rFonts w:eastAsia="Verdana" w:cs="Times New Roman"/>
          <w:color w:val="000000"/>
          <w:lang w:val="en-US"/>
        </w:rPr>
        <w:t>1865</w:t>
      </w:r>
    </w:p>
    <w:p w14:paraId="1F1B5CCC" w14:textId="5CDE843B" w:rsidR="003C136F" w:rsidRPr="008A2E7F" w:rsidRDefault="008A2E7F" w:rsidP="003C136F">
      <w:pPr>
        <w:tabs>
          <w:tab w:val="left" w:pos="6990"/>
        </w:tabs>
        <w:ind w:left="720" w:firstLine="1800"/>
        <w:rPr>
          <w:rFonts w:cs="Times New Roman"/>
          <w:lang w:val="en-US"/>
        </w:rPr>
      </w:pPr>
      <w:r>
        <w:rPr>
          <w:rFonts w:eastAsia="Verdana" w:cs="Times New Roman"/>
          <w:color w:val="000000" w:themeColor="text1"/>
          <w:lang w:val="en-US"/>
        </w:rPr>
        <w:t>Trần Duy Khánh</w:t>
      </w:r>
      <w:r w:rsidR="003C136F" w:rsidRPr="000A208B">
        <w:rPr>
          <w:rFonts w:eastAsia="Verdana" w:cs="Times New Roman"/>
          <w:color w:val="000000" w:themeColor="text1"/>
        </w:rPr>
        <w:t xml:space="preserve">                </w:t>
      </w:r>
      <w:r w:rsidR="39CF454F" w:rsidRPr="000A208B">
        <w:rPr>
          <w:rFonts w:eastAsia="Verdana" w:cs="Times New Roman"/>
          <w:color w:val="000000" w:themeColor="text1"/>
        </w:rPr>
        <w:t xml:space="preserve"> </w:t>
      </w:r>
      <w:r w:rsidR="003C136F" w:rsidRPr="6C50AC83">
        <w:rPr>
          <w:rFonts w:eastAsia="Verdana" w:cs="Times New Roman"/>
          <w:color w:val="000000" w:themeColor="text1"/>
        </w:rPr>
        <w:t>20521</w:t>
      </w:r>
      <w:r>
        <w:rPr>
          <w:rFonts w:eastAsia="Verdana" w:cs="Times New Roman"/>
          <w:color w:val="000000" w:themeColor="text1"/>
          <w:lang w:val="en-US"/>
        </w:rPr>
        <w:t>457</w:t>
      </w:r>
    </w:p>
    <w:p w14:paraId="79A0EE3A" w14:textId="77777777" w:rsidR="003C136F" w:rsidRDefault="003C136F" w:rsidP="003C136F">
      <w:pPr>
        <w:tabs>
          <w:tab w:val="left" w:pos="6990"/>
        </w:tabs>
        <w:ind w:left="720" w:firstLine="1800"/>
        <w:rPr>
          <w:rFonts w:eastAsia="Verdana" w:cs="Times New Roman"/>
          <w:color w:val="000000" w:themeColor="text1"/>
          <w:lang w:val="en-US"/>
        </w:rPr>
      </w:pPr>
    </w:p>
    <w:p w14:paraId="6BB1B357" w14:textId="1CCEF085" w:rsidR="008A2E7F" w:rsidRPr="008A2E7F" w:rsidRDefault="008A2E7F" w:rsidP="003C136F">
      <w:pPr>
        <w:tabs>
          <w:tab w:val="left" w:pos="6990"/>
        </w:tabs>
        <w:ind w:left="720" w:firstLine="1800"/>
        <w:rPr>
          <w:rFonts w:cs="Times New Roman"/>
          <w:lang w:val="en-US"/>
        </w:rPr>
      </w:pPr>
    </w:p>
    <w:p w14:paraId="0CDF0847" w14:textId="77777777" w:rsidR="003C136F" w:rsidRPr="000A208B" w:rsidRDefault="003C136F" w:rsidP="003C136F">
      <w:pPr>
        <w:tabs>
          <w:tab w:val="left" w:pos="6990"/>
        </w:tabs>
        <w:ind w:left="720" w:firstLine="1800"/>
        <w:rPr>
          <w:rFonts w:cs="Times New Roman"/>
        </w:rPr>
      </w:pPr>
    </w:p>
    <w:p w14:paraId="3FF811AA" w14:textId="7A4514FD" w:rsidR="003C136F" w:rsidRPr="003C136F" w:rsidRDefault="003C136F" w:rsidP="003C136F">
      <w:pPr>
        <w:tabs>
          <w:tab w:val="left" w:pos="6990"/>
        </w:tabs>
        <w:ind w:left="720" w:firstLine="1800"/>
        <w:rPr>
          <w:rFonts w:cs="Times New Roman"/>
        </w:rPr>
      </w:pPr>
      <w:r w:rsidRPr="000A208B">
        <w:rPr>
          <w:rFonts w:eastAsia="Times New Roman" w:cs="Times New Roman"/>
          <w:color w:val="000000"/>
        </w:rPr>
        <w:t xml:space="preserve">TP Hồ Chí Minh, Tháng </w:t>
      </w:r>
      <w:r w:rsidR="00073DA2">
        <w:rPr>
          <w:rFonts w:eastAsia="Times New Roman" w:cs="Times New Roman"/>
          <w:color w:val="000000"/>
          <w:lang w:val="en-US"/>
        </w:rPr>
        <w:t>5</w:t>
      </w:r>
      <w:r w:rsidRPr="000A208B">
        <w:rPr>
          <w:rFonts w:eastAsia="Times New Roman" w:cs="Times New Roman"/>
          <w:color w:val="000000"/>
        </w:rPr>
        <w:t>, Năm 2024</w:t>
      </w:r>
    </w:p>
    <w:p w14:paraId="5F04A031" w14:textId="77777777" w:rsidR="00A363FF" w:rsidRPr="00B90B86" w:rsidRDefault="00A538AE">
      <w:pPr>
        <w:keepNext/>
        <w:keepLines/>
        <w:pBdr>
          <w:top w:val="nil"/>
          <w:left w:val="nil"/>
          <w:bottom w:val="nil"/>
          <w:right w:val="nil"/>
          <w:between w:val="nil"/>
        </w:pBdr>
        <w:spacing w:before="240" w:after="0" w:line="259" w:lineRule="auto"/>
        <w:jc w:val="center"/>
        <w:rPr>
          <w:rFonts w:eastAsia="Times New Roman" w:cs="Times New Roman"/>
          <w:b/>
          <w:color w:val="2F5496"/>
          <w:sz w:val="50"/>
          <w:szCs w:val="50"/>
        </w:rPr>
      </w:pPr>
      <w:r w:rsidRPr="00B90B86">
        <w:rPr>
          <w:rFonts w:eastAsia="Times New Roman" w:cs="Times New Roman"/>
          <w:b/>
          <w:sz w:val="50"/>
          <w:szCs w:val="50"/>
        </w:rPr>
        <w:lastRenderedPageBreak/>
        <w:t>Mục lục</w:t>
      </w:r>
    </w:p>
    <w:sdt>
      <w:sdtPr>
        <w:id w:val="1188477463"/>
        <w:docPartObj>
          <w:docPartGallery w:val="Table of Contents"/>
          <w:docPartUnique/>
        </w:docPartObj>
      </w:sdtPr>
      <w:sdtContent>
        <w:p w14:paraId="086C8F5E" w14:textId="7E6DCE7E" w:rsidR="003B17B0" w:rsidRDefault="007D01BD">
          <w:pPr>
            <w:pStyle w:val="TOC1"/>
            <w:tabs>
              <w:tab w:val="right" w:leader="dot" w:pos="9350"/>
            </w:tabs>
            <w:rPr>
              <w:rFonts w:asciiTheme="minorHAnsi" w:eastAsiaTheme="minorEastAsia" w:hAnsiTheme="minorHAnsi" w:cstheme="minorBidi"/>
              <w:noProof/>
              <w:kern w:val="2"/>
              <w:sz w:val="24"/>
              <w:szCs w:val="24"/>
              <w:lang w:val="en-US" w:eastAsia="en-US"/>
              <w14:ligatures w14:val="standardContextual"/>
            </w:rPr>
          </w:pPr>
          <w:r>
            <w:fldChar w:fldCharType="begin"/>
          </w:r>
          <w:r w:rsidR="00A538AE">
            <w:instrText>TOC \h \u \z</w:instrText>
          </w:r>
          <w:r>
            <w:fldChar w:fldCharType="separate"/>
          </w:r>
          <w:hyperlink w:anchor="_Toc168424556" w:history="1">
            <w:r w:rsidR="003B17B0" w:rsidRPr="00EE0C86">
              <w:rPr>
                <w:rStyle w:val="Hyperlink"/>
                <w:rFonts w:cs="Times New Roman"/>
                <w:noProof/>
              </w:rPr>
              <w:t xml:space="preserve">1. </w:t>
            </w:r>
            <w:r w:rsidR="003B17B0" w:rsidRPr="00EE0C86">
              <w:rPr>
                <w:rStyle w:val="Hyperlink"/>
                <w:rFonts w:cs="Times New Roman"/>
                <w:noProof/>
                <w:lang w:val="en-US"/>
              </w:rPr>
              <w:t>Thông tin chung.</w:t>
            </w:r>
            <w:r w:rsidR="003B17B0">
              <w:rPr>
                <w:noProof/>
                <w:webHidden/>
              </w:rPr>
              <w:tab/>
            </w:r>
            <w:r w:rsidR="003B17B0">
              <w:rPr>
                <w:noProof/>
                <w:webHidden/>
              </w:rPr>
              <w:fldChar w:fldCharType="begin"/>
            </w:r>
            <w:r w:rsidR="003B17B0">
              <w:rPr>
                <w:noProof/>
                <w:webHidden/>
              </w:rPr>
              <w:instrText xml:space="preserve"> PAGEREF _Toc168424556 \h </w:instrText>
            </w:r>
            <w:r w:rsidR="003B17B0">
              <w:rPr>
                <w:noProof/>
                <w:webHidden/>
              </w:rPr>
            </w:r>
            <w:r w:rsidR="003B17B0">
              <w:rPr>
                <w:noProof/>
                <w:webHidden/>
              </w:rPr>
              <w:fldChar w:fldCharType="separate"/>
            </w:r>
            <w:r w:rsidR="00987EC3">
              <w:rPr>
                <w:noProof/>
                <w:webHidden/>
              </w:rPr>
              <w:t>5</w:t>
            </w:r>
            <w:r w:rsidR="003B17B0">
              <w:rPr>
                <w:noProof/>
                <w:webHidden/>
              </w:rPr>
              <w:fldChar w:fldCharType="end"/>
            </w:r>
          </w:hyperlink>
        </w:p>
        <w:p w14:paraId="47C4B3A2" w14:textId="1EF7A0D7" w:rsidR="003B17B0" w:rsidRDefault="00000000">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57" w:history="1">
            <w:r w:rsidR="003B17B0" w:rsidRPr="00EE0C86">
              <w:rPr>
                <w:rStyle w:val="Hyperlink"/>
                <w:noProof/>
                <w:lang w:val="en-US"/>
              </w:rPr>
              <w:t>1.1. Lý do chọn đề tài</w:t>
            </w:r>
            <w:r w:rsidR="003B17B0">
              <w:rPr>
                <w:noProof/>
                <w:webHidden/>
              </w:rPr>
              <w:tab/>
            </w:r>
            <w:r w:rsidR="003B17B0">
              <w:rPr>
                <w:noProof/>
                <w:webHidden/>
              </w:rPr>
              <w:fldChar w:fldCharType="begin"/>
            </w:r>
            <w:r w:rsidR="003B17B0">
              <w:rPr>
                <w:noProof/>
                <w:webHidden/>
              </w:rPr>
              <w:instrText xml:space="preserve"> PAGEREF _Toc168424557 \h </w:instrText>
            </w:r>
            <w:r w:rsidR="003B17B0">
              <w:rPr>
                <w:noProof/>
                <w:webHidden/>
              </w:rPr>
            </w:r>
            <w:r w:rsidR="003B17B0">
              <w:rPr>
                <w:noProof/>
                <w:webHidden/>
              </w:rPr>
              <w:fldChar w:fldCharType="separate"/>
            </w:r>
            <w:r w:rsidR="00987EC3">
              <w:rPr>
                <w:noProof/>
                <w:webHidden/>
              </w:rPr>
              <w:t>5</w:t>
            </w:r>
            <w:r w:rsidR="003B17B0">
              <w:rPr>
                <w:noProof/>
                <w:webHidden/>
              </w:rPr>
              <w:fldChar w:fldCharType="end"/>
            </w:r>
          </w:hyperlink>
        </w:p>
        <w:p w14:paraId="602C2750" w14:textId="2744E068" w:rsidR="003B17B0" w:rsidRDefault="00000000">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58" w:history="1">
            <w:r w:rsidR="003B17B0" w:rsidRPr="00EE0C86">
              <w:rPr>
                <w:rStyle w:val="Hyperlink"/>
                <w:noProof/>
                <w:lang w:val="en-US"/>
              </w:rPr>
              <w:t>1.2. Mô tả dữ liệu</w:t>
            </w:r>
            <w:r w:rsidR="003B17B0">
              <w:rPr>
                <w:noProof/>
                <w:webHidden/>
              </w:rPr>
              <w:tab/>
            </w:r>
            <w:r w:rsidR="003B17B0">
              <w:rPr>
                <w:noProof/>
                <w:webHidden/>
              </w:rPr>
              <w:fldChar w:fldCharType="begin"/>
            </w:r>
            <w:r w:rsidR="003B17B0">
              <w:rPr>
                <w:noProof/>
                <w:webHidden/>
              </w:rPr>
              <w:instrText xml:space="preserve"> PAGEREF _Toc168424558 \h </w:instrText>
            </w:r>
            <w:r w:rsidR="003B17B0">
              <w:rPr>
                <w:noProof/>
                <w:webHidden/>
              </w:rPr>
            </w:r>
            <w:r w:rsidR="003B17B0">
              <w:rPr>
                <w:noProof/>
                <w:webHidden/>
              </w:rPr>
              <w:fldChar w:fldCharType="separate"/>
            </w:r>
            <w:r w:rsidR="00987EC3">
              <w:rPr>
                <w:noProof/>
                <w:webHidden/>
              </w:rPr>
              <w:t>5</w:t>
            </w:r>
            <w:r w:rsidR="003B17B0">
              <w:rPr>
                <w:noProof/>
                <w:webHidden/>
              </w:rPr>
              <w:fldChar w:fldCharType="end"/>
            </w:r>
          </w:hyperlink>
        </w:p>
        <w:p w14:paraId="18ED239F" w14:textId="77958467" w:rsidR="003B17B0" w:rsidRDefault="00000000">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59" w:history="1">
            <w:r w:rsidR="003B17B0" w:rsidRPr="00EE0C86">
              <w:rPr>
                <w:rStyle w:val="Hyperlink"/>
                <w:noProof/>
                <w:lang w:val="en-US"/>
              </w:rPr>
              <w:t>1.3. Mô tả bài toán</w:t>
            </w:r>
            <w:r w:rsidR="003B17B0">
              <w:rPr>
                <w:noProof/>
                <w:webHidden/>
              </w:rPr>
              <w:tab/>
            </w:r>
            <w:r w:rsidR="003B17B0">
              <w:rPr>
                <w:noProof/>
                <w:webHidden/>
              </w:rPr>
              <w:fldChar w:fldCharType="begin"/>
            </w:r>
            <w:r w:rsidR="003B17B0">
              <w:rPr>
                <w:noProof/>
                <w:webHidden/>
              </w:rPr>
              <w:instrText xml:space="preserve"> PAGEREF _Toc168424559 \h </w:instrText>
            </w:r>
            <w:r w:rsidR="003B17B0">
              <w:rPr>
                <w:noProof/>
                <w:webHidden/>
              </w:rPr>
            </w:r>
            <w:r w:rsidR="003B17B0">
              <w:rPr>
                <w:noProof/>
                <w:webHidden/>
              </w:rPr>
              <w:fldChar w:fldCharType="separate"/>
            </w:r>
            <w:r w:rsidR="00987EC3">
              <w:rPr>
                <w:noProof/>
                <w:webHidden/>
              </w:rPr>
              <w:t>6</w:t>
            </w:r>
            <w:r w:rsidR="003B17B0">
              <w:rPr>
                <w:noProof/>
                <w:webHidden/>
              </w:rPr>
              <w:fldChar w:fldCharType="end"/>
            </w:r>
          </w:hyperlink>
        </w:p>
        <w:p w14:paraId="5C7C5264" w14:textId="6CFCFCD6" w:rsidR="003B17B0" w:rsidRDefault="00000000">
          <w:pPr>
            <w:pStyle w:val="TOC1"/>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60" w:history="1">
            <w:r w:rsidR="003B17B0" w:rsidRPr="00EE0C86">
              <w:rPr>
                <w:rStyle w:val="Hyperlink"/>
                <w:noProof/>
                <w:lang w:val="en-US"/>
              </w:rPr>
              <w:t>2. Kỹ thuật tiền xử lý</w:t>
            </w:r>
            <w:r w:rsidR="003B17B0">
              <w:rPr>
                <w:noProof/>
                <w:webHidden/>
              </w:rPr>
              <w:tab/>
            </w:r>
            <w:r w:rsidR="003B17B0">
              <w:rPr>
                <w:noProof/>
                <w:webHidden/>
              </w:rPr>
              <w:fldChar w:fldCharType="begin"/>
            </w:r>
            <w:r w:rsidR="003B17B0">
              <w:rPr>
                <w:noProof/>
                <w:webHidden/>
              </w:rPr>
              <w:instrText xml:space="preserve"> PAGEREF _Toc168424560 \h </w:instrText>
            </w:r>
            <w:r w:rsidR="003B17B0">
              <w:rPr>
                <w:noProof/>
                <w:webHidden/>
              </w:rPr>
            </w:r>
            <w:r w:rsidR="003B17B0">
              <w:rPr>
                <w:noProof/>
                <w:webHidden/>
              </w:rPr>
              <w:fldChar w:fldCharType="separate"/>
            </w:r>
            <w:r w:rsidR="00987EC3">
              <w:rPr>
                <w:noProof/>
                <w:webHidden/>
              </w:rPr>
              <w:t>6</w:t>
            </w:r>
            <w:r w:rsidR="003B17B0">
              <w:rPr>
                <w:noProof/>
                <w:webHidden/>
              </w:rPr>
              <w:fldChar w:fldCharType="end"/>
            </w:r>
          </w:hyperlink>
        </w:p>
        <w:p w14:paraId="2871B90C" w14:textId="07E97CE9" w:rsidR="003B17B0" w:rsidRDefault="00000000">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61" w:history="1">
            <w:r w:rsidR="003B17B0" w:rsidRPr="00EE0C86">
              <w:rPr>
                <w:rStyle w:val="Hyperlink"/>
                <w:noProof/>
                <w:lang w:val="en-US"/>
              </w:rPr>
              <w:t>2.1. Thu thập dữ liệu</w:t>
            </w:r>
            <w:r w:rsidR="003B17B0">
              <w:rPr>
                <w:noProof/>
                <w:webHidden/>
              </w:rPr>
              <w:tab/>
            </w:r>
            <w:r w:rsidR="003B17B0">
              <w:rPr>
                <w:noProof/>
                <w:webHidden/>
              </w:rPr>
              <w:fldChar w:fldCharType="begin"/>
            </w:r>
            <w:r w:rsidR="003B17B0">
              <w:rPr>
                <w:noProof/>
                <w:webHidden/>
              </w:rPr>
              <w:instrText xml:space="preserve"> PAGEREF _Toc168424561 \h </w:instrText>
            </w:r>
            <w:r w:rsidR="003B17B0">
              <w:rPr>
                <w:noProof/>
                <w:webHidden/>
              </w:rPr>
            </w:r>
            <w:r w:rsidR="003B17B0">
              <w:rPr>
                <w:noProof/>
                <w:webHidden/>
              </w:rPr>
              <w:fldChar w:fldCharType="separate"/>
            </w:r>
            <w:r w:rsidR="00987EC3">
              <w:rPr>
                <w:noProof/>
                <w:webHidden/>
              </w:rPr>
              <w:t>6</w:t>
            </w:r>
            <w:r w:rsidR="003B17B0">
              <w:rPr>
                <w:noProof/>
                <w:webHidden/>
              </w:rPr>
              <w:fldChar w:fldCharType="end"/>
            </w:r>
          </w:hyperlink>
        </w:p>
        <w:p w14:paraId="2DD4B85C" w14:textId="255773F7" w:rsidR="003B17B0" w:rsidRDefault="00000000">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62" w:history="1">
            <w:r w:rsidR="003B17B0" w:rsidRPr="00EE0C86">
              <w:rPr>
                <w:rStyle w:val="Hyperlink"/>
                <w:noProof/>
                <w:lang w:val="en-US"/>
              </w:rPr>
              <w:t>2.2. Tính toán thống kê</w:t>
            </w:r>
            <w:r w:rsidR="003B17B0">
              <w:rPr>
                <w:noProof/>
                <w:webHidden/>
              </w:rPr>
              <w:tab/>
            </w:r>
            <w:r w:rsidR="003B17B0">
              <w:rPr>
                <w:noProof/>
                <w:webHidden/>
              </w:rPr>
              <w:fldChar w:fldCharType="begin"/>
            </w:r>
            <w:r w:rsidR="003B17B0">
              <w:rPr>
                <w:noProof/>
                <w:webHidden/>
              </w:rPr>
              <w:instrText xml:space="preserve"> PAGEREF _Toc168424562 \h </w:instrText>
            </w:r>
            <w:r w:rsidR="003B17B0">
              <w:rPr>
                <w:noProof/>
                <w:webHidden/>
              </w:rPr>
            </w:r>
            <w:r w:rsidR="003B17B0">
              <w:rPr>
                <w:noProof/>
                <w:webHidden/>
              </w:rPr>
              <w:fldChar w:fldCharType="separate"/>
            </w:r>
            <w:r w:rsidR="00987EC3">
              <w:rPr>
                <w:noProof/>
                <w:webHidden/>
              </w:rPr>
              <w:t>8</w:t>
            </w:r>
            <w:r w:rsidR="003B17B0">
              <w:rPr>
                <w:noProof/>
                <w:webHidden/>
              </w:rPr>
              <w:fldChar w:fldCharType="end"/>
            </w:r>
          </w:hyperlink>
        </w:p>
        <w:p w14:paraId="54B16156" w14:textId="0E654BD5" w:rsidR="003B17B0" w:rsidRDefault="00000000">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63" w:history="1">
            <w:r w:rsidR="003B17B0" w:rsidRPr="00EE0C86">
              <w:rPr>
                <w:rStyle w:val="Hyperlink"/>
                <w:noProof/>
                <w:lang w:val="en-US"/>
              </w:rPr>
              <w:t>2.3. Tiền xử lý dữ liệu</w:t>
            </w:r>
            <w:r w:rsidR="003B17B0">
              <w:rPr>
                <w:noProof/>
                <w:webHidden/>
              </w:rPr>
              <w:tab/>
            </w:r>
            <w:r w:rsidR="003B17B0">
              <w:rPr>
                <w:noProof/>
                <w:webHidden/>
              </w:rPr>
              <w:fldChar w:fldCharType="begin"/>
            </w:r>
            <w:r w:rsidR="003B17B0">
              <w:rPr>
                <w:noProof/>
                <w:webHidden/>
              </w:rPr>
              <w:instrText xml:space="preserve"> PAGEREF _Toc168424563 \h </w:instrText>
            </w:r>
            <w:r w:rsidR="003B17B0">
              <w:rPr>
                <w:noProof/>
                <w:webHidden/>
              </w:rPr>
            </w:r>
            <w:r w:rsidR="003B17B0">
              <w:rPr>
                <w:noProof/>
                <w:webHidden/>
              </w:rPr>
              <w:fldChar w:fldCharType="separate"/>
            </w:r>
            <w:r w:rsidR="00987EC3">
              <w:rPr>
                <w:noProof/>
                <w:webHidden/>
              </w:rPr>
              <w:t>11</w:t>
            </w:r>
            <w:r w:rsidR="003B17B0">
              <w:rPr>
                <w:noProof/>
                <w:webHidden/>
              </w:rPr>
              <w:fldChar w:fldCharType="end"/>
            </w:r>
          </w:hyperlink>
        </w:p>
        <w:p w14:paraId="33EFF7C2" w14:textId="23B29843" w:rsidR="003B17B0" w:rsidRDefault="00000000">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64" w:history="1">
            <w:r w:rsidR="003B17B0" w:rsidRPr="00EE0C86">
              <w:rPr>
                <w:rStyle w:val="Hyperlink"/>
                <w:noProof/>
                <w:lang w:val="en-US"/>
              </w:rPr>
              <w:t>2.3.1. Bỏ cột không cần thiết</w:t>
            </w:r>
            <w:r w:rsidR="003B17B0">
              <w:rPr>
                <w:noProof/>
                <w:webHidden/>
              </w:rPr>
              <w:tab/>
            </w:r>
            <w:r w:rsidR="003B17B0">
              <w:rPr>
                <w:noProof/>
                <w:webHidden/>
              </w:rPr>
              <w:fldChar w:fldCharType="begin"/>
            </w:r>
            <w:r w:rsidR="003B17B0">
              <w:rPr>
                <w:noProof/>
                <w:webHidden/>
              </w:rPr>
              <w:instrText xml:space="preserve"> PAGEREF _Toc168424564 \h </w:instrText>
            </w:r>
            <w:r w:rsidR="003B17B0">
              <w:rPr>
                <w:noProof/>
                <w:webHidden/>
              </w:rPr>
            </w:r>
            <w:r w:rsidR="003B17B0">
              <w:rPr>
                <w:noProof/>
                <w:webHidden/>
              </w:rPr>
              <w:fldChar w:fldCharType="separate"/>
            </w:r>
            <w:r w:rsidR="00987EC3">
              <w:rPr>
                <w:noProof/>
                <w:webHidden/>
              </w:rPr>
              <w:t>11</w:t>
            </w:r>
            <w:r w:rsidR="003B17B0">
              <w:rPr>
                <w:noProof/>
                <w:webHidden/>
              </w:rPr>
              <w:fldChar w:fldCharType="end"/>
            </w:r>
          </w:hyperlink>
        </w:p>
        <w:p w14:paraId="1800AD50" w14:textId="1BCE8606" w:rsidR="003B17B0" w:rsidRDefault="00000000">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65" w:history="1">
            <w:r w:rsidR="003B17B0" w:rsidRPr="00EE0C86">
              <w:rPr>
                <w:rStyle w:val="Hyperlink"/>
                <w:noProof/>
                <w:lang w:val="en-US"/>
              </w:rPr>
              <w:t>2.3.2. Xử lý dữ liệu bị thiếu</w:t>
            </w:r>
            <w:r w:rsidR="003B17B0">
              <w:rPr>
                <w:noProof/>
                <w:webHidden/>
              </w:rPr>
              <w:tab/>
            </w:r>
            <w:r w:rsidR="003B17B0">
              <w:rPr>
                <w:noProof/>
                <w:webHidden/>
              </w:rPr>
              <w:fldChar w:fldCharType="begin"/>
            </w:r>
            <w:r w:rsidR="003B17B0">
              <w:rPr>
                <w:noProof/>
                <w:webHidden/>
              </w:rPr>
              <w:instrText xml:space="preserve"> PAGEREF _Toc168424565 \h </w:instrText>
            </w:r>
            <w:r w:rsidR="003B17B0">
              <w:rPr>
                <w:noProof/>
                <w:webHidden/>
              </w:rPr>
            </w:r>
            <w:r w:rsidR="003B17B0">
              <w:rPr>
                <w:noProof/>
                <w:webHidden/>
              </w:rPr>
              <w:fldChar w:fldCharType="separate"/>
            </w:r>
            <w:r w:rsidR="00987EC3">
              <w:rPr>
                <w:noProof/>
                <w:webHidden/>
              </w:rPr>
              <w:t>11</w:t>
            </w:r>
            <w:r w:rsidR="003B17B0">
              <w:rPr>
                <w:noProof/>
                <w:webHidden/>
              </w:rPr>
              <w:fldChar w:fldCharType="end"/>
            </w:r>
          </w:hyperlink>
        </w:p>
        <w:p w14:paraId="6D0595C0" w14:textId="3CDBDE74" w:rsidR="003B17B0" w:rsidRDefault="00000000">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66" w:history="1">
            <w:r w:rsidR="003B17B0" w:rsidRPr="00EE0C86">
              <w:rPr>
                <w:rStyle w:val="Hyperlink"/>
                <w:noProof/>
                <w:lang w:val="en-US"/>
              </w:rPr>
              <w:t>2.3.3. Mã hóa các cột phân loại thành số nguyên</w:t>
            </w:r>
            <w:r w:rsidR="003B17B0">
              <w:rPr>
                <w:noProof/>
                <w:webHidden/>
              </w:rPr>
              <w:tab/>
            </w:r>
            <w:r w:rsidR="003B17B0">
              <w:rPr>
                <w:noProof/>
                <w:webHidden/>
              </w:rPr>
              <w:fldChar w:fldCharType="begin"/>
            </w:r>
            <w:r w:rsidR="003B17B0">
              <w:rPr>
                <w:noProof/>
                <w:webHidden/>
              </w:rPr>
              <w:instrText xml:space="preserve"> PAGEREF _Toc168424566 \h </w:instrText>
            </w:r>
            <w:r w:rsidR="003B17B0">
              <w:rPr>
                <w:noProof/>
                <w:webHidden/>
              </w:rPr>
            </w:r>
            <w:r w:rsidR="003B17B0">
              <w:rPr>
                <w:noProof/>
                <w:webHidden/>
              </w:rPr>
              <w:fldChar w:fldCharType="separate"/>
            </w:r>
            <w:r w:rsidR="00987EC3">
              <w:rPr>
                <w:noProof/>
                <w:webHidden/>
              </w:rPr>
              <w:t>13</w:t>
            </w:r>
            <w:r w:rsidR="003B17B0">
              <w:rPr>
                <w:noProof/>
                <w:webHidden/>
              </w:rPr>
              <w:fldChar w:fldCharType="end"/>
            </w:r>
          </w:hyperlink>
        </w:p>
        <w:p w14:paraId="0A4ECFBA" w14:textId="2D692386" w:rsidR="003B17B0" w:rsidRDefault="00000000">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67" w:history="1">
            <w:r w:rsidR="003B17B0" w:rsidRPr="00EE0C86">
              <w:rPr>
                <w:rStyle w:val="Hyperlink"/>
                <w:noProof/>
                <w:lang w:val="en-US"/>
              </w:rPr>
              <w:t>2.3.4. Chuẩn hóa các cột số và các cột đã được mã hóa</w:t>
            </w:r>
            <w:r w:rsidR="003B17B0">
              <w:rPr>
                <w:noProof/>
                <w:webHidden/>
              </w:rPr>
              <w:tab/>
            </w:r>
            <w:r w:rsidR="003B17B0">
              <w:rPr>
                <w:noProof/>
                <w:webHidden/>
              </w:rPr>
              <w:fldChar w:fldCharType="begin"/>
            </w:r>
            <w:r w:rsidR="003B17B0">
              <w:rPr>
                <w:noProof/>
                <w:webHidden/>
              </w:rPr>
              <w:instrText xml:space="preserve"> PAGEREF _Toc168424567 \h </w:instrText>
            </w:r>
            <w:r w:rsidR="003B17B0">
              <w:rPr>
                <w:noProof/>
                <w:webHidden/>
              </w:rPr>
            </w:r>
            <w:r w:rsidR="003B17B0">
              <w:rPr>
                <w:noProof/>
                <w:webHidden/>
              </w:rPr>
              <w:fldChar w:fldCharType="separate"/>
            </w:r>
            <w:r w:rsidR="00987EC3">
              <w:rPr>
                <w:noProof/>
                <w:webHidden/>
              </w:rPr>
              <w:t>13</w:t>
            </w:r>
            <w:r w:rsidR="003B17B0">
              <w:rPr>
                <w:noProof/>
                <w:webHidden/>
              </w:rPr>
              <w:fldChar w:fldCharType="end"/>
            </w:r>
          </w:hyperlink>
        </w:p>
        <w:p w14:paraId="0C83D87B" w14:textId="3AC66866" w:rsidR="003B17B0" w:rsidRDefault="00000000">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68" w:history="1">
            <w:r w:rsidR="003B17B0" w:rsidRPr="00EE0C86">
              <w:rPr>
                <w:rStyle w:val="Hyperlink"/>
                <w:noProof/>
                <w:lang w:val="en-US"/>
              </w:rPr>
              <w:t>2.4. Trực quan hóa dữ liệu</w:t>
            </w:r>
            <w:r w:rsidR="003B17B0">
              <w:rPr>
                <w:noProof/>
                <w:webHidden/>
              </w:rPr>
              <w:tab/>
            </w:r>
            <w:r w:rsidR="003B17B0">
              <w:rPr>
                <w:noProof/>
                <w:webHidden/>
              </w:rPr>
              <w:fldChar w:fldCharType="begin"/>
            </w:r>
            <w:r w:rsidR="003B17B0">
              <w:rPr>
                <w:noProof/>
                <w:webHidden/>
              </w:rPr>
              <w:instrText xml:space="preserve"> PAGEREF _Toc168424568 \h </w:instrText>
            </w:r>
            <w:r w:rsidR="003B17B0">
              <w:rPr>
                <w:noProof/>
                <w:webHidden/>
              </w:rPr>
            </w:r>
            <w:r w:rsidR="003B17B0">
              <w:rPr>
                <w:noProof/>
                <w:webHidden/>
              </w:rPr>
              <w:fldChar w:fldCharType="separate"/>
            </w:r>
            <w:r w:rsidR="00987EC3">
              <w:rPr>
                <w:noProof/>
                <w:webHidden/>
              </w:rPr>
              <w:t>15</w:t>
            </w:r>
            <w:r w:rsidR="003B17B0">
              <w:rPr>
                <w:noProof/>
                <w:webHidden/>
              </w:rPr>
              <w:fldChar w:fldCharType="end"/>
            </w:r>
          </w:hyperlink>
        </w:p>
        <w:p w14:paraId="3914AC38" w14:textId="56BEAA7F" w:rsidR="003B17B0" w:rsidRDefault="00000000">
          <w:pPr>
            <w:pStyle w:val="TOC1"/>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69" w:history="1">
            <w:r w:rsidR="003B17B0" w:rsidRPr="00EE0C86">
              <w:rPr>
                <w:rStyle w:val="Hyperlink"/>
                <w:noProof/>
                <w:lang w:val="en-US"/>
              </w:rPr>
              <w:t>3. Thuật toán khai thác dữ liệu</w:t>
            </w:r>
            <w:r w:rsidR="003B17B0">
              <w:rPr>
                <w:noProof/>
                <w:webHidden/>
              </w:rPr>
              <w:tab/>
            </w:r>
            <w:r w:rsidR="003B17B0">
              <w:rPr>
                <w:noProof/>
                <w:webHidden/>
              </w:rPr>
              <w:fldChar w:fldCharType="begin"/>
            </w:r>
            <w:r w:rsidR="003B17B0">
              <w:rPr>
                <w:noProof/>
                <w:webHidden/>
              </w:rPr>
              <w:instrText xml:space="preserve"> PAGEREF _Toc168424569 \h </w:instrText>
            </w:r>
            <w:r w:rsidR="003B17B0">
              <w:rPr>
                <w:noProof/>
                <w:webHidden/>
              </w:rPr>
            </w:r>
            <w:r w:rsidR="003B17B0">
              <w:rPr>
                <w:noProof/>
                <w:webHidden/>
              </w:rPr>
              <w:fldChar w:fldCharType="separate"/>
            </w:r>
            <w:r w:rsidR="00987EC3">
              <w:rPr>
                <w:noProof/>
                <w:webHidden/>
              </w:rPr>
              <w:t>23</w:t>
            </w:r>
            <w:r w:rsidR="003B17B0">
              <w:rPr>
                <w:noProof/>
                <w:webHidden/>
              </w:rPr>
              <w:fldChar w:fldCharType="end"/>
            </w:r>
          </w:hyperlink>
        </w:p>
        <w:p w14:paraId="691FA966" w14:textId="67CF8F11" w:rsidR="003B17B0" w:rsidRDefault="00000000">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70" w:history="1">
            <w:r w:rsidR="003B17B0" w:rsidRPr="00EE0C86">
              <w:rPr>
                <w:rStyle w:val="Hyperlink"/>
                <w:noProof/>
                <w:lang w:val="en-US"/>
              </w:rPr>
              <w:t>3.1. Linear Regression</w:t>
            </w:r>
            <w:r w:rsidR="003B17B0">
              <w:rPr>
                <w:noProof/>
                <w:webHidden/>
              </w:rPr>
              <w:tab/>
            </w:r>
            <w:r w:rsidR="003B17B0">
              <w:rPr>
                <w:noProof/>
                <w:webHidden/>
              </w:rPr>
              <w:fldChar w:fldCharType="begin"/>
            </w:r>
            <w:r w:rsidR="003B17B0">
              <w:rPr>
                <w:noProof/>
                <w:webHidden/>
              </w:rPr>
              <w:instrText xml:space="preserve"> PAGEREF _Toc168424570 \h </w:instrText>
            </w:r>
            <w:r w:rsidR="003B17B0">
              <w:rPr>
                <w:noProof/>
                <w:webHidden/>
              </w:rPr>
            </w:r>
            <w:r w:rsidR="003B17B0">
              <w:rPr>
                <w:noProof/>
                <w:webHidden/>
              </w:rPr>
              <w:fldChar w:fldCharType="separate"/>
            </w:r>
            <w:r w:rsidR="00987EC3">
              <w:rPr>
                <w:noProof/>
                <w:webHidden/>
              </w:rPr>
              <w:t>24</w:t>
            </w:r>
            <w:r w:rsidR="003B17B0">
              <w:rPr>
                <w:noProof/>
                <w:webHidden/>
              </w:rPr>
              <w:fldChar w:fldCharType="end"/>
            </w:r>
          </w:hyperlink>
        </w:p>
        <w:p w14:paraId="7EB28BB6" w14:textId="2A53691B" w:rsidR="003B17B0" w:rsidRDefault="00000000">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71" w:history="1">
            <w:r w:rsidR="003B17B0" w:rsidRPr="00EE0C86">
              <w:rPr>
                <w:rStyle w:val="Hyperlink"/>
                <w:noProof/>
                <w:lang w:val="en-US"/>
              </w:rPr>
              <w:t xml:space="preserve">3.1.1 </w:t>
            </w:r>
            <w:r w:rsidR="003B17B0" w:rsidRPr="00EE0C86">
              <w:rPr>
                <w:rStyle w:val="Hyperlink"/>
                <w:noProof/>
              </w:rPr>
              <w:t xml:space="preserve">Lý do chọn </w:t>
            </w:r>
            <w:r w:rsidR="003B17B0" w:rsidRPr="00EE0C86">
              <w:rPr>
                <w:rStyle w:val="Hyperlink"/>
                <w:noProof/>
                <w:lang w:val="en-US"/>
              </w:rPr>
              <w:t>thuật toán :</w:t>
            </w:r>
            <w:r w:rsidR="003B17B0">
              <w:rPr>
                <w:noProof/>
                <w:webHidden/>
              </w:rPr>
              <w:tab/>
            </w:r>
            <w:r w:rsidR="003B17B0">
              <w:rPr>
                <w:noProof/>
                <w:webHidden/>
              </w:rPr>
              <w:fldChar w:fldCharType="begin"/>
            </w:r>
            <w:r w:rsidR="003B17B0">
              <w:rPr>
                <w:noProof/>
                <w:webHidden/>
              </w:rPr>
              <w:instrText xml:space="preserve"> PAGEREF _Toc168424571 \h </w:instrText>
            </w:r>
            <w:r w:rsidR="003B17B0">
              <w:rPr>
                <w:noProof/>
                <w:webHidden/>
              </w:rPr>
            </w:r>
            <w:r w:rsidR="003B17B0">
              <w:rPr>
                <w:noProof/>
                <w:webHidden/>
              </w:rPr>
              <w:fldChar w:fldCharType="separate"/>
            </w:r>
            <w:r w:rsidR="00987EC3">
              <w:rPr>
                <w:noProof/>
                <w:webHidden/>
              </w:rPr>
              <w:t>24</w:t>
            </w:r>
            <w:r w:rsidR="003B17B0">
              <w:rPr>
                <w:noProof/>
                <w:webHidden/>
              </w:rPr>
              <w:fldChar w:fldCharType="end"/>
            </w:r>
          </w:hyperlink>
        </w:p>
        <w:p w14:paraId="22A6C745" w14:textId="1885DCC6" w:rsidR="003B17B0" w:rsidRDefault="00000000">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72" w:history="1">
            <w:r w:rsidR="003B17B0" w:rsidRPr="00EE0C86">
              <w:rPr>
                <w:rStyle w:val="Hyperlink"/>
                <w:noProof/>
                <w:lang w:val="en-US"/>
              </w:rPr>
              <w:t xml:space="preserve">3.1.2 </w:t>
            </w:r>
            <w:r w:rsidR="003B17B0" w:rsidRPr="00EE0C86">
              <w:rPr>
                <w:rStyle w:val="Hyperlink"/>
                <w:noProof/>
              </w:rPr>
              <w:t xml:space="preserve">Công thức </w:t>
            </w:r>
            <w:r w:rsidR="003B17B0" w:rsidRPr="00EE0C86">
              <w:rPr>
                <w:rStyle w:val="Hyperlink"/>
                <w:noProof/>
                <w:lang w:val="en-US"/>
              </w:rPr>
              <w:t>Linear Regression (LN):</w:t>
            </w:r>
            <w:r w:rsidR="003B17B0">
              <w:rPr>
                <w:noProof/>
                <w:webHidden/>
              </w:rPr>
              <w:tab/>
            </w:r>
            <w:r w:rsidR="003B17B0">
              <w:rPr>
                <w:noProof/>
                <w:webHidden/>
              </w:rPr>
              <w:fldChar w:fldCharType="begin"/>
            </w:r>
            <w:r w:rsidR="003B17B0">
              <w:rPr>
                <w:noProof/>
                <w:webHidden/>
              </w:rPr>
              <w:instrText xml:space="preserve"> PAGEREF _Toc168424572 \h </w:instrText>
            </w:r>
            <w:r w:rsidR="003B17B0">
              <w:rPr>
                <w:noProof/>
                <w:webHidden/>
              </w:rPr>
            </w:r>
            <w:r w:rsidR="003B17B0">
              <w:rPr>
                <w:noProof/>
                <w:webHidden/>
              </w:rPr>
              <w:fldChar w:fldCharType="separate"/>
            </w:r>
            <w:r w:rsidR="00987EC3">
              <w:rPr>
                <w:noProof/>
                <w:webHidden/>
              </w:rPr>
              <w:t>24</w:t>
            </w:r>
            <w:r w:rsidR="003B17B0">
              <w:rPr>
                <w:noProof/>
                <w:webHidden/>
              </w:rPr>
              <w:fldChar w:fldCharType="end"/>
            </w:r>
          </w:hyperlink>
        </w:p>
        <w:p w14:paraId="7337692C" w14:textId="7DCFD30D" w:rsidR="003B17B0" w:rsidRDefault="00000000">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73" w:history="1">
            <w:r w:rsidR="003B17B0" w:rsidRPr="00EE0C86">
              <w:rPr>
                <w:rStyle w:val="Hyperlink"/>
                <w:noProof/>
                <w:lang w:val="en-US"/>
              </w:rPr>
              <w:t>3.1.3 Lập trình Linear Regression (LN) trên Apache Spark:</w:t>
            </w:r>
            <w:r w:rsidR="003B17B0">
              <w:rPr>
                <w:noProof/>
                <w:webHidden/>
              </w:rPr>
              <w:tab/>
            </w:r>
            <w:r w:rsidR="003B17B0">
              <w:rPr>
                <w:noProof/>
                <w:webHidden/>
              </w:rPr>
              <w:fldChar w:fldCharType="begin"/>
            </w:r>
            <w:r w:rsidR="003B17B0">
              <w:rPr>
                <w:noProof/>
                <w:webHidden/>
              </w:rPr>
              <w:instrText xml:space="preserve"> PAGEREF _Toc168424573 \h </w:instrText>
            </w:r>
            <w:r w:rsidR="003B17B0">
              <w:rPr>
                <w:noProof/>
                <w:webHidden/>
              </w:rPr>
            </w:r>
            <w:r w:rsidR="003B17B0">
              <w:rPr>
                <w:noProof/>
                <w:webHidden/>
              </w:rPr>
              <w:fldChar w:fldCharType="separate"/>
            </w:r>
            <w:r w:rsidR="00987EC3">
              <w:rPr>
                <w:noProof/>
                <w:webHidden/>
              </w:rPr>
              <w:t>25</w:t>
            </w:r>
            <w:r w:rsidR="003B17B0">
              <w:rPr>
                <w:noProof/>
                <w:webHidden/>
              </w:rPr>
              <w:fldChar w:fldCharType="end"/>
            </w:r>
          </w:hyperlink>
        </w:p>
        <w:p w14:paraId="2FCAA549" w14:textId="4AC5F31F" w:rsidR="003B17B0" w:rsidRDefault="00000000">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74" w:history="1">
            <w:r w:rsidR="003B17B0" w:rsidRPr="00EE0C86">
              <w:rPr>
                <w:rStyle w:val="Hyperlink"/>
                <w:noProof/>
                <w:lang w:val="en-US"/>
              </w:rPr>
              <w:t>3.2. GBM</w:t>
            </w:r>
            <w:r w:rsidR="003B17B0">
              <w:rPr>
                <w:noProof/>
                <w:webHidden/>
              </w:rPr>
              <w:tab/>
            </w:r>
            <w:r w:rsidR="003B17B0">
              <w:rPr>
                <w:noProof/>
                <w:webHidden/>
              </w:rPr>
              <w:fldChar w:fldCharType="begin"/>
            </w:r>
            <w:r w:rsidR="003B17B0">
              <w:rPr>
                <w:noProof/>
                <w:webHidden/>
              </w:rPr>
              <w:instrText xml:space="preserve"> PAGEREF _Toc168424574 \h </w:instrText>
            </w:r>
            <w:r w:rsidR="003B17B0">
              <w:rPr>
                <w:noProof/>
                <w:webHidden/>
              </w:rPr>
            </w:r>
            <w:r w:rsidR="003B17B0">
              <w:rPr>
                <w:noProof/>
                <w:webHidden/>
              </w:rPr>
              <w:fldChar w:fldCharType="separate"/>
            </w:r>
            <w:r w:rsidR="00987EC3">
              <w:rPr>
                <w:noProof/>
                <w:webHidden/>
              </w:rPr>
              <w:t>31</w:t>
            </w:r>
            <w:r w:rsidR="003B17B0">
              <w:rPr>
                <w:noProof/>
                <w:webHidden/>
              </w:rPr>
              <w:fldChar w:fldCharType="end"/>
            </w:r>
          </w:hyperlink>
        </w:p>
        <w:p w14:paraId="0C33B55E" w14:textId="305AC225" w:rsidR="003B17B0" w:rsidRDefault="00000000">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75" w:history="1">
            <w:r w:rsidR="003B17B0" w:rsidRPr="00EE0C86">
              <w:rPr>
                <w:rStyle w:val="Hyperlink"/>
                <w:noProof/>
                <w:lang w:val="en-US"/>
              </w:rPr>
              <w:t>3.3. KMeans</w:t>
            </w:r>
            <w:r w:rsidR="003B17B0">
              <w:rPr>
                <w:noProof/>
                <w:webHidden/>
              </w:rPr>
              <w:tab/>
            </w:r>
            <w:r w:rsidR="003B17B0">
              <w:rPr>
                <w:noProof/>
                <w:webHidden/>
              </w:rPr>
              <w:fldChar w:fldCharType="begin"/>
            </w:r>
            <w:r w:rsidR="003B17B0">
              <w:rPr>
                <w:noProof/>
                <w:webHidden/>
              </w:rPr>
              <w:instrText xml:space="preserve"> PAGEREF _Toc168424575 \h </w:instrText>
            </w:r>
            <w:r w:rsidR="003B17B0">
              <w:rPr>
                <w:noProof/>
                <w:webHidden/>
              </w:rPr>
            </w:r>
            <w:r w:rsidR="003B17B0">
              <w:rPr>
                <w:noProof/>
                <w:webHidden/>
              </w:rPr>
              <w:fldChar w:fldCharType="separate"/>
            </w:r>
            <w:r w:rsidR="00987EC3">
              <w:rPr>
                <w:noProof/>
                <w:webHidden/>
              </w:rPr>
              <w:t>40</w:t>
            </w:r>
            <w:r w:rsidR="003B17B0">
              <w:rPr>
                <w:noProof/>
                <w:webHidden/>
              </w:rPr>
              <w:fldChar w:fldCharType="end"/>
            </w:r>
          </w:hyperlink>
        </w:p>
        <w:p w14:paraId="36C19471" w14:textId="5F7A9EC5" w:rsidR="003B17B0" w:rsidRDefault="00000000">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76" w:history="1">
            <w:r w:rsidR="003B17B0" w:rsidRPr="00EE0C86">
              <w:rPr>
                <w:rStyle w:val="Hyperlink"/>
                <w:noProof/>
                <w:lang w:val="en-US"/>
              </w:rPr>
              <w:t>3.3.1. Lý do chọn lựa phương pháp KMeans</w:t>
            </w:r>
            <w:r w:rsidR="003B17B0">
              <w:rPr>
                <w:noProof/>
                <w:webHidden/>
              </w:rPr>
              <w:tab/>
            </w:r>
            <w:r w:rsidR="003B17B0">
              <w:rPr>
                <w:noProof/>
                <w:webHidden/>
              </w:rPr>
              <w:fldChar w:fldCharType="begin"/>
            </w:r>
            <w:r w:rsidR="003B17B0">
              <w:rPr>
                <w:noProof/>
                <w:webHidden/>
              </w:rPr>
              <w:instrText xml:space="preserve"> PAGEREF _Toc168424576 \h </w:instrText>
            </w:r>
            <w:r w:rsidR="003B17B0">
              <w:rPr>
                <w:noProof/>
                <w:webHidden/>
              </w:rPr>
            </w:r>
            <w:r w:rsidR="003B17B0">
              <w:rPr>
                <w:noProof/>
                <w:webHidden/>
              </w:rPr>
              <w:fldChar w:fldCharType="separate"/>
            </w:r>
            <w:r w:rsidR="00987EC3">
              <w:rPr>
                <w:noProof/>
                <w:webHidden/>
              </w:rPr>
              <w:t>40</w:t>
            </w:r>
            <w:r w:rsidR="003B17B0">
              <w:rPr>
                <w:noProof/>
                <w:webHidden/>
              </w:rPr>
              <w:fldChar w:fldCharType="end"/>
            </w:r>
          </w:hyperlink>
        </w:p>
        <w:p w14:paraId="3B687CDB" w14:textId="268675ED" w:rsidR="003B17B0" w:rsidRDefault="00000000">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77" w:history="1">
            <w:r w:rsidR="003B17B0" w:rsidRPr="00EE0C86">
              <w:rPr>
                <w:rStyle w:val="Hyperlink"/>
                <w:noProof/>
                <w:lang w:val="en-US"/>
              </w:rPr>
              <w:t>3.3.2. Phương Pháp Elbow và Within-Cluster Sum of Squares (WSS)</w:t>
            </w:r>
            <w:r w:rsidR="003B17B0">
              <w:rPr>
                <w:noProof/>
                <w:webHidden/>
              </w:rPr>
              <w:tab/>
            </w:r>
            <w:r w:rsidR="003B17B0">
              <w:rPr>
                <w:noProof/>
                <w:webHidden/>
              </w:rPr>
              <w:fldChar w:fldCharType="begin"/>
            </w:r>
            <w:r w:rsidR="003B17B0">
              <w:rPr>
                <w:noProof/>
                <w:webHidden/>
              </w:rPr>
              <w:instrText xml:space="preserve"> PAGEREF _Toc168424577 \h </w:instrText>
            </w:r>
            <w:r w:rsidR="003B17B0">
              <w:rPr>
                <w:noProof/>
                <w:webHidden/>
              </w:rPr>
            </w:r>
            <w:r w:rsidR="003B17B0">
              <w:rPr>
                <w:noProof/>
                <w:webHidden/>
              </w:rPr>
              <w:fldChar w:fldCharType="separate"/>
            </w:r>
            <w:r w:rsidR="00987EC3">
              <w:rPr>
                <w:noProof/>
                <w:webHidden/>
              </w:rPr>
              <w:t>40</w:t>
            </w:r>
            <w:r w:rsidR="003B17B0">
              <w:rPr>
                <w:noProof/>
                <w:webHidden/>
              </w:rPr>
              <w:fldChar w:fldCharType="end"/>
            </w:r>
          </w:hyperlink>
        </w:p>
        <w:p w14:paraId="328AB42D" w14:textId="7489DCA3" w:rsidR="003B17B0" w:rsidRDefault="00000000">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78" w:history="1">
            <w:r w:rsidR="003B17B0" w:rsidRPr="00EE0C86">
              <w:rPr>
                <w:rStyle w:val="Hyperlink"/>
                <w:noProof/>
                <w:lang w:val="en-US"/>
              </w:rPr>
              <w:t>3.3.3. KMeans Song Song và Không Song Song</w:t>
            </w:r>
            <w:r w:rsidR="003B17B0">
              <w:rPr>
                <w:noProof/>
                <w:webHidden/>
              </w:rPr>
              <w:tab/>
            </w:r>
            <w:r w:rsidR="003B17B0">
              <w:rPr>
                <w:noProof/>
                <w:webHidden/>
              </w:rPr>
              <w:fldChar w:fldCharType="begin"/>
            </w:r>
            <w:r w:rsidR="003B17B0">
              <w:rPr>
                <w:noProof/>
                <w:webHidden/>
              </w:rPr>
              <w:instrText xml:space="preserve"> PAGEREF _Toc168424578 \h </w:instrText>
            </w:r>
            <w:r w:rsidR="003B17B0">
              <w:rPr>
                <w:noProof/>
                <w:webHidden/>
              </w:rPr>
            </w:r>
            <w:r w:rsidR="003B17B0">
              <w:rPr>
                <w:noProof/>
                <w:webHidden/>
              </w:rPr>
              <w:fldChar w:fldCharType="separate"/>
            </w:r>
            <w:r w:rsidR="00987EC3">
              <w:rPr>
                <w:noProof/>
                <w:webHidden/>
              </w:rPr>
              <w:t>43</w:t>
            </w:r>
            <w:r w:rsidR="003B17B0">
              <w:rPr>
                <w:noProof/>
                <w:webHidden/>
              </w:rPr>
              <w:fldChar w:fldCharType="end"/>
            </w:r>
          </w:hyperlink>
        </w:p>
        <w:p w14:paraId="0E2EFB4A" w14:textId="71A42E95" w:rsidR="003B17B0" w:rsidRDefault="00000000">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79" w:history="1">
            <w:r w:rsidR="003B17B0" w:rsidRPr="00EE0C86">
              <w:rPr>
                <w:rStyle w:val="Hyperlink"/>
                <w:noProof/>
                <w:lang w:val="en-US"/>
              </w:rPr>
              <w:t>3.4. Ứng dụng Spark Cluster trong Data Mining</w:t>
            </w:r>
            <w:r w:rsidR="003B17B0">
              <w:rPr>
                <w:noProof/>
                <w:webHidden/>
              </w:rPr>
              <w:tab/>
            </w:r>
            <w:r w:rsidR="003B17B0">
              <w:rPr>
                <w:noProof/>
                <w:webHidden/>
              </w:rPr>
              <w:fldChar w:fldCharType="begin"/>
            </w:r>
            <w:r w:rsidR="003B17B0">
              <w:rPr>
                <w:noProof/>
                <w:webHidden/>
              </w:rPr>
              <w:instrText xml:space="preserve"> PAGEREF _Toc168424579 \h </w:instrText>
            </w:r>
            <w:r w:rsidR="003B17B0">
              <w:rPr>
                <w:noProof/>
                <w:webHidden/>
              </w:rPr>
            </w:r>
            <w:r w:rsidR="003B17B0">
              <w:rPr>
                <w:noProof/>
                <w:webHidden/>
              </w:rPr>
              <w:fldChar w:fldCharType="separate"/>
            </w:r>
            <w:r w:rsidR="00987EC3">
              <w:rPr>
                <w:noProof/>
                <w:webHidden/>
              </w:rPr>
              <w:t>44</w:t>
            </w:r>
            <w:r w:rsidR="003B17B0">
              <w:rPr>
                <w:noProof/>
                <w:webHidden/>
              </w:rPr>
              <w:fldChar w:fldCharType="end"/>
            </w:r>
          </w:hyperlink>
        </w:p>
        <w:p w14:paraId="3B6B10A9" w14:textId="734E7E5A" w:rsidR="003B17B0" w:rsidRDefault="00000000">
          <w:pPr>
            <w:pStyle w:val="TOC1"/>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80" w:history="1">
            <w:r w:rsidR="003B17B0" w:rsidRPr="00EE0C86">
              <w:rPr>
                <w:rStyle w:val="Hyperlink"/>
                <w:noProof/>
                <w:lang w:val="en-US"/>
              </w:rPr>
              <w:t>4. Kết quả đạt được</w:t>
            </w:r>
            <w:r w:rsidR="003B17B0">
              <w:rPr>
                <w:noProof/>
                <w:webHidden/>
              </w:rPr>
              <w:tab/>
            </w:r>
            <w:r w:rsidR="003B17B0">
              <w:rPr>
                <w:noProof/>
                <w:webHidden/>
              </w:rPr>
              <w:fldChar w:fldCharType="begin"/>
            </w:r>
            <w:r w:rsidR="003B17B0">
              <w:rPr>
                <w:noProof/>
                <w:webHidden/>
              </w:rPr>
              <w:instrText xml:space="preserve"> PAGEREF _Toc168424580 \h </w:instrText>
            </w:r>
            <w:r w:rsidR="003B17B0">
              <w:rPr>
                <w:noProof/>
                <w:webHidden/>
              </w:rPr>
            </w:r>
            <w:r w:rsidR="003B17B0">
              <w:rPr>
                <w:noProof/>
                <w:webHidden/>
              </w:rPr>
              <w:fldChar w:fldCharType="separate"/>
            </w:r>
            <w:r w:rsidR="00987EC3">
              <w:rPr>
                <w:noProof/>
                <w:webHidden/>
              </w:rPr>
              <w:t>47</w:t>
            </w:r>
            <w:r w:rsidR="003B17B0">
              <w:rPr>
                <w:noProof/>
                <w:webHidden/>
              </w:rPr>
              <w:fldChar w:fldCharType="end"/>
            </w:r>
          </w:hyperlink>
        </w:p>
        <w:p w14:paraId="156B07E0" w14:textId="5BAD139D" w:rsidR="003B17B0" w:rsidRDefault="00000000">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81" w:history="1">
            <w:r w:rsidR="003B17B0" w:rsidRPr="00EE0C86">
              <w:rPr>
                <w:rStyle w:val="Hyperlink"/>
                <w:noProof/>
                <w:lang w:val="en-US"/>
              </w:rPr>
              <w:t>4.1. Phát biểu kết quả</w:t>
            </w:r>
            <w:r w:rsidR="003B17B0">
              <w:rPr>
                <w:noProof/>
                <w:webHidden/>
              </w:rPr>
              <w:tab/>
            </w:r>
            <w:r w:rsidR="003B17B0">
              <w:rPr>
                <w:noProof/>
                <w:webHidden/>
              </w:rPr>
              <w:fldChar w:fldCharType="begin"/>
            </w:r>
            <w:r w:rsidR="003B17B0">
              <w:rPr>
                <w:noProof/>
                <w:webHidden/>
              </w:rPr>
              <w:instrText xml:space="preserve"> PAGEREF _Toc168424581 \h </w:instrText>
            </w:r>
            <w:r w:rsidR="003B17B0">
              <w:rPr>
                <w:noProof/>
                <w:webHidden/>
              </w:rPr>
            </w:r>
            <w:r w:rsidR="003B17B0">
              <w:rPr>
                <w:noProof/>
                <w:webHidden/>
              </w:rPr>
              <w:fldChar w:fldCharType="separate"/>
            </w:r>
            <w:r w:rsidR="00987EC3">
              <w:rPr>
                <w:noProof/>
                <w:webHidden/>
              </w:rPr>
              <w:t>47</w:t>
            </w:r>
            <w:r w:rsidR="003B17B0">
              <w:rPr>
                <w:noProof/>
                <w:webHidden/>
              </w:rPr>
              <w:fldChar w:fldCharType="end"/>
            </w:r>
          </w:hyperlink>
        </w:p>
        <w:p w14:paraId="4619E61B" w14:textId="4EFA323E" w:rsidR="003B17B0" w:rsidRDefault="00000000">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82" w:history="1">
            <w:r w:rsidR="003B17B0" w:rsidRPr="00EE0C86">
              <w:rPr>
                <w:rStyle w:val="Hyperlink"/>
                <w:noProof/>
                <w:lang w:val="en-US"/>
              </w:rPr>
              <w:t>4.1.1. Linear</w:t>
            </w:r>
            <w:r w:rsidR="003B17B0">
              <w:rPr>
                <w:noProof/>
                <w:webHidden/>
              </w:rPr>
              <w:tab/>
            </w:r>
            <w:r w:rsidR="003B17B0">
              <w:rPr>
                <w:noProof/>
                <w:webHidden/>
              </w:rPr>
              <w:fldChar w:fldCharType="begin"/>
            </w:r>
            <w:r w:rsidR="003B17B0">
              <w:rPr>
                <w:noProof/>
                <w:webHidden/>
              </w:rPr>
              <w:instrText xml:space="preserve"> PAGEREF _Toc168424582 \h </w:instrText>
            </w:r>
            <w:r w:rsidR="003B17B0">
              <w:rPr>
                <w:noProof/>
                <w:webHidden/>
              </w:rPr>
            </w:r>
            <w:r w:rsidR="003B17B0">
              <w:rPr>
                <w:noProof/>
                <w:webHidden/>
              </w:rPr>
              <w:fldChar w:fldCharType="separate"/>
            </w:r>
            <w:r w:rsidR="00987EC3">
              <w:rPr>
                <w:noProof/>
                <w:webHidden/>
              </w:rPr>
              <w:t>47</w:t>
            </w:r>
            <w:r w:rsidR="003B17B0">
              <w:rPr>
                <w:noProof/>
                <w:webHidden/>
              </w:rPr>
              <w:fldChar w:fldCharType="end"/>
            </w:r>
          </w:hyperlink>
        </w:p>
        <w:p w14:paraId="6A9D6975" w14:textId="423AFE92" w:rsidR="003B17B0" w:rsidRDefault="00000000">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83" w:history="1">
            <w:r w:rsidR="003B17B0" w:rsidRPr="00EE0C86">
              <w:rPr>
                <w:rStyle w:val="Hyperlink"/>
                <w:noProof/>
                <w:lang w:val="en-US"/>
              </w:rPr>
              <w:t>4.1.2. GBM</w:t>
            </w:r>
            <w:r w:rsidR="003B17B0">
              <w:rPr>
                <w:noProof/>
                <w:webHidden/>
              </w:rPr>
              <w:tab/>
            </w:r>
            <w:r w:rsidR="003B17B0">
              <w:rPr>
                <w:noProof/>
                <w:webHidden/>
              </w:rPr>
              <w:fldChar w:fldCharType="begin"/>
            </w:r>
            <w:r w:rsidR="003B17B0">
              <w:rPr>
                <w:noProof/>
                <w:webHidden/>
              </w:rPr>
              <w:instrText xml:space="preserve"> PAGEREF _Toc168424583 \h </w:instrText>
            </w:r>
            <w:r w:rsidR="003B17B0">
              <w:rPr>
                <w:noProof/>
                <w:webHidden/>
              </w:rPr>
            </w:r>
            <w:r w:rsidR="003B17B0">
              <w:rPr>
                <w:noProof/>
                <w:webHidden/>
              </w:rPr>
              <w:fldChar w:fldCharType="separate"/>
            </w:r>
            <w:r w:rsidR="00987EC3">
              <w:rPr>
                <w:noProof/>
                <w:webHidden/>
              </w:rPr>
              <w:t>48</w:t>
            </w:r>
            <w:r w:rsidR="003B17B0">
              <w:rPr>
                <w:noProof/>
                <w:webHidden/>
              </w:rPr>
              <w:fldChar w:fldCharType="end"/>
            </w:r>
          </w:hyperlink>
        </w:p>
        <w:p w14:paraId="33E38A91" w14:textId="2DAA1023" w:rsidR="003B17B0" w:rsidRDefault="00000000">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84" w:history="1">
            <w:r w:rsidR="003B17B0" w:rsidRPr="00EE0C86">
              <w:rPr>
                <w:rStyle w:val="Hyperlink"/>
                <w:noProof/>
                <w:lang w:val="en-US"/>
              </w:rPr>
              <w:t>4.1.3. KMeans</w:t>
            </w:r>
            <w:r w:rsidR="003B17B0">
              <w:rPr>
                <w:noProof/>
                <w:webHidden/>
              </w:rPr>
              <w:tab/>
            </w:r>
            <w:r w:rsidR="003B17B0">
              <w:rPr>
                <w:noProof/>
                <w:webHidden/>
              </w:rPr>
              <w:fldChar w:fldCharType="begin"/>
            </w:r>
            <w:r w:rsidR="003B17B0">
              <w:rPr>
                <w:noProof/>
                <w:webHidden/>
              </w:rPr>
              <w:instrText xml:space="preserve"> PAGEREF _Toc168424584 \h </w:instrText>
            </w:r>
            <w:r w:rsidR="003B17B0">
              <w:rPr>
                <w:noProof/>
                <w:webHidden/>
              </w:rPr>
            </w:r>
            <w:r w:rsidR="003B17B0">
              <w:rPr>
                <w:noProof/>
                <w:webHidden/>
              </w:rPr>
              <w:fldChar w:fldCharType="separate"/>
            </w:r>
            <w:r w:rsidR="00987EC3">
              <w:rPr>
                <w:noProof/>
                <w:webHidden/>
              </w:rPr>
              <w:t>48</w:t>
            </w:r>
            <w:r w:rsidR="003B17B0">
              <w:rPr>
                <w:noProof/>
                <w:webHidden/>
              </w:rPr>
              <w:fldChar w:fldCharType="end"/>
            </w:r>
          </w:hyperlink>
        </w:p>
        <w:p w14:paraId="3B47A715" w14:textId="762E7D30" w:rsidR="003B17B0" w:rsidRDefault="00000000">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85" w:history="1">
            <w:r w:rsidR="003B17B0" w:rsidRPr="00EE0C86">
              <w:rPr>
                <w:rStyle w:val="Hyperlink"/>
                <w:noProof/>
                <w:lang w:val="en-US"/>
              </w:rPr>
              <w:t>4.1.4. Spark Cluster</w:t>
            </w:r>
            <w:r w:rsidR="003B17B0">
              <w:rPr>
                <w:noProof/>
                <w:webHidden/>
              </w:rPr>
              <w:tab/>
            </w:r>
            <w:r w:rsidR="003B17B0">
              <w:rPr>
                <w:noProof/>
                <w:webHidden/>
              </w:rPr>
              <w:fldChar w:fldCharType="begin"/>
            </w:r>
            <w:r w:rsidR="003B17B0">
              <w:rPr>
                <w:noProof/>
                <w:webHidden/>
              </w:rPr>
              <w:instrText xml:space="preserve"> PAGEREF _Toc168424585 \h </w:instrText>
            </w:r>
            <w:r w:rsidR="003B17B0">
              <w:rPr>
                <w:noProof/>
                <w:webHidden/>
              </w:rPr>
            </w:r>
            <w:r w:rsidR="003B17B0">
              <w:rPr>
                <w:noProof/>
                <w:webHidden/>
              </w:rPr>
              <w:fldChar w:fldCharType="separate"/>
            </w:r>
            <w:r w:rsidR="00987EC3">
              <w:rPr>
                <w:noProof/>
                <w:webHidden/>
              </w:rPr>
              <w:t>51</w:t>
            </w:r>
            <w:r w:rsidR="003B17B0">
              <w:rPr>
                <w:noProof/>
                <w:webHidden/>
              </w:rPr>
              <w:fldChar w:fldCharType="end"/>
            </w:r>
          </w:hyperlink>
        </w:p>
        <w:p w14:paraId="46E19244" w14:textId="51A9CA64" w:rsidR="003B17B0" w:rsidRDefault="00000000">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86" w:history="1">
            <w:r w:rsidR="003B17B0" w:rsidRPr="00EE0C86">
              <w:rPr>
                <w:rStyle w:val="Hyperlink"/>
                <w:noProof/>
                <w:lang w:val="en-US"/>
              </w:rPr>
              <w:t>4.2. Độ đo</w:t>
            </w:r>
            <w:r w:rsidR="003B17B0">
              <w:rPr>
                <w:noProof/>
                <w:webHidden/>
              </w:rPr>
              <w:tab/>
            </w:r>
            <w:r w:rsidR="003B17B0">
              <w:rPr>
                <w:noProof/>
                <w:webHidden/>
              </w:rPr>
              <w:fldChar w:fldCharType="begin"/>
            </w:r>
            <w:r w:rsidR="003B17B0">
              <w:rPr>
                <w:noProof/>
                <w:webHidden/>
              </w:rPr>
              <w:instrText xml:space="preserve"> PAGEREF _Toc168424586 \h </w:instrText>
            </w:r>
            <w:r w:rsidR="003B17B0">
              <w:rPr>
                <w:noProof/>
                <w:webHidden/>
              </w:rPr>
            </w:r>
            <w:r w:rsidR="003B17B0">
              <w:rPr>
                <w:noProof/>
                <w:webHidden/>
              </w:rPr>
              <w:fldChar w:fldCharType="separate"/>
            </w:r>
            <w:r w:rsidR="00987EC3">
              <w:rPr>
                <w:noProof/>
                <w:webHidden/>
              </w:rPr>
              <w:t>52</w:t>
            </w:r>
            <w:r w:rsidR="003B17B0">
              <w:rPr>
                <w:noProof/>
                <w:webHidden/>
              </w:rPr>
              <w:fldChar w:fldCharType="end"/>
            </w:r>
          </w:hyperlink>
        </w:p>
        <w:p w14:paraId="56B51909" w14:textId="46DDFED7" w:rsidR="003B17B0" w:rsidRDefault="00000000">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87" w:history="1">
            <w:r w:rsidR="003B17B0" w:rsidRPr="00EE0C86">
              <w:rPr>
                <w:rStyle w:val="Hyperlink"/>
                <w:noProof/>
                <w:lang w:val="en-US"/>
              </w:rPr>
              <w:t>4.2.1. RMSE (Root Mean Squared Error):</w:t>
            </w:r>
            <w:r w:rsidR="003B17B0">
              <w:rPr>
                <w:noProof/>
                <w:webHidden/>
              </w:rPr>
              <w:tab/>
            </w:r>
            <w:r w:rsidR="003B17B0">
              <w:rPr>
                <w:noProof/>
                <w:webHidden/>
              </w:rPr>
              <w:fldChar w:fldCharType="begin"/>
            </w:r>
            <w:r w:rsidR="003B17B0">
              <w:rPr>
                <w:noProof/>
                <w:webHidden/>
              </w:rPr>
              <w:instrText xml:space="preserve"> PAGEREF _Toc168424587 \h </w:instrText>
            </w:r>
            <w:r w:rsidR="003B17B0">
              <w:rPr>
                <w:noProof/>
                <w:webHidden/>
              </w:rPr>
            </w:r>
            <w:r w:rsidR="003B17B0">
              <w:rPr>
                <w:noProof/>
                <w:webHidden/>
              </w:rPr>
              <w:fldChar w:fldCharType="separate"/>
            </w:r>
            <w:r w:rsidR="00987EC3">
              <w:rPr>
                <w:noProof/>
                <w:webHidden/>
              </w:rPr>
              <w:t>52</w:t>
            </w:r>
            <w:r w:rsidR="003B17B0">
              <w:rPr>
                <w:noProof/>
                <w:webHidden/>
              </w:rPr>
              <w:fldChar w:fldCharType="end"/>
            </w:r>
          </w:hyperlink>
        </w:p>
        <w:p w14:paraId="7C8E6268" w14:textId="37F998CA" w:rsidR="003B17B0" w:rsidRDefault="00000000">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88" w:history="1">
            <w:r w:rsidR="003B17B0" w:rsidRPr="00EE0C86">
              <w:rPr>
                <w:rStyle w:val="Hyperlink"/>
                <w:noProof/>
                <w:lang w:val="en-US"/>
              </w:rPr>
              <w:t>4.2.2. MAE (Mean Absolute Error):</w:t>
            </w:r>
            <w:r w:rsidR="003B17B0">
              <w:rPr>
                <w:noProof/>
                <w:webHidden/>
              </w:rPr>
              <w:tab/>
            </w:r>
            <w:r w:rsidR="003B17B0">
              <w:rPr>
                <w:noProof/>
                <w:webHidden/>
              </w:rPr>
              <w:fldChar w:fldCharType="begin"/>
            </w:r>
            <w:r w:rsidR="003B17B0">
              <w:rPr>
                <w:noProof/>
                <w:webHidden/>
              </w:rPr>
              <w:instrText xml:space="preserve"> PAGEREF _Toc168424588 \h </w:instrText>
            </w:r>
            <w:r w:rsidR="003B17B0">
              <w:rPr>
                <w:noProof/>
                <w:webHidden/>
              </w:rPr>
            </w:r>
            <w:r w:rsidR="003B17B0">
              <w:rPr>
                <w:noProof/>
                <w:webHidden/>
              </w:rPr>
              <w:fldChar w:fldCharType="separate"/>
            </w:r>
            <w:r w:rsidR="00987EC3">
              <w:rPr>
                <w:noProof/>
                <w:webHidden/>
              </w:rPr>
              <w:t>53</w:t>
            </w:r>
            <w:r w:rsidR="003B17B0">
              <w:rPr>
                <w:noProof/>
                <w:webHidden/>
              </w:rPr>
              <w:fldChar w:fldCharType="end"/>
            </w:r>
          </w:hyperlink>
        </w:p>
        <w:p w14:paraId="7D621E72" w14:textId="01D1A8A4" w:rsidR="003B17B0" w:rsidRDefault="00000000">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89" w:history="1">
            <w:r w:rsidR="003B17B0" w:rsidRPr="00EE0C86">
              <w:rPr>
                <w:rStyle w:val="Hyperlink"/>
                <w:noProof/>
                <w:lang w:val="en-US"/>
              </w:rPr>
              <w:t>4.2.3. R² (R-squared):</w:t>
            </w:r>
            <w:r w:rsidR="003B17B0">
              <w:rPr>
                <w:noProof/>
                <w:webHidden/>
              </w:rPr>
              <w:tab/>
            </w:r>
            <w:r w:rsidR="003B17B0">
              <w:rPr>
                <w:noProof/>
                <w:webHidden/>
              </w:rPr>
              <w:fldChar w:fldCharType="begin"/>
            </w:r>
            <w:r w:rsidR="003B17B0">
              <w:rPr>
                <w:noProof/>
                <w:webHidden/>
              </w:rPr>
              <w:instrText xml:space="preserve"> PAGEREF _Toc168424589 \h </w:instrText>
            </w:r>
            <w:r w:rsidR="003B17B0">
              <w:rPr>
                <w:noProof/>
                <w:webHidden/>
              </w:rPr>
            </w:r>
            <w:r w:rsidR="003B17B0">
              <w:rPr>
                <w:noProof/>
                <w:webHidden/>
              </w:rPr>
              <w:fldChar w:fldCharType="separate"/>
            </w:r>
            <w:r w:rsidR="00987EC3">
              <w:rPr>
                <w:noProof/>
                <w:webHidden/>
              </w:rPr>
              <w:t>53</w:t>
            </w:r>
            <w:r w:rsidR="003B17B0">
              <w:rPr>
                <w:noProof/>
                <w:webHidden/>
              </w:rPr>
              <w:fldChar w:fldCharType="end"/>
            </w:r>
          </w:hyperlink>
        </w:p>
        <w:p w14:paraId="3837068F" w14:textId="0D4D2ED6" w:rsidR="003B17B0" w:rsidRDefault="00000000">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90" w:history="1">
            <w:r w:rsidR="003B17B0" w:rsidRPr="00EE0C86">
              <w:rPr>
                <w:rStyle w:val="Hyperlink"/>
                <w:noProof/>
                <w:lang w:val="en-US"/>
              </w:rPr>
              <w:t>4.3. So sánh, đánh giá</w:t>
            </w:r>
            <w:r w:rsidR="003B17B0">
              <w:rPr>
                <w:noProof/>
                <w:webHidden/>
              </w:rPr>
              <w:tab/>
            </w:r>
            <w:r w:rsidR="003B17B0">
              <w:rPr>
                <w:noProof/>
                <w:webHidden/>
              </w:rPr>
              <w:fldChar w:fldCharType="begin"/>
            </w:r>
            <w:r w:rsidR="003B17B0">
              <w:rPr>
                <w:noProof/>
                <w:webHidden/>
              </w:rPr>
              <w:instrText xml:space="preserve"> PAGEREF _Toc168424590 \h </w:instrText>
            </w:r>
            <w:r w:rsidR="003B17B0">
              <w:rPr>
                <w:noProof/>
                <w:webHidden/>
              </w:rPr>
            </w:r>
            <w:r w:rsidR="003B17B0">
              <w:rPr>
                <w:noProof/>
                <w:webHidden/>
              </w:rPr>
              <w:fldChar w:fldCharType="separate"/>
            </w:r>
            <w:r w:rsidR="00987EC3">
              <w:rPr>
                <w:noProof/>
                <w:webHidden/>
              </w:rPr>
              <w:t>53</w:t>
            </w:r>
            <w:r w:rsidR="003B17B0">
              <w:rPr>
                <w:noProof/>
                <w:webHidden/>
              </w:rPr>
              <w:fldChar w:fldCharType="end"/>
            </w:r>
          </w:hyperlink>
        </w:p>
        <w:p w14:paraId="32035B44" w14:textId="5CCFD467" w:rsidR="003B17B0" w:rsidRDefault="00000000">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91" w:history="1">
            <w:r w:rsidR="003B17B0" w:rsidRPr="00EE0C86">
              <w:rPr>
                <w:rStyle w:val="Hyperlink"/>
                <w:noProof/>
                <w:lang w:val="en-US"/>
              </w:rPr>
              <w:t>4.3.1. So sánh Linear Regression và GBM</w:t>
            </w:r>
            <w:r w:rsidR="003B17B0">
              <w:rPr>
                <w:noProof/>
                <w:webHidden/>
              </w:rPr>
              <w:tab/>
            </w:r>
            <w:r w:rsidR="003B17B0">
              <w:rPr>
                <w:noProof/>
                <w:webHidden/>
              </w:rPr>
              <w:fldChar w:fldCharType="begin"/>
            </w:r>
            <w:r w:rsidR="003B17B0">
              <w:rPr>
                <w:noProof/>
                <w:webHidden/>
              </w:rPr>
              <w:instrText xml:space="preserve"> PAGEREF _Toc168424591 \h </w:instrText>
            </w:r>
            <w:r w:rsidR="003B17B0">
              <w:rPr>
                <w:noProof/>
                <w:webHidden/>
              </w:rPr>
            </w:r>
            <w:r w:rsidR="003B17B0">
              <w:rPr>
                <w:noProof/>
                <w:webHidden/>
              </w:rPr>
              <w:fldChar w:fldCharType="separate"/>
            </w:r>
            <w:r w:rsidR="00987EC3">
              <w:rPr>
                <w:noProof/>
                <w:webHidden/>
              </w:rPr>
              <w:t>53</w:t>
            </w:r>
            <w:r w:rsidR="003B17B0">
              <w:rPr>
                <w:noProof/>
                <w:webHidden/>
              </w:rPr>
              <w:fldChar w:fldCharType="end"/>
            </w:r>
          </w:hyperlink>
        </w:p>
        <w:p w14:paraId="45D105D6" w14:textId="26541B91" w:rsidR="003B17B0" w:rsidRDefault="00000000">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92" w:history="1">
            <w:r w:rsidR="003B17B0" w:rsidRPr="00EE0C86">
              <w:rPr>
                <w:rStyle w:val="Hyperlink"/>
                <w:noProof/>
                <w:lang w:val="en-US"/>
              </w:rPr>
              <w:t>4.3.2. KMeans song song và không song song</w:t>
            </w:r>
            <w:r w:rsidR="003B17B0">
              <w:rPr>
                <w:noProof/>
                <w:webHidden/>
              </w:rPr>
              <w:tab/>
            </w:r>
            <w:r w:rsidR="003B17B0">
              <w:rPr>
                <w:noProof/>
                <w:webHidden/>
              </w:rPr>
              <w:fldChar w:fldCharType="begin"/>
            </w:r>
            <w:r w:rsidR="003B17B0">
              <w:rPr>
                <w:noProof/>
                <w:webHidden/>
              </w:rPr>
              <w:instrText xml:space="preserve"> PAGEREF _Toc168424592 \h </w:instrText>
            </w:r>
            <w:r w:rsidR="003B17B0">
              <w:rPr>
                <w:noProof/>
                <w:webHidden/>
              </w:rPr>
            </w:r>
            <w:r w:rsidR="003B17B0">
              <w:rPr>
                <w:noProof/>
                <w:webHidden/>
              </w:rPr>
              <w:fldChar w:fldCharType="separate"/>
            </w:r>
            <w:r w:rsidR="00987EC3">
              <w:rPr>
                <w:noProof/>
                <w:webHidden/>
              </w:rPr>
              <w:t>54</w:t>
            </w:r>
            <w:r w:rsidR="003B17B0">
              <w:rPr>
                <w:noProof/>
                <w:webHidden/>
              </w:rPr>
              <w:fldChar w:fldCharType="end"/>
            </w:r>
          </w:hyperlink>
        </w:p>
        <w:p w14:paraId="7ED9BD2D" w14:textId="6B140DFB" w:rsidR="003B17B0" w:rsidRDefault="00000000">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93" w:history="1">
            <w:r w:rsidR="003B17B0" w:rsidRPr="00EE0C86">
              <w:rPr>
                <w:rStyle w:val="Hyperlink"/>
                <w:noProof/>
                <w:lang w:val="en-US"/>
              </w:rPr>
              <w:t>4.3.3. Đánh giá hiệu quả Spark Cluster</w:t>
            </w:r>
            <w:r w:rsidR="003B17B0">
              <w:rPr>
                <w:noProof/>
                <w:webHidden/>
              </w:rPr>
              <w:tab/>
            </w:r>
            <w:r w:rsidR="003B17B0">
              <w:rPr>
                <w:noProof/>
                <w:webHidden/>
              </w:rPr>
              <w:fldChar w:fldCharType="begin"/>
            </w:r>
            <w:r w:rsidR="003B17B0">
              <w:rPr>
                <w:noProof/>
                <w:webHidden/>
              </w:rPr>
              <w:instrText xml:space="preserve"> PAGEREF _Toc168424593 \h </w:instrText>
            </w:r>
            <w:r w:rsidR="003B17B0">
              <w:rPr>
                <w:noProof/>
                <w:webHidden/>
              </w:rPr>
            </w:r>
            <w:r w:rsidR="003B17B0">
              <w:rPr>
                <w:noProof/>
                <w:webHidden/>
              </w:rPr>
              <w:fldChar w:fldCharType="separate"/>
            </w:r>
            <w:r w:rsidR="00987EC3">
              <w:rPr>
                <w:noProof/>
                <w:webHidden/>
              </w:rPr>
              <w:t>54</w:t>
            </w:r>
            <w:r w:rsidR="003B17B0">
              <w:rPr>
                <w:noProof/>
                <w:webHidden/>
              </w:rPr>
              <w:fldChar w:fldCharType="end"/>
            </w:r>
          </w:hyperlink>
        </w:p>
        <w:p w14:paraId="023B70C5" w14:textId="0F892F4E" w:rsidR="003B17B0" w:rsidRDefault="00000000">
          <w:pPr>
            <w:pStyle w:val="TOC1"/>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94" w:history="1">
            <w:r w:rsidR="003B17B0" w:rsidRPr="00EE0C86">
              <w:rPr>
                <w:rStyle w:val="Hyperlink"/>
                <w:noProof/>
                <w:lang w:val="en-US"/>
              </w:rPr>
              <w:t>5. Kết luận</w:t>
            </w:r>
            <w:r w:rsidR="003B17B0">
              <w:rPr>
                <w:noProof/>
                <w:webHidden/>
              </w:rPr>
              <w:tab/>
            </w:r>
            <w:r w:rsidR="003B17B0">
              <w:rPr>
                <w:noProof/>
                <w:webHidden/>
              </w:rPr>
              <w:fldChar w:fldCharType="begin"/>
            </w:r>
            <w:r w:rsidR="003B17B0">
              <w:rPr>
                <w:noProof/>
                <w:webHidden/>
              </w:rPr>
              <w:instrText xml:space="preserve"> PAGEREF _Toc168424594 \h </w:instrText>
            </w:r>
            <w:r w:rsidR="003B17B0">
              <w:rPr>
                <w:noProof/>
                <w:webHidden/>
              </w:rPr>
            </w:r>
            <w:r w:rsidR="003B17B0">
              <w:rPr>
                <w:noProof/>
                <w:webHidden/>
              </w:rPr>
              <w:fldChar w:fldCharType="separate"/>
            </w:r>
            <w:r w:rsidR="00987EC3">
              <w:rPr>
                <w:noProof/>
                <w:webHidden/>
              </w:rPr>
              <w:t>55</w:t>
            </w:r>
            <w:r w:rsidR="003B17B0">
              <w:rPr>
                <w:noProof/>
                <w:webHidden/>
              </w:rPr>
              <w:fldChar w:fldCharType="end"/>
            </w:r>
          </w:hyperlink>
        </w:p>
        <w:p w14:paraId="3D61EE23" w14:textId="1C31661A" w:rsidR="003B17B0" w:rsidRDefault="00000000">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95" w:history="1">
            <w:r w:rsidR="003B17B0" w:rsidRPr="00EE0C86">
              <w:rPr>
                <w:rStyle w:val="Hyperlink"/>
                <w:noProof/>
                <w:lang w:val="en-US"/>
              </w:rPr>
              <w:t>5.1. Ưu điểm</w:t>
            </w:r>
            <w:r w:rsidR="003B17B0">
              <w:rPr>
                <w:noProof/>
                <w:webHidden/>
              </w:rPr>
              <w:tab/>
            </w:r>
            <w:r w:rsidR="003B17B0">
              <w:rPr>
                <w:noProof/>
                <w:webHidden/>
              </w:rPr>
              <w:fldChar w:fldCharType="begin"/>
            </w:r>
            <w:r w:rsidR="003B17B0">
              <w:rPr>
                <w:noProof/>
                <w:webHidden/>
              </w:rPr>
              <w:instrText xml:space="preserve"> PAGEREF _Toc168424595 \h </w:instrText>
            </w:r>
            <w:r w:rsidR="003B17B0">
              <w:rPr>
                <w:noProof/>
                <w:webHidden/>
              </w:rPr>
            </w:r>
            <w:r w:rsidR="003B17B0">
              <w:rPr>
                <w:noProof/>
                <w:webHidden/>
              </w:rPr>
              <w:fldChar w:fldCharType="separate"/>
            </w:r>
            <w:r w:rsidR="00987EC3">
              <w:rPr>
                <w:noProof/>
                <w:webHidden/>
              </w:rPr>
              <w:t>55</w:t>
            </w:r>
            <w:r w:rsidR="003B17B0">
              <w:rPr>
                <w:noProof/>
                <w:webHidden/>
              </w:rPr>
              <w:fldChar w:fldCharType="end"/>
            </w:r>
          </w:hyperlink>
        </w:p>
        <w:p w14:paraId="70F993E0" w14:textId="1BEFBCA2" w:rsidR="003B17B0" w:rsidRDefault="00000000">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96" w:history="1">
            <w:r w:rsidR="003B17B0" w:rsidRPr="00EE0C86">
              <w:rPr>
                <w:rStyle w:val="Hyperlink"/>
                <w:noProof/>
                <w:lang w:val="en-US"/>
              </w:rPr>
              <w:t>5.2. Hạn chế</w:t>
            </w:r>
            <w:r w:rsidR="003B17B0">
              <w:rPr>
                <w:noProof/>
                <w:webHidden/>
              </w:rPr>
              <w:tab/>
            </w:r>
            <w:r w:rsidR="003B17B0">
              <w:rPr>
                <w:noProof/>
                <w:webHidden/>
              </w:rPr>
              <w:fldChar w:fldCharType="begin"/>
            </w:r>
            <w:r w:rsidR="003B17B0">
              <w:rPr>
                <w:noProof/>
                <w:webHidden/>
              </w:rPr>
              <w:instrText xml:space="preserve"> PAGEREF _Toc168424596 \h </w:instrText>
            </w:r>
            <w:r w:rsidR="003B17B0">
              <w:rPr>
                <w:noProof/>
                <w:webHidden/>
              </w:rPr>
            </w:r>
            <w:r w:rsidR="003B17B0">
              <w:rPr>
                <w:noProof/>
                <w:webHidden/>
              </w:rPr>
              <w:fldChar w:fldCharType="separate"/>
            </w:r>
            <w:r w:rsidR="00987EC3">
              <w:rPr>
                <w:noProof/>
                <w:webHidden/>
              </w:rPr>
              <w:t>55</w:t>
            </w:r>
            <w:r w:rsidR="003B17B0">
              <w:rPr>
                <w:noProof/>
                <w:webHidden/>
              </w:rPr>
              <w:fldChar w:fldCharType="end"/>
            </w:r>
          </w:hyperlink>
        </w:p>
        <w:p w14:paraId="31AADD14" w14:textId="27A4BF6E" w:rsidR="003B17B0" w:rsidRDefault="00000000">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97" w:history="1">
            <w:r w:rsidR="003B17B0" w:rsidRPr="00EE0C86">
              <w:rPr>
                <w:rStyle w:val="Hyperlink"/>
                <w:noProof/>
                <w:lang w:val="en-US"/>
              </w:rPr>
              <w:t>5.3. Hướng phát triển</w:t>
            </w:r>
            <w:r w:rsidR="003B17B0">
              <w:rPr>
                <w:noProof/>
                <w:webHidden/>
              </w:rPr>
              <w:tab/>
            </w:r>
            <w:r w:rsidR="003B17B0">
              <w:rPr>
                <w:noProof/>
                <w:webHidden/>
              </w:rPr>
              <w:fldChar w:fldCharType="begin"/>
            </w:r>
            <w:r w:rsidR="003B17B0">
              <w:rPr>
                <w:noProof/>
                <w:webHidden/>
              </w:rPr>
              <w:instrText xml:space="preserve"> PAGEREF _Toc168424597 \h </w:instrText>
            </w:r>
            <w:r w:rsidR="003B17B0">
              <w:rPr>
                <w:noProof/>
                <w:webHidden/>
              </w:rPr>
            </w:r>
            <w:r w:rsidR="003B17B0">
              <w:rPr>
                <w:noProof/>
                <w:webHidden/>
              </w:rPr>
              <w:fldChar w:fldCharType="separate"/>
            </w:r>
            <w:r w:rsidR="00987EC3">
              <w:rPr>
                <w:noProof/>
                <w:webHidden/>
              </w:rPr>
              <w:t>55</w:t>
            </w:r>
            <w:r w:rsidR="003B17B0">
              <w:rPr>
                <w:noProof/>
                <w:webHidden/>
              </w:rPr>
              <w:fldChar w:fldCharType="end"/>
            </w:r>
          </w:hyperlink>
        </w:p>
        <w:p w14:paraId="02F026E7" w14:textId="0C875EEE" w:rsidR="003B17B0" w:rsidRDefault="00000000">
          <w:pPr>
            <w:pStyle w:val="TOC1"/>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98" w:history="1">
            <w:r w:rsidR="003B17B0" w:rsidRPr="00EE0C86">
              <w:rPr>
                <w:rStyle w:val="Hyperlink"/>
                <w:rFonts w:cs="Times New Roman"/>
                <w:bCs/>
                <w:noProof/>
                <w:lang w:val="en-US"/>
              </w:rPr>
              <w:t>6.</w:t>
            </w:r>
            <w:r w:rsidR="003B17B0" w:rsidRPr="00EE0C86">
              <w:rPr>
                <w:rStyle w:val="Hyperlink"/>
                <w:rFonts w:cs="Times New Roman"/>
                <w:noProof/>
              </w:rPr>
              <w:t xml:space="preserve"> Bảng phân công công việc</w:t>
            </w:r>
            <w:r w:rsidR="003B17B0">
              <w:rPr>
                <w:noProof/>
                <w:webHidden/>
              </w:rPr>
              <w:tab/>
            </w:r>
            <w:r w:rsidR="003B17B0">
              <w:rPr>
                <w:noProof/>
                <w:webHidden/>
              </w:rPr>
              <w:fldChar w:fldCharType="begin"/>
            </w:r>
            <w:r w:rsidR="003B17B0">
              <w:rPr>
                <w:noProof/>
                <w:webHidden/>
              </w:rPr>
              <w:instrText xml:space="preserve"> PAGEREF _Toc168424598 \h </w:instrText>
            </w:r>
            <w:r w:rsidR="003B17B0">
              <w:rPr>
                <w:noProof/>
                <w:webHidden/>
              </w:rPr>
            </w:r>
            <w:r w:rsidR="003B17B0">
              <w:rPr>
                <w:noProof/>
                <w:webHidden/>
              </w:rPr>
              <w:fldChar w:fldCharType="separate"/>
            </w:r>
            <w:r w:rsidR="00987EC3">
              <w:rPr>
                <w:noProof/>
                <w:webHidden/>
              </w:rPr>
              <w:t>55</w:t>
            </w:r>
            <w:r w:rsidR="003B17B0">
              <w:rPr>
                <w:noProof/>
                <w:webHidden/>
              </w:rPr>
              <w:fldChar w:fldCharType="end"/>
            </w:r>
          </w:hyperlink>
        </w:p>
        <w:p w14:paraId="52112F34" w14:textId="14FCC04F" w:rsidR="003B17B0" w:rsidRDefault="00000000">
          <w:pPr>
            <w:pStyle w:val="TOC1"/>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99" w:history="1">
            <w:r w:rsidR="003B17B0" w:rsidRPr="00EE0C86">
              <w:rPr>
                <w:rStyle w:val="Hyperlink"/>
                <w:rFonts w:cs="Times New Roman"/>
                <w:noProof/>
                <w:lang w:val="en-US"/>
              </w:rPr>
              <w:t>7</w:t>
            </w:r>
            <w:r w:rsidR="003B17B0" w:rsidRPr="00EE0C86">
              <w:rPr>
                <w:rStyle w:val="Hyperlink"/>
                <w:rFonts w:cs="Times New Roman"/>
                <w:noProof/>
              </w:rPr>
              <w:t>. Tài liệu tham khảo</w:t>
            </w:r>
            <w:r w:rsidR="003B17B0">
              <w:rPr>
                <w:noProof/>
                <w:webHidden/>
              </w:rPr>
              <w:tab/>
            </w:r>
            <w:r w:rsidR="003B17B0">
              <w:rPr>
                <w:noProof/>
                <w:webHidden/>
              </w:rPr>
              <w:fldChar w:fldCharType="begin"/>
            </w:r>
            <w:r w:rsidR="003B17B0">
              <w:rPr>
                <w:noProof/>
                <w:webHidden/>
              </w:rPr>
              <w:instrText xml:space="preserve"> PAGEREF _Toc168424599 \h </w:instrText>
            </w:r>
            <w:r w:rsidR="003B17B0">
              <w:rPr>
                <w:noProof/>
                <w:webHidden/>
              </w:rPr>
            </w:r>
            <w:r w:rsidR="003B17B0">
              <w:rPr>
                <w:noProof/>
                <w:webHidden/>
              </w:rPr>
              <w:fldChar w:fldCharType="separate"/>
            </w:r>
            <w:r w:rsidR="00987EC3">
              <w:rPr>
                <w:noProof/>
                <w:webHidden/>
              </w:rPr>
              <w:t>56</w:t>
            </w:r>
            <w:r w:rsidR="003B17B0">
              <w:rPr>
                <w:noProof/>
                <w:webHidden/>
              </w:rPr>
              <w:fldChar w:fldCharType="end"/>
            </w:r>
          </w:hyperlink>
        </w:p>
        <w:p w14:paraId="280A26F5" w14:textId="784CBC13" w:rsidR="007D01BD" w:rsidRDefault="007D01BD" w:rsidP="1CADEB0E">
          <w:pPr>
            <w:pStyle w:val="TOC1"/>
            <w:tabs>
              <w:tab w:val="right" w:leader="dot" w:pos="9360"/>
            </w:tabs>
            <w:rPr>
              <w:rStyle w:val="Hyperlink"/>
              <w:noProof/>
              <w:kern w:val="2"/>
              <w:lang w:val="en-US" w:eastAsia="en-US"/>
              <w14:ligatures w14:val="standardContextual"/>
            </w:rPr>
          </w:pPr>
          <w:r>
            <w:fldChar w:fldCharType="end"/>
          </w:r>
        </w:p>
      </w:sdtContent>
    </w:sdt>
    <w:p w14:paraId="1A3DD6A5" w14:textId="28854AFD" w:rsidR="002E114B" w:rsidRDefault="002E114B" w:rsidP="00233E02">
      <w:pPr>
        <w:rPr>
          <w:rFonts w:cs="Times New Roman"/>
          <w:lang w:val="en-US"/>
        </w:rPr>
      </w:pPr>
    </w:p>
    <w:p w14:paraId="67BF8667" w14:textId="7913F8FA" w:rsidR="00A363FF" w:rsidRPr="002E114B" w:rsidRDefault="002E114B" w:rsidP="00233E02">
      <w:pPr>
        <w:rPr>
          <w:rFonts w:cs="Times New Roman"/>
          <w:lang w:val="en-US"/>
        </w:rPr>
      </w:pPr>
      <w:r>
        <w:rPr>
          <w:rFonts w:cs="Times New Roman"/>
          <w:lang w:val="en-US"/>
        </w:rPr>
        <w:br w:type="page"/>
      </w:r>
    </w:p>
    <w:p w14:paraId="3993FA54" w14:textId="77777777" w:rsidR="00A363FF" w:rsidRPr="00273C03" w:rsidRDefault="00A538AE" w:rsidP="00273C03">
      <w:pPr>
        <w:jc w:val="center"/>
        <w:rPr>
          <w:b/>
          <w:bCs/>
          <w:sz w:val="32"/>
          <w:szCs w:val="32"/>
        </w:rPr>
      </w:pPr>
      <w:r w:rsidRPr="00273C03">
        <w:rPr>
          <w:b/>
          <w:bCs/>
          <w:sz w:val="32"/>
          <w:szCs w:val="32"/>
        </w:rPr>
        <w:lastRenderedPageBreak/>
        <w:t>NHẬN XÉT CỦA GIẢNG VIÊN</w:t>
      </w:r>
    </w:p>
    <w:p w14:paraId="7CF74B58"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36125F36"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79DB7859"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73A4F773"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1AB5E034"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4E66F43F"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5EB4E80E"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5D3752C0"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2E6E7EA5"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5FFD532F"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146D2AB6"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3B0C4C87"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61E0AAA9"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03000A83"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339FF365"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1A493F31"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0709E896"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222C754C"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1E9C9DEF"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79638B93"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7AEE779E"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296FD3EC"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4221D163"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266A95D6"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62030889"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296B48C9"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13D418C5"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4E14196B" w14:textId="6D4831B5" w:rsidR="00A363FF" w:rsidRDefault="009A2783" w:rsidP="002E114B">
      <w:pPr>
        <w:pStyle w:val="Heading1"/>
        <w:rPr>
          <w:rFonts w:cs="Times New Roman"/>
          <w:lang w:val="en-US"/>
        </w:rPr>
      </w:pPr>
      <w:bookmarkStart w:id="0" w:name="_Toc168424556"/>
      <w:r w:rsidRPr="000378DF">
        <w:rPr>
          <w:rFonts w:cs="Times New Roman"/>
        </w:rPr>
        <w:lastRenderedPageBreak/>
        <w:t>1.</w:t>
      </w:r>
      <w:r w:rsidR="00B86A3C" w:rsidRPr="000378DF">
        <w:rPr>
          <w:rFonts w:cs="Times New Roman"/>
        </w:rPr>
        <w:t xml:space="preserve"> </w:t>
      </w:r>
      <w:r w:rsidR="00BE50D1">
        <w:rPr>
          <w:rFonts w:cs="Times New Roman"/>
          <w:lang w:val="en-US"/>
        </w:rPr>
        <w:t>Thông tin chung</w:t>
      </w:r>
      <w:r w:rsidR="00D85997">
        <w:rPr>
          <w:rFonts w:cs="Times New Roman"/>
          <w:lang w:val="en-US"/>
        </w:rPr>
        <w:t>.</w:t>
      </w:r>
      <w:bookmarkEnd w:id="0"/>
    </w:p>
    <w:p w14:paraId="05A7EF82" w14:textId="45B3F9BB" w:rsidR="00986630" w:rsidRDefault="00986630" w:rsidP="00954D12">
      <w:pPr>
        <w:pStyle w:val="Heading2"/>
        <w:rPr>
          <w:lang w:val="en-US"/>
        </w:rPr>
      </w:pPr>
      <w:bookmarkStart w:id="1" w:name="_Toc168424557"/>
      <w:r>
        <w:rPr>
          <w:lang w:val="en-US"/>
        </w:rPr>
        <w:t>1.1. Lý do chọn đề tài</w:t>
      </w:r>
      <w:bookmarkEnd w:id="1"/>
    </w:p>
    <w:p w14:paraId="24804B42" w14:textId="48B83823" w:rsidR="00986630" w:rsidRDefault="0033649D" w:rsidP="00986630">
      <w:pPr>
        <w:rPr>
          <w:lang w:val="en-US"/>
        </w:rPr>
      </w:pPr>
      <w:r>
        <w:rPr>
          <w:lang w:val="en-US"/>
        </w:rPr>
        <w:t>Tập dữ liệu Cars 2023 bao gồm nhiều thông tin về hàng ngàn mẫu xe hơi từ nhiều nhà sản xuất khác nhau. Các thông số kỹ thuật, giá cả, hiệu suất, độ tin cậy cho thấy được độ đa dạng của dữ liệu, là điều kiện thuận lợi để phân tích dữ liệu lớn. Tập dữ liệu được cập nhật mới nhất, đảm bảo thông tin chính xác, cho phép thực hiện nhiều loại phân tích khác nhau, đặc biệt nhờ vào các thuộc tính của xe để đánh giá tổng thể, qua đó giúp người tiêu dùng đánh giá chất lượng của xe.</w:t>
      </w:r>
    </w:p>
    <w:p w14:paraId="25F8C239" w14:textId="67C31C16" w:rsidR="00986630" w:rsidRDefault="00986630" w:rsidP="00954D12">
      <w:pPr>
        <w:pStyle w:val="Heading2"/>
        <w:rPr>
          <w:lang w:val="en-US"/>
        </w:rPr>
      </w:pPr>
      <w:bookmarkStart w:id="2" w:name="_Toc168424558"/>
      <w:r>
        <w:rPr>
          <w:lang w:val="en-US"/>
        </w:rPr>
        <w:t>1.2. Mô tả dữ liệu</w:t>
      </w:r>
      <w:bookmarkEnd w:id="2"/>
    </w:p>
    <w:p w14:paraId="43196AB5" w14:textId="42B71780" w:rsidR="00986630" w:rsidRDefault="000D5D52" w:rsidP="00986630">
      <w:pPr>
        <w:rPr>
          <w:lang w:val="en-US"/>
        </w:rPr>
      </w:pPr>
      <w:r w:rsidRPr="000D5D52">
        <w:rPr>
          <w:lang w:val="en-US"/>
        </w:rPr>
        <w:t>Link nguồn kho dữ liệu:</w:t>
      </w:r>
      <w:r>
        <w:rPr>
          <w:lang w:val="en-US"/>
        </w:rPr>
        <w:t xml:space="preserve"> </w:t>
      </w:r>
      <w:hyperlink r:id="rId13" w:history="1">
        <w:r w:rsidR="00572078">
          <w:rPr>
            <w:rStyle w:val="Hyperlink"/>
          </w:rPr>
          <w:t>New York Cars ~ Big Data (2023) (kaggle.com)</w:t>
        </w:r>
      </w:hyperlink>
    </w:p>
    <w:p w14:paraId="52B326CD" w14:textId="17B87A21" w:rsidR="00EE0CE7" w:rsidRPr="00EE0CE7" w:rsidRDefault="00B21888" w:rsidP="00986630">
      <w:pPr>
        <w:rPr>
          <w:lang w:val="en-US"/>
        </w:rPr>
      </w:pPr>
      <w:r>
        <w:rPr>
          <w:lang w:val="en-US"/>
        </w:rPr>
        <w:t>T</w:t>
      </w:r>
      <w:r w:rsidR="00EE0CE7" w:rsidRPr="00EE0CE7">
        <w:rPr>
          <w:lang w:val="en-US"/>
        </w:rPr>
        <w:t>ập dữ liệu chứa riêng các xếp hạng ô tô mang đến cơ hội làm việc với dữ liệu thực, cho phép thực hành các kỹ thuật phân tích dữ liệu khác nhau như trực quan hóa dữ liệu, phân tích hồi quy để dự đoán giá và các nhiệm vụ phân loại như phân loại thương hiệu.</w:t>
      </w:r>
    </w:p>
    <w:p w14:paraId="79BE233D" w14:textId="2AC6DB6C" w:rsidR="00572078" w:rsidRDefault="00B75FB4" w:rsidP="00986630">
      <w:pPr>
        <w:rPr>
          <w:lang w:val="en-US"/>
        </w:rPr>
      </w:pPr>
      <w:r>
        <w:rPr>
          <w:lang w:val="en-US"/>
        </w:rPr>
        <w:t xml:space="preserve">Dataset: </w:t>
      </w:r>
      <w:hyperlink r:id="rId14" w:history="1">
        <w:r w:rsidR="005F3F61" w:rsidRPr="005F3F61">
          <w:rPr>
            <w:rStyle w:val="Hyperlink"/>
            <w:lang w:val="en-US"/>
          </w:rPr>
          <w:t>Car_Rates.csv</w:t>
        </w:r>
      </w:hyperlink>
    </w:p>
    <w:p w14:paraId="6D973E3A" w14:textId="187524AF" w:rsidR="005F3F61" w:rsidRDefault="00FE1C43" w:rsidP="00986630">
      <w:pPr>
        <w:rPr>
          <w:lang w:val="en-US"/>
        </w:rPr>
      </w:pPr>
      <w:r w:rsidRPr="00FE1C43">
        <w:rPr>
          <w:lang w:val="en-US"/>
        </w:rPr>
        <w:t xml:space="preserve">Tập dữ liệu này bao gồm </w:t>
      </w:r>
      <w:r>
        <w:rPr>
          <w:lang w:val="en-US"/>
        </w:rPr>
        <w:t>các đánh giá về</w:t>
      </w:r>
      <w:r w:rsidRPr="00FE1C43">
        <w:rPr>
          <w:lang w:val="en-US"/>
        </w:rPr>
        <w:t xml:space="preserve"> xe thu được từ trang web Cars.com. Nó sẽ </w:t>
      </w:r>
      <w:r w:rsidR="00126283">
        <w:rPr>
          <w:lang w:val="en-US"/>
        </w:rPr>
        <w:t xml:space="preserve">có ích trong việc xử lý </w:t>
      </w:r>
      <w:r w:rsidRPr="00FE1C43">
        <w:rPr>
          <w:lang w:val="en-US"/>
        </w:rPr>
        <w:t xml:space="preserve">với tập dữ liệu New_York_cars. Bộ dữ liệu này bao gồm </w:t>
      </w:r>
      <w:r w:rsidR="00126283">
        <w:rPr>
          <w:lang w:val="en-US"/>
        </w:rPr>
        <w:t>7</w:t>
      </w:r>
      <w:r w:rsidRPr="00FE1C43">
        <w:rPr>
          <w:lang w:val="en-US"/>
        </w:rPr>
        <w:t xml:space="preserve"> loại xếp hạng ô tô riêng biệt</w:t>
      </w:r>
      <w:r w:rsidR="0019164B">
        <w:rPr>
          <w:lang w:val="en-US"/>
        </w:rPr>
        <w:t>:</w:t>
      </w:r>
    </w:p>
    <w:p w14:paraId="5DD20AE5" w14:textId="77777777" w:rsidR="0019164B" w:rsidRPr="0019164B" w:rsidRDefault="0019164B" w:rsidP="00BC036F">
      <w:pPr>
        <w:pStyle w:val="ListParagraph"/>
        <w:numPr>
          <w:ilvl w:val="0"/>
          <w:numId w:val="5"/>
        </w:numPr>
        <w:rPr>
          <w:lang w:val="en-US"/>
        </w:rPr>
      </w:pPr>
      <w:r w:rsidRPr="0019164B">
        <w:rPr>
          <w:lang w:val="en-US"/>
        </w:rPr>
        <w:t>General_rate</w:t>
      </w:r>
    </w:p>
    <w:p w14:paraId="5DF8E5C1" w14:textId="77777777" w:rsidR="0019164B" w:rsidRPr="0019164B" w:rsidRDefault="0019164B" w:rsidP="00BC036F">
      <w:pPr>
        <w:pStyle w:val="ListParagraph"/>
        <w:numPr>
          <w:ilvl w:val="0"/>
          <w:numId w:val="5"/>
        </w:numPr>
        <w:rPr>
          <w:lang w:val="en-US"/>
        </w:rPr>
      </w:pPr>
      <w:r w:rsidRPr="0019164B">
        <w:rPr>
          <w:lang w:val="en-US"/>
        </w:rPr>
        <w:t>Comfort</w:t>
      </w:r>
    </w:p>
    <w:p w14:paraId="309312E7" w14:textId="77777777" w:rsidR="0019164B" w:rsidRPr="0019164B" w:rsidRDefault="0019164B" w:rsidP="00BC036F">
      <w:pPr>
        <w:pStyle w:val="ListParagraph"/>
        <w:numPr>
          <w:ilvl w:val="0"/>
          <w:numId w:val="5"/>
        </w:numPr>
        <w:rPr>
          <w:lang w:val="en-US"/>
        </w:rPr>
      </w:pPr>
      <w:r w:rsidRPr="0019164B">
        <w:rPr>
          <w:lang w:val="en-US"/>
        </w:rPr>
        <w:t>Interior design</w:t>
      </w:r>
    </w:p>
    <w:p w14:paraId="1548F014" w14:textId="77777777" w:rsidR="0019164B" w:rsidRPr="0019164B" w:rsidRDefault="0019164B" w:rsidP="00BC036F">
      <w:pPr>
        <w:pStyle w:val="ListParagraph"/>
        <w:numPr>
          <w:ilvl w:val="0"/>
          <w:numId w:val="5"/>
        </w:numPr>
        <w:rPr>
          <w:lang w:val="en-US"/>
        </w:rPr>
      </w:pPr>
      <w:r w:rsidRPr="0019164B">
        <w:rPr>
          <w:lang w:val="en-US"/>
        </w:rPr>
        <w:t>Performance</w:t>
      </w:r>
    </w:p>
    <w:p w14:paraId="2A2EDFAC" w14:textId="77777777" w:rsidR="0019164B" w:rsidRPr="0019164B" w:rsidRDefault="0019164B" w:rsidP="00BC036F">
      <w:pPr>
        <w:pStyle w:val="ListParagraph"/>
        <w:numPr>
          <w:ilvl w:val="0"/>
          <w:numId w:val="5"/>
        </w:numPr>
        <w:rPr>
          <w:lang w:val="en-US"/>
        </w:rPr>
      </w:pPr>
      <w:r w:rsidRPr="0019164B">
        <w:rPr>
          <w:lang w:val="en-US"/>
        </w:rPr>
        <w:t>Value for the money</w:t>
      </w:r>
    </w:p>
    <w:p w14:paraId="634789FF" w14:textId="77777777" w:rsidR="0019164B" w:rsidRPr="0019164B" w:rsidRDefault="0019164B" w:rsidP="00BC036F">
      <w:pPr>
        <w:pStyle w:val="ListParagraph"/>
        <w:numPr>
          <w:ilvl w:val="0"/>
          <w:numId w:val="5"/>
        </w:numPr>
        <w:rPr>
          <w:lang w:val="en-US"/>
        </w:rPr>
      </w:pPr>
      <w:r w:rsidRPr="0019164B">
        <w:rPr>
          <w:lang w:val="en-US"/>
        </w:rPr>
        <w:t>Exterior styling</w:t>
      </w:r>
    </w:p>
    <w:p w14:paraId="71BC2FA5" w14:textId="729D699D" w:rsidR="002D21CA" w:rsidRPr="002D21CA" w:rsidRDefault="0019164B" w:rsidP="00BC036F">
      <w:pPr>
        <w:pStyle w:val="ListParagraph"/>
        <w:numPr>
          <w:ilvl w:val="0"/>
          <w:numId w:val="5"/>
        </w:numPr>
        <w:rPr>
          <w:lang w:val="en-US"/>
        </w:rPr>
      </w:pPr>
      <w:r w:rsidRPr="0019164B">
        <w:rPr>
          <w:lang w:val="en-US"/>
        </w:rPr>
        <w:t>Reliability</w:t>
      </w:r>
    </w:p>
    <w:tbl>
      <w:tblPr>
        <w:tblStyle w:val="TableGrid"/>
        <w:tblW w:w="0" w:type="auto"/>
        <w:jc w:val="center"/>
        <w:tblLook w:val="04A0" w:firstRow="1" w:lastRow="0" w:firstColumn="1" w:lastColumn="0" w:noHBand="0" w:noVBand="1"/>
      </w:tblPr>
      <w:tblGrid>
        <w:gridCol w:w="2021"/>
        <w:gridCol w:w="2412"/>
        <w:gridCol w:w="2083"/>
        <w:gridCol w:w="2114"/>
      </w:tblGrid>
      <w:tr w:rsidR="002D21CA" w14:paraId="6E532141" w14:textId="77777777" w:rsidTr="002D21CA">
        <w:trPr>
          <w:trHeight w:val="728"/>
          <w:jc w:val="center"/>
        </w:trPr>
        <w:tc>
          <w:tcPr>
            <w:tcW w:w="2021"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5B7CC50D" w14:textId="77777777" w:rsidR="002D21CA" w:rsidRDefault="002D21CA">
            <w:pPr>
              <w:spacing w:line="360" w:lineRule="auto"/>
              <w:jc w:val="center"/>
              <w:rPr>
                <w:rFonts w:cs="Times New Roman"/>
                <w:b/>
                <w:color w:val="FFFFFF" w:themeColor="background1"/>
              </w:rPr>
            </w:pPr>
            <w:r>
              <w:rPr>
                <w:rFonts w:cs="Times New Roman"/>
                <w:b/>
                <w:color w:val="FFFFFF" w:themeColor="background1"/>
              </w:rPr>
              <w:t>STT</w:t>
            </w:r>
          </w:p>
        </w:tc>
        <w:tc>
          <w:tcPr>
            <w:tcW w:w="2412"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5CA06427" w14:textId="77777777" w:rsidR="002D21CA" w:rsidRDefault="002D21CA">
            <w:pPr>
              <w:spacing w:line="360" w:lineRule="auto"/>
              <w:jc w:val="center"/>
              <w:rPr>
                <w:rFonts w:cs="Times New Roman"/>
                <w:b/>
                <w:color w:val="FFFFFF" w:themeColor="background1"/>
              </w:rPr>
            </w:pPr>
            <w:r>
              <w:rPr>
                <w:rFonts w:cs="Times New Roman"/>
                <w:b/>
                <w:color w:val="FFFFFF" w:themeColor="background1"/>
              </w:rPr>
              <w:t>Tên thuộc tính</w:t>
            </w:r>
          </w:p>
        </w:tc>
        <w:tc>
          <w:tcPr>
            <w:tcW w:w="2083"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102F239B" w14:textId="77777777" w:rsidR="002D21CA" w:rsidRDefault="002D21CA">
            <w:pPr>
              <w:spacing w:line="360" w:lineRule="auto"/>
              <w:jc w:val="center"/>
              <w:rPr>
                <w:rFonts w:cs="Times New Roman"/>
                <w:b/>
                <w:color w:val="FFFFFF" w:themeColor="background1"/>
              </w:rPr>
            </w:pPr>
            <w:r>
              <w:rPr>
                <w:rFonts w:cs="Times New Roman"/>
                <w:b/>
                <w:color w:val="FFFFFF" w:themeColor="background1"/>
              </w:rPr>
              <w:t>Kiểu dữ liệu</w:t>
            </w:r>
          </w:p>
        </w:tc>
        <w:tc>
          <w:tcPr>
            <w:tcW w:w="2114"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7B75B950" w14:textId="77777777" w:rsidR="002D21CA" w:rsidRDefault="002D21CA">
            <w:pPr>
              <w:spacing w:line="360" w:lineRule="auto"/>
              <w:jc w:val="center"/>
              <w:rPr>
                <w:rFonts w:cs="Times New Roman"/>
                <w:b/>
                <w:color w:val="FFFFFF" w:themeColor="background1"/>
              </w:rPr>
            </w:pPr>
            <w:r>
              <w:rPr>
                <w:rFonts w:cs="Times New Roman"/>
                <w:b/>
                <w:color w:val="FFFFFF" w:themeColor="background1"/>
              </w:rPr>
              <w:t>Mô tả</w:t>
            </w:r>
          </w:p>
        </w:tc>
      </w:tr>
      <w:tr w:rsidR="000627F1" w14:paraId="58282A24" w14:textId="77777777" w:rsidTr="002D21CA">
        <w:trPr>
          <w:jc w:val="center"/>
        </w:trPr>
        <w:tc>
          <w:tcPr>
            <w:tcW w:w="2021" w:type="dxa"/>
            <w:tcBorders>
              <w:top w:val="single" w:sz="4" w:space="0" w:color="auto"/>
              <w:left w:val="single" w:sz="4" w:space="0" w:color="auto"/>
              <w:bottom w:val="single" w:sz="4" w:space="0" w:color="auto"/>
              <w:right w:val="single" w:sz="4" w:space="0" w:color="auto"/>
            </w:tcBorders>
            <w:hideMark/>
          </w:tcPr>
          <w:p w14:paraId="062FA9BC" w14:textId="052F3A38" w:rsidR="000627F1" w:rsidRDefault="000627F1" w:rsidP="000627F1">
            <w:pPr>
              <w:jc w:val="center"/>
              <w:rPr>
                <w:rFonts w:cs="Times New Roman"/>
              </w:rPr>
            </w:pPr>
            <w:r w:rsidRPr="00805BB8">
              <w:t>1</w:t>
            </w:r>
          </w:p>
        </w:tc>
        <w:tc>
          <w:tcPr>
            <w:tcW w:w="2412" w:type="dxa"/>
            <w:tcBorders>
              <w:top w:val="single" w:sz="4" w:space="0" w:color="auto"/>
              <w:left w:val="single" w:sz="4" w:space="0" w:color="auto"/>
              <w:bottom w:val="single" w:sz="4" w:space="0" w:color="auto"/>
              <w:right w:val="single" w:sz="4" w:space="0" w:color="auto"/>
            </w:tcBorders>
            <w:hideMark/>
          </w:tcPr>
          <w:p w14:paraId="6D8F5328" w14:textId="48825655" w:rsidR="000627F1" w:rsidRDefault="000627F1" w:rsidP="000627F1">
            <w:pPr>
              <w:jc w:val="center"/>
              <w:rPr>
                <w:rFonts w:cs="Times New Roman"/>
              </w:rPr>
            </w:pPr>
            <w:r w:rsidRPr="00805BB8">
              <w:t>Car_name</w:t>
            </w:r>
          </w:p>
        </w:tc>
        <w:tc>
          <w:tcPr>
            <w:tcW w:w="2083" w:type="dxa"/>
            <w:tcBorders>
              <w:top w:val="single" w:sz="4" w:space="0" w:color="auto"/>
              <w:left w:val="single" w:sz="4" w:space="0" w:color="auto"/>
              <w:bottom w:val="single" w:sz="4" w:space="0" w:color="auto"/>
              <w:right w:val="single" w:sz="4" w:space="0" w:color="auto"/>
            </w:tcBorders>
            <w:hideMark/>
          </w:tcPr>
          <w:p w14:paraId="2E7618C6" w14:textId="12322105" w:rsidR="000627F1" w:rsidRDefault="000627F1" w:rsidP="000627F1">
            <w:pPr>
              <w:jc w:val="center"/>
              <w:rPr>
                <w:rFonts w:cs="Times New Roman"/>
              </w:rPr>
            </w:pPr>
            <w:r w:rsidRPr="00805BB8">
              <w:t>Varchar</w:t>
            </w:r>
          </w:p>
        </w:tc>
        <w:tc>
          <w:tcPr>
            <w:tcW w:w="2114" w:type="dxa"/>
            <w:tcBorders>
              <w:top w:val="single" w:sz="4" w:space="0" w:color="auto"/>
              <w:left w:val="single" w:sz="4" w:space="0" w:color="auto"/>
              <w:bottom w:val="single" w:sz="4" w:space="0" w:color="auto"/>
              <w:right w:val="single" w:sz="4" w:space="0" w:color="auto"/>
            </w:tcBorders>
            <w:hideMark/>
          </w:tcPr>
          <w:p w14:paraId="03A1257F" w14:textId="57614EF4" w:rsidR="000627F1" w:rsidRDefault="000627F1" w:rsidP="000627F1">
            <w:pPr>
              <w:jc w:val="center"/>
              <w:rPr>
                <w:rFonts w:cs="Times New Roman"/>
              </w:rPr>
            </w:pPr>
            <w:r w:rsidRPr="00805BB8">
              <w:t>Tên của xe</w:t>
            </w:r>
          </w:p>
        </w:tc>
      </w:tr>
      <w:tr w:rsidR="000627F1" w14:paraId="55D7EE70" w14:textId="77777777" w:rsidTr="002D21CA">
        <w:trPr>
          <w:jc w:val="center"/>
        </w:trPr>
        <w:tc>
          <w:tcPr>
            <w:tcW w:w="2021" w:type="dxa"/>
            <w:tcBorders>
              <w:top w:val="single" w:sz="4" w:space="0" w:color="auto"/>
              <w:left w:val="single" w:sz="4" w:space="0" w:color="auto"/>
              <w:bottom w:val="single" w:sz="4" w:space="0" w:color="auto"/>
              <w:right w:val="single" w:sz="4" w:space="0" w:color="auto"/>
            </w:tcBorders>
            <w:hideMark/>
          </w:tcPr>
          <w:p w14:paraId="17E578FA" w14:textId="77294218" w:rsidR="000627F1" w:rsidRDefault="000627F1" w:rsidP="000627F1">
            <w:pPr>
              <w:jc w:val="center"/>
              <w:rPr>
                <w:rFonts w:cs="Times New Roman"/>
              </w:rPr>
            </w:pPr>
            <w:r w:rsidRPr="004E31C3">
              <w:t>2</w:t>
            </w:r>
          </w:p>
        </w:tc>
        <w:tc>
          <w:tcPr>
            <w:tcW w:w="2412" w:type="dxa"/>
            <w:tcBorders>
              <w:top w:val="single" w:sz="4" w:space="0" w:color="auto"/>
              <w:left w:val="single" w:sz="4" w:space="0" w:color="auto"/>
              <w:bottom w:val="single" w:sz="4" w:space="0" w:color="auto"/>
              <w:right w:val="single" w:sz="4" w:space="0" w:color="auto"/>
            </w:tcBorders>
            <w:hideMark/>
          </w:tcPr>
          <w:p w14:paraId="595ED6C0" w14:textId="2725F93E" w:rsidR="000627F1" w:rsidRDefault="000627F1" w:rsidP="000627F1">
            <w:pPr>
              <w:jc w:val="center"/>
              <w:rPr>
                <w:rFonts w:cs="Times New Roman"/>
              </w:rPr>
            </w:pPr>
            <w:r w:rsidRPr="004E31C3">
              <w:t>Num_of_reviews</w:t>
            </w:r>
          </w:p>
        </w:tc>
        <w:tc>
          <w:tcPr>
            <w:tcW w:w="2083" w:type="dxa"/>
            <w:tcBorders>
              <w:top w:val="single" w:sz="4" w:space="0" w:color="auto"/>
              <w:left w:val="single" w:sz="4" w:space="0" w:color="auto"/>
              <w:bottom w:val="single" w:sz="4" w:space="0" w:color="auto"/>
              <w:right w:val="single" w:sz="4" w:space="0" w:color="auto"/>
            </w:tcBorders>
            <w:hideMark/>
          </w:tcPr>
          <w:p w14:paraId="26616BFA" w14:textId="463D8C50" w:rsidR="000627F1" w:rsidRDefault="000627F1" w:rsidP="000627F1">
            <w:pPr>
              <w:jc w:val="center"/>
              <w:rPr>
                <w:rFonts w:cs="Times New Roman"/>
              </w:rPr>
            </w:pPr>
            <w:r w:rsidRPr="004E31C3">
              <w:t>Int</w:t>
            </w:r>
          </w:p>
        </w:tc>
        <w:tc>
          <w:tcPr>
            <w:tcW w:w="2114" w:type="dxa"/>
            <w:tcBorders>
              <w:top w:val="single" w:sz="4" w:space="0" w:color="auto"/>
              <w:left w:val="single" w:sz="4" w:space="0" w:color="auto"/>
              <w:bottom w:val="single" w:sz="4" w:space="0" w:color="auto"/>
              <w:right w:val="single" w:sz="4" w:space="0" w:color="auto"/>
            </w:tcBorders>
            <w:hideMark/>
          </w:tcPr>
          <w:p w14:paraId="027822B3" w14:textId="2E7CD005" w:rsidR="000627F1" w:rsidRDefault="000627F1" w:rsidP="000627F1">
            <w:pPr>
              <w:jc w:val="center"/>
              <w:rPr>
                <w:rFonts w:cs="Times New Roman"/>
              </w:rPr>
            </w:pPr>
            <w:r w:rsidRPr="004E31C3">
              <w:t>Số lượng đánh giá</w:t>
            </w:r>
          </w:p>
        </w:tc>
      </w:tr>
      <w:tr w:rsidR="00B742CB" w14:paraId="46945347" w14:textId="77777777" w:rsidTr="002D21CA">
        <w:trPr>
          <w:jc w:val="center"/>
        </w:trPr>
        <w:tc>
          <w:tcPr>
            <w:tcW w:w="2021" w:type="dxa"/>
            <w:tcBorders>
              <w:top w:val="single" w:sz="4" w:space="0" w:color="auto"/>
              <w:left w:val="single" w:sz="4" w:space="0" w:color="auto"/>
              <w:bottom w:val="single" w:sz="4" w:space="0" w:color="auto"/>
              <w:right w:val="single" w:sz="4" w:space="0" w:color="auto"/>
            </w:tcBorders>
            <w:hideMark/>
          </w:tcPr>
          <w:p w14:paraId="57E32E7B" w14:textId="3A71F863" w:rsidR="00B742CB" w:rsidRDefault="00B742CB" w:rsidP="00B742CB">
            <w:pPr>
              <w:jc w:val="center"/>
              <w:rPr>
                <w:rFonts w:cs="Times New Roman"/>
              </w:rPr>
            </w:pPr>
            <w:r w:rsidRPr="00D927E9">
              <w:t>3</w:t>
            </w:r>
          </w:p>
        </w:tc>
        <w:tc>
          <w:tcPr>
            <w:tcW w:w="2412" w:type="dxa"/>
            <w:tcBorders>
              <w:top w:val="single" w:sz="4" w:space="0" w:color="auto"/>
              <w:left w:val="single" w:sz="4" w:space="0" w:color="auto"/>
              <w:bottom w:val="single" w:sz="4" w:space="0" w:color="auto"/>
              <w:right w:val="single" w:sz="4" w:space="0" w:color="auto"/>
            </w:tcBorders>
            <w:hideMark/>
          </w:tcPr>
          <w:p w14:paraId="417B15D3" w14:textId="1C9A801C" w:rsidR="00B742CB" w:rsidRDefault="00B742CB" w:rsidP="00B742CB">
            <w:pPr>
              <w:jc w:val="center"/>
              <w:rPr>
                <w:rFonts w:cs="Times New Roman"/>
              </w:rPr>
            </w:pPr>
            <w:r w:rsidRPr="00D927E9">
              <w:t>General_rate</w:t>
            </w:r>
          </w:p>
        </w:tc>
        <w:tc>
          <w:tcPr>
            <w:tcW w:w="2083" w:type="dxa"/>
            <w:tcBorders>
              <w:top w:val="single" w:sz="4" w:space="0" w:color="auto"/>
              <w:left w:val="single" w:sz="4" w:space="0" w:color="auto"/>
              <w:bottom w:val="single" w:sz="4" w:space="0" w:color="auto"/>
              <w:right w:val="single" w:sz="4" w:space="0" w:color="auto"/>
            </w:tcBorders>
            <w:hideMark/>
          </w:tcPr>
          <w:p w14:paraId="2A012422" w14:textId="7A51693D" w:rsidR="00B742CB" w:rsidRDefault="00B742CB" w:rsidP="00B742CB">
            <w:pPr>
              <w:jc w:val="center"/>
              <w:rPr>
                <w:rFonts w:cs="Times New Roman"/>
              </w:rPr>
            </w:pPr>
            <w:r w:rsidRPr="00D927E9">
              <w:t>Float</w:t>
            </w:r>
          </w:p>
        </w:tc>
        <w:tc>
          <w:tcPr>
            <w:tcW w:w="2114" w:type="dxa"/>
            <w:tcBorders>
              <w:top w:val="single" w:sz="4" w:space="0" w:color="auto"/>
              <w:left w:val="single" w:sz="4" w:space="0" w:color="auto"/>
              <w:bottom w:val="single" w:sz="4" w:space="0" w:color="auto"/>
              <w:right w:val="single" w:sz="4" w:space="0" w:color="auto"/>
            </w:tcBorders>
            <w:hideMark/>
          </w:tcPr>
          <w:p w14:paraId="08D3F616" w14:textId="34B52024" w:rsidR="00B742CB" w:rsidRDefault="00B742CB" w:rsidP="00B742CB">
            <w:pPr>
              <w:jc w:val="center"/>
              <w:rPr>
                <w:rFonts w:cs="Times New Roman"/>
              </w:rPr>
            </w:pPr>
            <w:r w:rsidRPr="00D927E9">
              <w:t>Đánh giá chung</w:t>
            </w:r>
          </w:p>
        </w:tc>
      </w:tr>
      <w:tr w:rsidR="00B742CB" w14:paraId="329711D3" w14:textId="77777777" w:rsidTr="002D21CA">
        <w:trPr>
          <w:trHeight w:val="665"/>
          <w:jc w:val="center"/>
        </w:trPr>
        <w:tc>
          <w:tcPr>
            <w:tcW w:w="2021" w:type="dxa"/>
            <w:tcBorders>
              <w:top w:val="single" w:sz="4" w:space="0" w:color="auto"/>
              <w:left w:val="single" w:sz="4" w:space="0" w:color="auto"/>
              <w:bottom w:val="single" w:sz="4" w:space="0" w:color="auto"/>
              <w:right w:val="single" w:sz="4" w:space="0" w:color="auto"/>
            </w:tcBorders>
            <w:hideMark/>
          </w:tcPr>
          <w:p w14:paraId="434BA7DB" w14:textId="77777777" w:rsidR="00B742CB" w:rsidRDefault="00B742CB" w:rsidP="00B742CB">
            <w:pPr>
              <w:jc w:val="center"/>
              <w:rPr>
                <w:rFonts w:cs="Times New Roman"/>
              </w:rPr>
            </w:pPr>
            <w:r>
              <w:rPr>
                <w:rFonts w:cs="Times New Roman"/>
              </w:rPr>
              <w:t>4</w:t>
            </w:r>
          </w:p>
        </w:tc>
        <w:tc>
          <w:tcPr>
            <w:tcW w:w="2412" w:type="dxa"/>
            <w:tcBorders>
              <w:top w:val="single" w:sz="4" w:space="0" w:color="auto"/>
              <w:left w:val="single" w:sz="4" w:space="0" w:color="auto"/>
              <w:bottom w:val="single" w:sz="4" w:space="0" w:color="auto"/>
              <w:right w:val="single" w:sz="4" w:space="0" w:color="auto"/>
            </w:tcBorders>
            <w:hideMark/>
          </w:tcPr>
          <w:p w14:paraId="487346F6" w14:textId="70E66541" w:rsidR="00B742CB" w:rsidRDefault="00B742CB" w:rsidP="00B742CB">
            <w:pPr>
              <w:jc w:val="center"/>
              <w:rPr>
                <w:rFonts w:cs="Times New Roman"/>
              </w:rPr>
            </w:pPr>
            <w:r w:rsidRPr="009E5437">
              <w:t>Comfort</w:t>
            </w:r>
          </w:p>
        </w:tc>
        <w:tc>
          <w:tcPr>
            <w:tcW w:w="2083" w:type="dxa"/>
            <w:tcBorders>
              <w:top w:val="single" w:sz="4" w:space="0" w:color="auto"/>
              <w:left w:val="single" w:sz="4" w:space="0" w:color="auto"/>
              <w:bottom w:val="single" w:sz="4" w:space="0" w:color="auto"/>
              <w:right w:val="single" w:sz="4" w:space="0" w:color="auto"/>
            </w:tcBorders>
            <w:hideMark/>
          </w:tcPr>
          <w:p w14:paraId="0976335F" w14:textId="66C5C9C8" w:rsidR="00B742CB" w:rsidRDefault="00B742CB" w:rsidP="00B742CB">
            <w:pPr>
              <w:jc w:val="center"/>
              <w:rPr>
                <w:rFonts w:cs="Times New Roman"/>
              </w:rPr>
            </w:pPr>
            <w:r w:rsidRPr="009E5437">
              <w:t>Float</w:t>
            </w:r>
          </w:p>
        </w:tc>
        <w:tc>
          <w:tcPr>
            <w:tcW w:w="2114" w:type="dxa"/>
            <w:tcBorders>
              <w:top w:val="single" w:sz="4" w:space="0" w:color="auto"/>
              <w:left w:val="single" w:sz="4" w:space="0" w:color="auto"/>
              <w:bottom w:val="single" w:sz="4" w:space="0" w:color="auto"/>
              <w:right w:val="single" w:sz="4" w:space="0" w:color="auto"/>
            </w:tcBorders>
            <w:hideMark/>
          </w:tcPr>
          <w:p w14:paraId="169D7B7C" w14:textId="034A8C26" w:rsidR="00B742CB" w:rsidRDefault="00B742CB" w:rsidP="00B742CB">
            <w:pPr>
              <w:jc w:val="center"/>
              <w:rPr>
                <w:rFonts w:cs="Times New Roman"/>
              </w:rPr>
            </w:pPr>
            <w:r w:rsidRPr="009E5437">
              <w:t>Đánh giá về sự thoải mái</w:t>
            </w:r>
          </w:p>
        </w:tc>
      </w:tr>
      <w:tr w:rsidR="004D0C22" w14:paraId="182F4BB9" w14:textId="77777777" w:rsidTr="004D0C22">
        <w:trPr>
          <w:jc w:val="center"/>
        </w:trPr>
        <w:tc>
          <w:tcPr>
            <w:tcW w:w="2021" w:type="dxa"/>
            <w:tcBorders>
              <w:top w:val="single" w:sz="4" w:space="0" w:color="auto"/>
              <w:left w:val="single" w:sz="4" w:space="0" w:color="auto"/>
              <w:bottom w:val="single" w:sz="4" w:space="0" w:color="auto"/>
              <w:right w:val="single" w:sz="4" w:space="0" w:color="auto"/>
            </w:tcBorders>
            <w:hideMark/>
          </w:tcPr>
          <w:p w14:paraId="689393F5" w14:textId="77777777" w:rsidR="004D0C22" w:rsidRDefault="004D0C22" w:rsidP="004D0C22">
            <w:pPr>
              <w:jc w:val="center"/>
              <w:rPr>
                <w:rFonts w:cs="Times New Roman"/>
              </w:rPr>
            </w:pPr>
            <w:r>
              <w:rPr>
                <w:rFonts w:cs="Times New Roman"/>
              </w:rPr>
              <w:t>5</w:t>
            </w:r>
          </w:p>
        </w:tc>
        <w:tc>
          <w:tcPr>
            <w:tcW w:w="2412" w:type="dxa"/>
            <w:tcBorders>
              <w:top w:val="single" w:sz="4" w:space="0" w:color="auto"/>
              <w:left w:val="single" w:sz="4" w:space="0" w:color="auto"/>
              <w:bottom w:val="single" w:sz="4" w:space="0" w:color="auto"/>
              <w:right w:val="single" w:sz="4" w:space="0" w:color="auto"/>
            </w:tcBorders>
            <w:hideMark/>
          </w:tcPr>
          <w:p w14:paraId="00A002B6" w14:textId="62EA4459" w:rsidR="004D0C22" w:rsidRDefault="004D0C22" w:rsidP="004D0C22">
            <w:pPr>
              <w:jc w:val="center"/>
              <w:rPr>
                <w:rFonts w:cs="Times New Roman"/>
              </w:rPr>
            </w:pPr>
            <w:r w:rsidRPr="00F865E2">
              <w:t>Interior design</w:t>
            </w:r>
          </w:p>
        </w:tc>
        <w:tc>
          <w:tcPr>
            <w:tcW w:w="2083" w:type="dxa"/>
            <w:tcBorders>
              <w:top w:val="single" w:sz="4" w:space="0" w:color="auto"/>
              <w:left w:val="single" w:sz="4" w:space="0" w:color="auto"/>
              <w:bottom w:val="single" w:sz="4" w:space="0" w:color="auto"/>
              <w:right w:val="single" w:sz="4" w:space="0" w:color="auto"/>
            </w:tcBorders>
          </w:tcPr>
          <w:p w14:paraId="1594B864" w14:textId="504CE66B" w:rsidR="004D0C22" w:rsidRDefault="004D0C22" w:rsidP="004D0C22">
            <w:pPr>
              <w:jc w:val="center"/>
              <w:rPr>
                <w:rFonts w:cs="Times New Roman"/>
              </w:rPr>
            </w:pPr>
            <w:r w:rsidRPr="00F865E2">
              <w:t>Float</w:t>
            </w:r>
          </w:p>
        </w:tc>
        <w:tc>
          <w:tcPr>
            <w:tcW w:w="2114" w:type="dxa"/>
            <w:tcBorders>
              <w:top w:val="single" w:sz="4" w:space="0" w:color="auto"/>
              <w:left w:val="single" w:sz="4" w:space="0" w:color="auto"/>
              <w:bottom w:val="single" w:sz="4" w:space="0" w:color="auto"/>
              <w:right w:val="single" w:sz="4" w:space="0" w:color="auto"/>
            </w:tcBorders>
          </w:tcPr>
          <w:p w14:paraId="0572979E" w14:textId="41401283" w:rsidR="004D0C22" w:rsidRDefault="004D0C22" w:rsidP="004D0C22">
            <w:pPr>
              <w:jc w:val="center"/>
              <w:rPr>
                <w:rFonts w:cs="Times New Roman"/>
              </w:rPr>
            </w:pPr>
            <w:r w:rsidRPr="004D0C22">
              <w:rPr>
                <w:rFonts w:cs="Times New Roman"/>
              </w:rPr>
              <w:t>Đánh giá về thiết kế nội thất</w:t>
            </w:r>
          </w:p>
        </w:tc>
      </w:tr>
      <w:tr w:rsidR="004D0C22" w14:paraId="0AEE5F0A" w14:textId="77777777" w:rsidTr="002D21CA">
        <w:trPr>
          <w:trHeight w:val="530"/>
          <w:jc w:val="center"/>
        </w:trPr>
        <w:tc>
          <w:tcPr>
            <w:tcW w:w="2021" w:type="dxa"/>
            <w:tcBorders>
              <w:top w:val="single" w:sz="4" w:space="0" w:color="auto"/>
              <w:left w:val="single" w:sz="4" w:space="0" w:color="auto"/>
              <w:bottom w:val="single" w:sz="4" w:space="0" w:color="auto"/>
              <w:right w:val="single" w:sz="4" w:space="0" w:color="auto"/>
            </w:tcBorders>
            <w:hideMark/>
          </w:tcPr>
          <w:p w14:paraId="6978C6B1" w14:textId="77777777" w:rsidR="004D0C22" w:rsidRDefault="004D0C22" w:rsidP="004D0C22">
            <w:pPr>
              <w:jc w:val="center"/>
              <w:rPr>
                <w:rFonts w:cs="Times New Roman"/>
              </w:rPr>
            </w:pPr>
            <w:r>
              <w:rPr>
                <w:rFonts w:cs="Times New Roman"/>
              </w:rPr>
              <w:lastRenderedPageBreak/>
              <w:t>6</w:t>
            </w:r>
          </w:p>
        </w:tc>
        <w:tc>
          <w:tcPr>
            <w:tcW w:w="2412" w:type="dxa"/>
            <w:tcBorders>
              <w:top w:val="single" w:sz="4" w:space="0" w:color="auto"/>
              <w:left w:val="single" w:sz="4" w:space="0" w:color="auto"/>
              <w:bottom w:val="single" w:sz="4" w:space="0" w:color="auto"/>
              <w:right w:val="single" w:sz="4" w:space="0" w:color="auto"/>
            </w:tcBorders>
            <w:hideMark/>
          </w:tcPr>
          <w:p w14:paraId="596B6B9F" w14:textId="1919F5D9" w:rsidR="004D0C22" w:rsidRDefault="004D0C22" w:rsidP="004D0C22">
            <w:pPr>
              <w:jc w:val="center"/>
              <w:rPr>
                <w:rFonts w:cs="Times New Roman"/>
              </w:rPr>
            </w:pPr>
            <w:r w:rsidRPr="00227A3A">
              <w:t>Performance</w:t>
            </w:r>
          </w:p>
        </w:tc>
        <w:tc>
          <w:tcPr>
            <w:tcW w:w="2083" w:type="dxa"/>
            <w:tcBorders>
              <w:top w:val="single" w:sz="4" w:space="0" w:color="auto"/>
              <w:left w:val="single" w:sz="4" w:space="0" w:color="auto"/>
              <w:bottom w:val="single" w:sz="4" w:space="0" w:color="auto"/>
              <w:right w:val="single" w:sz="4" w:space="0" w:color="auto"/>
            </w:tcBorders>
            <w:hideMark/>
          </w:tcPr>
          <w:p w14:paraId="090CA9E7" w14:textId="5C23B158" w:rsidR="004D0C22" w:rsidRDefault="004D0C22" w:rsidP="004D0C22">
            <w:pPr>
              <w:jc w:val="center"/>
              <w:rPr>
                <w:rFonts w:cs="Times New Roman"/>
              </w:rPr>
            </w:pPr>
            <w:r w:rsidRPr="00227A3A">
              <w:t>Float</w:t>
            </w:r>
          </w:p>
        </w:tc>
        <w:tc>
          <w:tcPr>
            <w:tcW w:w="2114" w:type="dxa"/>
            <w:tcBorders>
              <w:top w:val="single" w:sz="4" w:space="0" w:color="auto"/>
              <w:left w:val="single" w:sz="4" w:space="0" w:color="auto"/>
              <w:bottom w:val="single" w:sz="4" w:space="0" w:color="auto"/>
              <w:right w:val="single" w:sz="4" w:space="0" w:color="auto"/>
            </w:tcBorders>
            <w:hideMark/>
          </w:tcPr>
          <w:p w14:paraId="45DEAF0D" w14:textId="11A73501" w:rsidR="004D0C22" w:rsidRDefault="004D0C22" w:rsidP="004D0C22">
            <w:pPr>
              <w:jc w:val="center"/>
              <w:rPr>
                <w:rFonts w:cs="Times New Roman"/>
              </w:rPr>
            </w:pPr>
            <w:r w:rsidRPr="00227A3A">
              <w:t>Đánh giá về hiệu suất</w:t>
            </w:r>
          </w:p>
        </w:tc>
      </w:tr>
      <w:tr w:rsidR="00B623AF" w14:paraId="6FD93A63" w14:textId="77777777" w:rsidTr="00B623AF">
        <w:trPr>
          <w:trHeight w:val="530"/>
          <w:jc w:val="center"/>
        </w:trPr>
        <w:tc>
          <w:tcPr>
            <w:tcW w:w="2021" w:type="dxa"/>
            <w:tcBorders>
              <w:top w:val="single" w:sz="4" w:space="0" w:color="auto"/>
              <w:left w:val="single" w:sz="4" w:space="0" w:color="auto"/>
              <w:bottom w:val="single" w:sz="4" w:space="0" w:color="auto"/>
              <w:right w:val="single" w:sz="4" w:space="0" w:color="auto"/>
            </w:tcBorders>
            <w:hideMark/>
          </w:tcPr>
          <w:p w14:paraId="75C0C9E3" w14:textId="77777777" w:rsidR="00B623AF" w:rsidRDefault="00B623AF" w:rsidP="00B623AF">
            <w:pPr>
              <w:jc w:val="center"/>
              <w:rPr>
                <w:rFonts w:cs="Times New Roman"/>
              </w:rPr>
            </w:pPr>
            <w:r>
              <w:rPr>
                <w:rFonts w:cs="Times New Roman"/>
              </w:rPr>
              <w:t>7</w:t>
            </w:r>
          </w:p>
        </w:tc>
        <w:tc>
          <w:tcPr>
            <w:tcW w:w="2412" w:type="dxa"/>
            <w:tcBorders>
              <w:top w:val="single" w:sz="4" w:space="0" w:color="auto"/>
              <w:left w:val="single" w:sz="4" w:space="0" w:color="auto"/>
              <w:bottom w:val="single" w:sz="4" w:space="0" w:color="auto"/>
              <w:right w:val="single" w:sz="4" w:space="0" w:color="auto"/>
            </w:tcBorders>
            <w:hideMark/>
          </w:tcPr>
          <w:p w14:paraId="000DFFB5" w14:textId="542F313F" w:rsidR="00B623AF" w:rsidRDefault="00B623AF" w:rsidP="00B623AF">
            <w:pPr>
              <w:jc w:val="center"/>
              <w:rPr>
                <w:rFonts w:cs="Times New Roman"/>
              </w:rPr>
            </w:pPr>
            <w:r w:rsidRPr="00962663">
              <w:t>Value for the money</w:t>
            </w:r>
          </w:p>
        </w:tc>
        <w:tc>
          <w:tcPr>
            <w:tcW w:w="2083" w:type="dxa"/>
            <w:tcBorders>
              <w:top w:val="single" w:sz="4" w:space="0" w:color="auto"/>
              <w:left w:val="single" w:sz="4" w:space="0" w:color="auto"/>
              <w:bottom w:val="single" w:sz="4" w:space="0" w:color="auto"/>
              <w:right w:val="single" w:sz="4" w:space="0" w:color="auto"/>
            </w:tcBorders>
          </w:tcPr>
          <w:p w14:paraId="34176825" w14:textId="3181133B" w:rsidR="00B623AF" w:rsidRDefault="00B623AF" w:rsidP="00B623AF">
            <w:pPr>
              <w:jc w:val="center"/>
              <w:rPr>
                <w:rFonts w:cs="Times New Roman"/>
              </w:rPr>
            </w:pPr>
            <w:r w:rsidRPr="00962663">
              <w:t>Float</w:t>
            </w:r>
          </w:p>
        </w:tc>
        <w:tc>
          <w:tcPr>
            <w:tcW w:w="2114" w:type="dxa"/>
            <w:tcBorders>
              <w:top w:val="single" w:sz="4" w:space="0" w:color="auto"/>
              <w:left w:val="single" w:sz="4" w:space="0" w:color="auto"/>
              <w:bottom w:val="single" w:sz="4" w:space="0" w:color="auto"/>
              <w:right w:val="single" w:sz="4" w:space="0" w:color="auto"/>
            </w:tcBorders>
          </w:tcPr>
          <w:p w14:paraId="01031F6D" w14:textId="0FC56D7C" w:rsidR="00B623AF" w:rsidRDefault="00B623AF" w:rsidP="00B623AF">
            <w:pPr>
              <w:jc w:val="center"/>
              <w:rPr>
                <w:rFonts w:cs="Times New Roman"/>
              </w:rPr>
            </w:pPr>
            <w:r w:rsidRPr="00B623AF">
              <w:rPr>
                <w:rFonts w:cs="Times New Roman"/>
              </w:rPr>
              <w:t>Đánh giá về giá trị so với tiền bỏ ra</w:t>
            </w:r>
          </w:p>
        </w:tc>
      </w:tr>
      <w:tr w:rsidR="000459E7" w14:paraId="313851CB" w14:textId="77777777" w:rsidTr="002D21CA">
        <w:trPr>
          <w:jc w:val="center"/>
        </w:trPr>
        <w:tc>
          <w:tcPr>
            <w:tcW w:w="2021" w:type="dxa"/>
            <w:tcBorders>
              <w:top w:val="single" w:sz="4" w:space="0" w:color="auto"/>
              <w:left w:val="single" w:sz="4" w:space="0" w:color="auto"/>
              <w:bottom w:val="single" w:sz="4" w:space="0" w:color="auto"/>
              <w:right w:val="single" w:sz="4" w:space="0" w:color="auto"/>
            </w:tcBorders>
            <w:hideMark/>
          </w:tcPr>
          <w:p w14:paraId="7BA1E518" w14:textId="77777777" w:rsidR="000459E7" w:rsidRDefault="000459E7" w:rsidP="000459E7">
            <w:pPr>
              <w:jc w:val="center"/>
              <w:rPr>
                <w:rFonts w:cs="Times New Roman"/>
              </w:rPr>
            </w:pPr>
            <w:r>
              <w:rPr>
                <w:rFonts w:cs="Times New Roman"/>
              </w:rPr>
              <w:t>8</w:t>
            </w:r>
          </w:p>
        </w:tc>
        <w:tc>
          <w:tcPr>
            <w:tcW w:w="2412" w:type="dxa"/>
            <w:tcBorders>
              <w:top w:val="single" w:sz="4" w:space="0" w:color="auto"/>
              <w:left w:val="single" w:sz="4" w:space="0" w:color="auto"/>
              <w:bottom w:val="single" w:sz="4" w:space="0" w:color="auto"/>
              <w:right w:val="single" w:sz="4" w:space="0" w:color="auto"/>
            </w:tcBorders>
            <w:hideMark/>
          </w:tcPr>
          <w:p w14:paraId="0CDEBC23" w14:textId="6B73C373" w:rsidR="000459E7" w:rsidRDefault="000459E7" w:rsidP="000459E7">
            <w:pPr>
              <w:jc w:val="center"/>
              <w:rPr>
                <w:rFonts w:cs="Times New Roman"/>
              </w:rPr>
            </w:pPr>
            <w:r w:rsidRPr="00717FF3">
              <w:t>Exterior styling</w:t>
            </w:r>
          </w:p>
        </w:tc>
        <w:tc>
          <w:tcPr>
            <w:tcW w:w="2083" w:type="dxa"/>
            <w:tcBorders>
              <w:top w:val="single" w:sz="4" w:space="0" w:color="auto"/>
              <w:left w:val="single" w:sz="4" w:space="0" w:color="auto"/>
              <w:bottom w:val="single" w:sz="4" w:space="0" w:color="auto"/>
              <w:right w:val="single" w:sz="4" w:space="0" w:color="auto"/>
            </w:tcBorders>
            <w:hideMark/>
          </w:tcPr>
          <w:p w14:paraId="57E44C47" w14:textId="43C81922" w:rsidR="000459E7" w:rsidRDefault="000459E7" w:rsidP="000459E7">
            <w:pPr>
              <w:jc w:val="center"/>
              <w:rPr>
                <w:rFonts w:cs="Times New Roman"/>
              </w:rPr>
            </w:pPr>
            <w:r w:rsidRPr="00717FF3">
              <w:t>Float</w:t>
            </w:r>
          </w:p>
        </w:tc>
        <w:tc>
          <w:tcPr>
            <w:tcW w:w="2114" w:type="dxa"/>
            <w:tcBorders>
              <w:top w:val="single" w:sz="4" w:space="0" w:color="auto"/>
              <w:left w:val="single" w:sz="4" w:space="0" w:color="auto"/>
              <w:bottom w:val="single" w:sz="4" w:space="0" w:color="auto"/>
              <w:right w:val="single" w:sz="4" w:space="0" w:color="auto"/>
            </w:tcBorders>
            <w:hideMark/>
          </w:tcPr>
          <w:p w14:paraId="6C4F1728" w14:textId="00C3E606" w:rsidR="000459E7" w:rsidRPr="000459E7" w:rsidRDefault="000459E7" w:rsidP="000459E7">
            <w:pPr>
              <w:jc w:val="center"/>
              <w:rPr>
                <w:rFonts w:cs="Times New Roman"/>
                <w:lang w:val="en-US"/>
              </w:rPr>
            </w:pPr>
            <w:r w:rsidRPr="00717FF3">
              <w:t>Đánh giá về thiết kế</w:t>
            </w:r>
            <w:r>
              <w:rPr>
                <w:lang w:val="en-US"/>
              </w:rPr>
              <w:t xml:space="preserve"> ngoại thất</w:t>
            </w:r>
          </w:p>
        </w:tc>
      </w:tr>
      <w:tr w:rsidR="006035B5" w14:paraId="167E3B57" w14:textId="77777777" w:rsidTr="002D21CA">
        <w:trPr>
          <w:jc w:val="center"/>
        </w:trPr>
        <w:tc>
          <w:tcPr>
            <w:tcW w:w="2021" w:type="dxa"/>
            <w:tcBorders>
              <w:top w:val="single" w:sz="4" w:space="0" w:color="auto"/>
              <w:left w:val="single" w:sz="4" w:space="0" w:color="auto"/>
              <w:bottom w:val="single" w:sz="4" w:space="0" w:color="auto"/>
              <w:right w:val="single" w:sz="4" w:space="0" w:color="auto"/>
            </w:tcBorders>
            <w:hideMark/>
          </w:tcPr>
          <w:p w14:paraId="58A6A0C0" w14:textId="77777777" w:rsidR="006035B5" w:rsidRDefault="006035B5" w:rsidP="006035B5">
            <w:pPr>
              <w:jc w:val="center"/>
              <w:rPr>
                <w:rFonts w:cs="Times New Roman"/>
              </w:rPr>
            </w:pPr>
            <w:r>
              <w:rPr>
                <w:rFonts w:cs="Times New Roman"/>
              </w:rPr>
              <w:t>9</w:t>
            </w:r>
          </w:p>
        </w:tc>
        <w:tc>
          <w:tcPr>
            <w:tcW w:w="2412" w:type="dxa"/>
            <w:tcBorders>
              <w:top w:val="single" w:sz="4" w:space="0" w:color="auto"/>
              <w:left w:val="single" w:sz="4" w:space="0" w:color="auto"/>
              <w:bottom w:val="single" w:sz="4" w:space="0" w:color="auto"/>
              <w:right w:val="single" w:sz="4" w:space="0" w:color="auto"/>
            </w:tcBorders>
            <w:hideMark/>
          </w:tcPr>
          <w:p w14:paraId="0B71D4F2" w14:textId="38AE4BD9" w:rsidR="006035B5" w:rsidRDefault="006035B5" w:rsidP="006035B5">
            <w:pPr>
              <w:jc w:val="center"/>
              <w:rPr>
                <w:rFonts w:cs="Times New Roman"/>
              </w:rPr>
            </w:pPr>
            <w:r w:rsidRPr="002B1791">
              <w:t>Reliability</w:t>
            </w:r>
          </w:p>
        </w:tc>
        <w:tc>
          <w:tcPr>
            <w:tcW w:w="2083" w:type="dxa"/>
            <w:tcBorders>
              <w:top w:val="single" w:sz="4" w:space="0" w:color="auto"/>
              <w:left w:val="single" w:sz="4" w:space="0" w:color="auto"/>
              <w:bottom w:val="single" w:sz="4" w:space="0" w:color="auto"/>
              <w:right w:val="single" w:sz="4" w:space="0" w:color="auto"/>
            </w:tcBorders>
            <w:hideMark/>
          </w:tcPr>
          <w:p w14:paraId="290310AC" w14:textId="5AE194BD" w:rsidR="006035B5" w:rsidRDefault="006035B5" w:rsidP="006035B5">
            <w:pPr>
              <w:jc w:val="center"/>
              <w:rPr>
                <w:rFonts w:cs="Times New Roman"/>
              </w:rPr>
            </w:pPr>
            <w:r w:rsidRPr="002B1791">
              <w:t>Float</w:t>
            </w:r>
          </w:p>
        </w:tc>
        <w:tc>
          <w:tcPr>
            <w:tcW w:w="2114" w:type="dxa"/>
            <w:tcBorders>
              <w:top w:val="single" w:sz="4" w:space="0" w:color="auto"/>
              <w:left w:val="single" w:sz="4" w:space="0" w:color="auto"/>
              <w:bottom w:val="single" w:sz="4" w:space="0" w:color="auto"/>
              <w:right w:val="single" w:sz="4" w:space="0" w:color="auto"/>
            </w:tcBorders>
            <w:hideMark/>
          </w:tcPr>
          <w:p w14:paraId="75A35845" w14:textId="6AE0C36C" w:rsidR="006035B5" w:rsidRDefault="006035B5" w:rsidP="006035B5">
            <w:pPr>
              <w:jc w:val="center"/>
              <w:rPr>
                <w:rFonts w:cs="Times New Roman"/>
              </w:rPr>
            </w:pPr>
            <w:r w:rsidRPr="002B1791">
              <w:t>Đánh giá về độ tin cậy</w:t>
            </w:r>
          </w:p>
        </w:tc>
      </w:tr>
      <w:tr w:rsidR="002D21CA" w14:paraId="24C75624" w14:textId="77777777" w:rsidTr="002D21CA">
        <w:trPr>
          <w:jc w:val="center"/>
        </w:trPr>
        <w:tc>
          <w:tcPr>
            <w:tcW w:w="2021" w:type="dxa"/>
            <w:tcBorders>
              <w:top w:val="single" w:sz="4" w:space="0" w:color="auto"/>
              <w:left w:val="single" w:sz="4" w:space="0" w:color="auto"/>
              <w:bottom w:val="single" w:sz="4" w:space="0" w:color="auto"/>
              <w:right w:val="single" w:sz="4" w:space="0" w:color="auto"/>
            </w:tcBorders>
            <w:hideMark/>
          </w:tcPr>
          <w:p w14:paraId="03B73E38" w14:textId="77777777" w:rsidR="002D21CA" w:rsidRDefault="002D21CA">
            <w:pPr>
              <w:jc w:val="center"/>
              <w:rPr>
                <w:rFonts w:cs="Times New Roman"/>
              </w:rPr>
            </w:pPr>
            <w:r>
              <w:rPr>
                <w:rFonts w:cs="Times New Roman"/>
              </w:rPr>
              <w:t>10</w:t>
            </w:r>
          </w:p>
        </w:tc>
        <w:tc>
          <w:tcPr>
            <w:tcW w:w="2412" w:type="dxa"/>
            <w:tcBorders>
              <w:top w:val="single" w:sz="4" w:space="0" w:color="auto"/>
              <w:left w:val="single" w:sz="4" w:space="0" w:color="auto"/>
              <w:bottom w:val="single" w:sz="4" w:space="0" w:color="auto"/>
              <w:right w:val="single" w:sz="4" w:space="0" w:color="auto"/>
            </w:tcBorders>
            <w:hideMark/>
          </w:tcPr>
          <w:p w14:paraId="27DA9401" w14:textId="06599383" w:rsidR="002D21CA" w:rsidRPr="006035B5" w:rsidRDefault="006035B5">
            <w:pPr>
              <w:jc w:val="center"/>
              <w:rPr>
                <w:rFonts w:cs="Times New Roman"/>
                <w:lang w:val="en-US"/>
              </w:rPr>
            </w:pPr>
            <w:r>
              <w:rPr>
                <w:rFonts w:cs="Times New Roman"/>
                <w:lang w:val="en-US"/>
              </w:rPr>
              <w:t>Year</w:t>
            </w:r>
          </w:p>
        </w:tc>
        <w:tc>
          <w:tcPr>
            <w:tcW w:w="2083" w:type="dxa"/>
            <w:tcBorders>
              <w:top w:val="single" w:sz="4" w:space="0" w:color="auto"/>
              <w:left w:val="single" w:sz="4" w:space="0" w:color="auto"/>
              <w:bottom w:val="single" w:sz="4" w:space="0" w:color="auto"/>
              <w:right w:val="single" w:sz="4" w:space="0" w:color="auto"/>
            </w:tcBorders>
            <w:hideMark/>
          </w:tcPr>
          <w:p w14:paraId="076CC3E8" w14:textId="3ED05947" w:rsidR="002D21CA" w:rsidRPr="006035B5" w:rsidRDefault="006035B5">
            <w:pPr>
              <w:jc w:val="center"/>
              <w:rPr>
                <w:rFonts w:cs="Times New Roman"/>
                <w:lang w:val="en-US"/>
              </w:rPr>
            </w:pPr>
            <w:r>
              <w:rPr>
                <w:rFonts w:cs="Times New Roman"/>
                <w:lang w:val="en-US"/>
              </w:rPr>
              <w:t>Int</w:t>
            </w:r>
          </w:p>
        </w:tc>
        <w:tc>
          <w:tcPr>
            <w:tcW w:w="2114" w:type="dxa"/>
            <w:tcBorders>
              <w:top w:val="single" w:sz="4" w:space="0" w:color="auto"/>
              <w:left w:val="single" w:sz="4" w:space="0" w:color="auto"/>
              <w:bottom w:val="single" w:sz="4" w:space="0" w:color="auto"/>
              <w:right w:val="single" w:sz="4" w:space="0" w:color="auto"/>
            </w:tcBorders>
            <w:hideMark/>
          </w:tcPr>
          <w:p w14:paraId="72A45114" w14:textId="04FC086D" w:rsidR="002D21CA" w:rsidRPr="006035B5" w:rsidRDefault="006035B5">
            <w:pPr>
              <w:jc w:val="center"/>
              <w:rPr>
                <w:rFonts w:cs="Times New Roman"/>
                <w:lang w:val="en-US"/>
              </w:rPr>
            </w:pPr>
            <w:r>
              <w:rPr>
                <w:rFonts w:cs="Times New Roman"/>
                <w:lang w:val="en-US"/>
              </w:rPr>
              <w:t>Năm sản xuất</w:t>
            </w:r>
          </w:p>
        </w:tc>
      </w:tr>
      <w:tr w:rsidR="008A05D1" w14:paraId="4ECA757F" w14:textId="77777777" w:rsidTr="002D21CA">
        <w:trPr>
          <w:jc w:val="center"/>
        </w:trPr>
        <w:tc>
          <w:tcPr>
            <w:tcW w:w="2021" w:type="dxa"/>
            <w:tcBorders>
              <w:top w:val="single" w:sz="4" w:space="0" w:color="auto"/>
              <w:left w:val="single" w:sz="4" w:space="0" w:color="auto"/>
              <w:bottom w:val="single" w:sz="4" w:space="0" w:color="auto"/>
              <w:right w:val="single" w:sz="4" w:space="0" w:color="auto"/>
            </w:tcBorders>
            <w:hideMark/>
          </w:tcPr>
          <w:p w14:paraId="0E406FE2" w14:textId="77777777" w:rsidR="008A05D1" w:rsidRDefault="008A05D1" w:rsidP="008A05D1">
            <w:pPr>
              <w:jc w:val="center"/>
              <w:rPr>
                <w:rFonts w:cs="Times New Roman"/>
              </w:rPr>
            </w:pPr>
            <w:r>
              <w:rPr>
                <w:rFonts w:cs="Times New Roman"/>
              </w:rPr>
              <w:t>11</w:t>
            </w:r>
          </w:p>
        </w:tc>
        <w:tc>
          <w:tcPr>
            <w:tcW w:w="2412" w:type="dxa"/>
            <w:tcBorders>
              <w:top w:val="single" w:sz="4" w:space="0" w:color="auto"/>
              <w:left w:val="single" w:sz="4" w:space="0" w:color="auto"/>
              <w:bottom w:val="single" w:sz="4" w:space="0" w:color="auto"/>
              <w:right w:val="single" w:sz="4" w:space="0" w:color="auto"/>
            </w:tcBorders>
            <w:hideMark/>
          </w:tcPr>
          <w:p w14:paraId="5910EB8B" w14:textId="3ABCC5DF" w:rsidR="008A05D1" w:rsidRDefault="008A05D1" w:rsidP="008A05D1">
            <w:pPr>
              <w:jc w:val="center"/>
              <w:rPr>
                <w:rFonts w:cs="Times New Roman"/>
              </w:rPr>
            </w:pPr>
            <w:r w:rsidRPr="001A22E2">
              <w:t>Brand</w:t>
            </w:r>
          </w:p>
        </w:tc>
        <w:tc>
          <w:tcPr>
            <w:tcW w:w="2083" w:type="dxa"/>
            <w:tcBorders>
              <w:top w:val="single" w:sz="4" w:space="0" w:color="auto"/>
              <w:left w:val="single" w:sz="4" w:space="0" w:color="auto"/>
              <w:bottom w:val="single" w:sz="4" w:space="0" w:color="auto"/>
              <w:right w:val="single" w:sz="4" w:space="0" w:color="auto"/>
            </w:tcBorders>
            <w:hideMark/>
          </w:tcPr>
          <w:p w14:paraId="79292768" w14:textId="4E0131C8" w:rsidR="008A05D1" w:rsidRDefault="008A05D1" w:rsidP="008A05D1">
            <w:pPr>
              <w:jc w:val="center"/>
              <w:rPr>
                <w:rFonts w:cs="Times New Roman"/>
              </w:rPr>
            </w:pPr>
            <w:r w:rsidRPr="001A22E2">
              <w:t>Varchar</w:t>
            </w:r>
          </w:p>
        </w:tc>
        <w:tc>
          <w:tcPr>
            <w:tcW w:w="2114" w:type="dxa"/>
            <w:tcBorders>
              <w:top w:val="single" w:sz="4" w:space="0" w:color="auto"/>
              <w:left w:val="single" w:sz="4" w:space="0" w:color="auto"/>
              <w:bottom w:val="single" w:sz="4" w:space="0" w:color="auto"/>
              <w:right w:val="single" w:sz="4" w:space="0" w:color="auto"/>
            </w:tcBorders>
            <w:hideMark/>
          </w:tcPr>
          <w:p w14:paraId="3AD9C0E9" w14:textId="070479A3" w:rsidR="008A05D1" w:rsidRDefault="008A05D1" w:rsidP="008A05D1">
            <w:pPr>
              <w:jc w:val="center"/>
              <w:rPr>
                <w:rFonts w:cs="Times New Roman"/>
              </w:rPr>
            </w:pPr>
            <w:r w:rsidRPr="001A22E2">
              <w:t>Thương hiệu</w:t>
            </w:r>
          </w:p>
        </w:tc>
      </w:tr>
      <w:tr w:rsidR="008A05D1" w14:paraId="00876684" w14:textId="77777777" w:rsidTr="002D21CA">
        <w:trPr>
          <w:jc w:val="center"/>
        </w:trPr>
        <w:tc>
          <w:tcPr>
            <w:tcW w:w="2021" w:type="dxa"/>
            <w:tcBorders>
              <w:top w:val="single" w:sz="4" w:space="0" w:color="auto"/>
              <w:left w:val="single" w:sz="4" w:space="0" w:color="auto"/>
              <w:bottom w:val="single" w:sz="4" w:space="0" w:color="auto"/>
              <w:right w:val="single" w:sz="4" w:space="0" w:color="auto"/>
            </w:tcBorders>
            <w:hideMark/>
          </w:tcPr>
          <w:p w14:paraId="480A7495" w14:textId="77777777" w:rsidR="008A05D1" w:rsidRDefault="008A05D1" w:rsidP="008A05D1">
            <w:pPr>
              <w:jc w:val="center"/>
              <w:rPr>
                <w:rFonts w:cs="Times New Roman"/>
              </w:rPr>
            </w:pPr>
            <w:r>
              <w:rPr>
                <w:rFonts w:cs="Times New Roman"/>
              </w:rPr>
              <w:t>12</w:t>
            </w:r>
          </w:p>
        </w:tc>
        <w:tc>
          <w:tcPr>
            <w:tcW w:w="2412" w:type="dxa"/>
            <w:tcBorders>
              <w:top w:val="single" w:sz="4" w:space="0" w:color="auto"/>
              <w:left w:val="single" w:sz="4" w:space="0" w:color="auto"/>
              <w:bottom w:val="single" w:sz="4" w:space="0" w:color="auto"/>
              <w:right w:val="single" w:sz="4" w:space="0" w:color="auto"/>
            </w:tcBorders>
            <w:hideMark/>
          </w:tcPr>
          <w:p w14:paraId="5427641A" w14:textId="63B0D24C" w:rsidR="008A05D1" w:rsidRDefault="008A05D1" w:rsidP="008A05D1">
            <w:pPr>
              <w:jc w:val="center"/>
              <w:rPr>
                <w:rFonts w:cs="Times New Roman"/>
              </w:rPr>
            </w:pPr>
            <w:r w:rsidRPr="003F5B75">
              <w:t>Model</w:t>
            </w:r>
          </w:p>
        </w:tc>
        <w:tc>
          <w:tcPr>
            <w:tcW w:w="2083" w:type="dxa"/>
            <w:tcBorders>
              <w:top w:val="single" w:sz="4" w:space="0" w:color="auto"/>
              <w:left w:val="single" w:sz="4" w:space="0" w:color="auto"/>
              <w:bottom w:val="single" w:sz="4" w:space="0" w:color="auto"/>
              <w:right w:val="single" w:sz="4" w:space="0" w:color="auto"/>
            </w:tcBorders>
            <w:hideMark/>
          </w:tcPr>
          <w:p w14:paraId="06380979" w14:textId="0FEF3DDE" w:rsidR="008A05D1" w:rsidRDefault="008A05D1" w:rsidP="008A05D1">
            <w:pPr>
              <w:jc w:val="center"/>
              <w:rPr>
                <w:rFonts w:cs="Times New Roman"/>
              </w:rPr>
            </w:pPr>
            <w:r w:rsidRPr="003F5B75">
              <w:t>Varchar</w:t>
            </w:r>
          </w:p>
        </w:tc>
        <w:tc>
          <w:tcPr>
            <w:tcW w:w="2114" w:type="dxa"/>
            <w:tcBorders>
              <w:top w:val="single" w:sz="4" w:space="0" w:color="auto"/>
              <w:left w:val="single" w:sz="4" w:space="0" w:color="auto"/>
              <w:bottom w:val="single" w:sz="4" w:space="0" w:color="auto"/>
              <w:right w:val="single" w:sz="4" w:space="0" w:color="auto"/>
            </w:tcBorders>
            <w:hideMark/>
          </w:tcPr>
          <w:p w14:paraId="2ED01A22" w14:textId="6A0B8734" w:rsidR="008A05D1" w:rsidRPr="008A05D1" w:rsidRDefault="008A05D1" w:rsidP="008A05D1">
            <w:pPr>
              <w:jc w:val="center"/>
              <w:rPr>
                <w:rFonts w:cs="Times New Roman"/>
                <w:lang w:val="en-US"/>
              </w:rPr>
            </w:pPr>
            <w:r>
              <w:rPr>
                <w:lang w:val="en-US"/>
              </w:rPr>
              <w:t>Mẫu xe</w:t>
            </w:r>
          </w:p>
        </w:tc>
      </w:tr>
    </w:tbl>
    <w:p w14:paraId="093E4B6D" w14:textId="77777777" w:rsidR="00753F6B" w:rsidRPr="0019164B" w:rsidRDefault="00753F6B" w:rsidP="0019164B">
      <w:pPr>
        <w:rPr>
          <w:lang w:val="en-US"/>
        </w:rPr>
      </w:pPr>
    </w:p>
    <w:p w14:paraId="705C61CF" w14:textId="5BDE73D3" w:rsidR="00986630" w:rsidRDefault="00986630" w:rsidP="00E74FC5">
      <w:pPr>
        <w:pStyle w:val="Heading2"/>
        <w:rPr>
          <w:lang w:val="en-US"/>
        </w:rPr>
      </w:pPr>
      <w:bookmarkStart w:id="3" w:name="_Toc168424559"/>
      <w:r>
        <w:rPr>
          <w:lang w:val="en-US"/>
        </w:rPr>
        <w:t>1.3. Mô tả bài toán</w:t>
      </w:r>
      <w:bookmarkEnd w:id="3"/>
    </w:p>
    <w:p w14:paraId="50BD6C8F" w14:textId="1C026589" w:rsidR="00A459A8" w:rsidRPr="00A459A8" w:rsidRDefault="00A459A8" w:rsidP="00A459A8">
      <w:pPr>
        <w:rPr>
          <w:lang w:val="en-US"/>
        </w:rPr>
      </w:pPr>
      <w:r w:rsidRPr="00A459A8">
        <w:rPr>
          <w:lang w:val="en-US"/>
        </w:rPr>
        <w:t xml:space="preserve">Bài toán </w:t>
      </w:r>
      <w:r>
        <w:rPr>
          <w:lang w:val="en-US"/>
        </w:rPr>
        <w:t>của nhóm em</w:t>
      </w:r>
      <w:r w:rsidRPr="00A459A8">
        <w:rPr>
          <w:lang w:val="en-US"/>
        </w:rPr>
        <w:t xml:space="preserve"> liên quan đến việc phân tích và dự đoán đánh giá </w:t>
      </w:r>
      <w:r w:rsidR="00B66FAF">
        <w:rPr>
          <w:lang w:val="en-US"/>
        </w:rPr>
        <w:t xml:space="preserve">chung </w:t>
      </w:r>
      <w:r w:rsidRPr="00A459A8">
        <w:rPr>
          <w:lang w:val="en-US"/>
        </w:rPr>
        <w:t>của người dùng về các mẫu xe ô tô dựa trên một loạt các thuộc tính khác nhau. Dữ liệu bao gồm các thông tin như tên xe, số lượng đánh giá, đánh giá về sự thoải mái, thiết kế nội thất, hiệu suất, giá trị so với tiền bỏ ra, thiết kế ngoại thất, độ tin cậy, năm sản xuất, thương hiệu và mẫu xe.</w:t>
      </w:r>
    </w:p>
    <w:p w14:paraId="0DFA983F" w14:textId="77777777" w:rsidR="00A459A8" w:rsidRPr="00A459A8" w:rsidRDefault="00A459A8" w:rsidP="00A459A8">
      <w:pPr>
        <w:rPr>
          <w:lang w:val="en-US"/>
        </w:rPr>
      </w:pPr>
      <w:r w:rsidRPr="00A459A8">
        <w:rPr>
          <w:lang w:val="en-US"/>
        </w:rPr>
        <w:t>Các thuật toán khai thác dữ liệu như KMeans, Linear Regression và GBM sẽ được sử dụng để phân tích và mô hình hóa dữ liệu này. KMeans có thể được sử dụng để phân nhóm các mẫu xe dựa trên các đặc điểm tương tự, trong khi Linear Regression và GBM có thể được sử dụng để dự đoán các yếu tố như đánh giá chung hoặc hiệu suất dựa trên các thuộc tính khác của xe.</w:t>
      </w:r>
    </w:p>
    <w:p w14:paraId="61AF6ABF" w14:textId="77777777" w:rsidR="00A459A8" w:rsidRPr="00A459A8" w:rsidRDefault="00A459A8" w:rsidP="00A459A8">
      <w:pPr>
        <w:rPr>
          <w:lang w:val="en-US"/>
        </w:rPr>
      </w:pPr>
      <w:r w:rsidRPr="00A459A8">
        <w:rPr>
          <w:lang w:val="en-US"/>
        </w:rPr>
        <w:t>Kết quả của bài toán này không chỉ giúp người tiêu dùng hiểu rõ hơn về các mẫu xe mà họ đang xem xét mua, mà còn giúp các nhà sản xuất và đại lý ô tô hiểu rõ hơn về những gì mà khách hàng đánh giá cao trong một chiếc xe, từ đó có thể tối ưu hóa sản phẩm và dịch vụ của họ.</w:t>
      </w:r>
    </w:p>
    <w:p w14:paraId="000E5A2C" w14:textId="18BC2F9B" w:rsidR="00986630" w:rsidRPr="00986630" w:rsidRDefault="00986630" w:rsidP="00986630">
      <w:pPr>
        <w:rPr>
          <w:lang w:val="en-US"/>
        </w:rPr>
      </w:pPr>
    </w:p>
    <w:p w14:paraId="70D85A73" w14:textId="629890CA" w:rsidR="00C13A41" w:rsidRDefault="00BE50D1" w:rsidP="00D85997">
      <w:pPr>
        <w:pStyle w:val="Heading1"/>
        <w:rPr>
          <w:lang w:val="en-US"/>
        </w:rPr>
      </w:pPr>
      <w:bookmarkStart w:id="4" w:name="_Toc168424560"/>
      <w:r>
        <w:rPr>
          <w:lang w:val="en-US"/>
        </w:rPr>
        <w:t xml:space="preserve">2. </w:t>
      </w:r>
      <w:r w:rsidR="00986630">
        <w:rPr>
          <w:lang w:val="en-US"/>
        </w:rPr>
        <w:t>Kỹ thuật tiền xử lý</w:t>
      </w:r>
      <w:bookmarkEnd w:id="4"/>
    </w:p>
    <w:p w14:paraId="5310C951" w14:textId="75DC2BBD" w:rsidR="00986630" w:rsidRPr="00986630" w:rsidRDefault="00AA50D9" w:rsidP="00B21888">
      <w:pPr>
        <w:pStyle w:val="Heading2"/>
        <w:rPr>
          <w:lang w:val="en-US"/>
        </w:rPr>
      </w:pPr>
      <w:bookmarkStart w:id="5" w:name="_Toc168424561"/>
      <w:r>
        <w:rPr>
          <w:lang w:val="en-US"/>
        </w:rPr>
        <w:t>2.1.</w:t>
      </w:r>
      <w:r w:rsidR="00A845DC">
        <w:rPr>
          <w:lang w:val="en-US"/>
        </w:rPr>
        <w:t xml:space="preserve"> Thu thập dữ liệu</w:t>
      </w:r>
      <w:bookmarkEnd w:id="5"/>
    </w:p>
    <w:p w14:paraId="4205AA8E" w14:textId="3AA3958A" w:rsidR="00A845DC" w:rsidRDefault="00B27AEE" w:rsidP="00986630">
      <w:pPr>
        <w:rPr>
          <w:lang w:val="en-US"/>
        </w:rPr>
      </w:pPr>
      <w:r>
        <w:rPr>
          <w:lang w:val="en-US"/>
        </w:rPr>
        <w:t xml:space="preserve">Dữ liệu được tổng hợp từ file csv </w:t>
      </w:r>
      <w:r w:rsidR="001007D2" w:rsidRPr="00FE1C43">
        <w:rPr>
          <w:lang w:val="en-US"/>
        </w:rPr>
        <w:t xml:space="preserve">bao gồm </w:t>
      </w:r>
      <w:r w:rsidR="001007D2">
        <w:rPr>
          <w:lang w:val="en-US"/>
        </w:rPr>
        <w:t>các đánh giá về</w:t>
      </w:r>
      <w:r w:rsidR="001007D2" w:rsidRPr="00FE1C43">
        <w:rPr>
          <w:lang w:val="en-US"/>
        </w:rPr>
        <w:t xml:space="preserve"> xe thu được từ trang web Cars.com</w:t>
      </w:r>
      <w:r w:rsidR="001007D2">
        <w:rPr>
          <w:lang w:val="en-US"/>
        </w:rPr>
        <w:t xml:space="preserve"> (</w:t>
      </w:r>
      <w:hyperlink r:id="rId15" w:history="1">
        <w:r w:rsidR="001007D2" w:rsidRPr="005F3F61">
          <w:rPr>
            <w:rStyle w:val="Hyperlink"/>
            <w:lang w:val="en-US"/>
          </w:rPr>
          <w:t>Car_Rates.csv</w:t>
        </w:r>
      </w:hyperlink>
      <w:r w:rsidR="001007D2">
        <w:rPr>
          <w:lang w:val="en-US"/>
        </w:rPr>
        <w:t>).</w:t>
      </w:r>
    </w:p>
    <w:p w14:paraId="46A762DF" w14:textId="239E4221" w:rsidR="00A84FC1" w:rsidRDefault="00A84FC1" w:rsidP="00986630">
      <w:pPr>
        <w:rPr>
          <w:lang w:val="en-US"/>
        </w:rPr>
      </w:pPr>
      <w:r w:rsidRPr="00A84FC1">
        <w:rPr>
          <w:noProof/>
          <w:lang w:val="en-US" w:eastAsia="en-US"/>
        </w:rPr>
        <w:lastRenderedPageBreak/>
        <w:drawing>
          <wp:inline distT="0" distB="0" distL="0" distR="0" wp14:anchorId="5CF429BF" wp14:editId="3C337B2D">
            <wp:extent cx="5943600" cy="2181860"/>
            <wp:effectExtent l="0" t="0" r="0" b="8890"/>
            <wp:docPr id="6379499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949978" name=""/>
                    <pic:cNvPicPr/>
                  </pic:nvPicPr>
                  <pic:blipFill>
                    <a:blip r:embed="rId16"/>
                    <a:stretch>
                      <a:fillRect/>
                    </a:stretch>
                  </pic:blipFill>
                  <pic:spPr>
                    <a:xfrm>
                      <a:off x="0" y="0"/>
                      <a:ext cx="5943600" cy="2181860"/>
                    </a:xfrm>
                    <a:prstGeom prst="rect">
                      <a:avLst/>
                    </a:prstGeom>
                  </pic:spPr>
                </pic:pic>
              </a:graphicData>
            </a:graphic>
          </wp:inline>
        </w:drawing>
      </w:r>
    </w:p>
    <w:p w14:paraId="095BBEDD" w14:textId="29978E38" w:rsidR="007F3B86" w:rsidRPr="007F3B86" w:rsidRDefault="007F3B86" w:rsidP="007F3B86">
      <w:pPr>
        <w:jc w:val="center"/>
        <w:rPr>
          <w:i/>
          <w:lang w:val="en-US"/>
        </w:rPr>
      </w:pPr>
      <w:r w:rsidRPr="007F3B86">
        <w:rPr>
          <w:i/>
          <w:lang w:val="en-US"/>
        </w:rPr>
        <w:t>Hình 1. Tạo Spark, đọc dữ liệu</w:t>
      </w:r>
    </w:p>
    <w:p w14:paraId="61E2E0E7" w14:textId="077F235B" w:rsidR="00E94D37" w:rsidRDefault="00E94D37" w:rsidP="00986630">
      <w:pPr>
        <w:rPr>
          <w:lang w:val="en-US"/>
        </w:rPr>
      </w:pPr>
      <w:r>
        <w:rPr>
          <w:lang w:val="en-US"/>
        </w:rPr>
        <w:t>Mô tả tập dữ liệu</w:t>
      </w:r>
    </w:p>
    <w:p w14:paraId="3790846B" w14:textId="5577B904" w:rsidR="00E94D37" w:rsidRDefault="00DE6343" w:rsidP="00986630">
      <w:pPr>
        <w:rPr>
          <w:lang w:val="en-US"/>
        </w:rPr>
      </w:pPr>
      <w:r w:rsidRPr="00DE6343">
        <w:rPr>
          <w:noProof/>
          <w:lang w:val="en-US" w:eastAsia="en-US"/>
        </w:rPr>
        <w:drawing>
          <wp:inline distT="0" distB="0" distL="0" distR="0" wp14:anchorId="73B143B7" wp14:editId="727FA63C">
            <wp:extent cx="5691229" cy="2481281"/>
            <wp:effectExtent l="0" t="0" r="5080" b="0"/>
            <wp:docPr id="73602008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020080" name="Picture 1" descr="A screenshot of a computer program&#10;&#10;Description automatically generated"/>
                    <pic:cNvPicPr/>
                  </pic:nvPicPr>
                  <pic:blipFill>
                    <a:blip r:embed="rId17"/>
                    <a:stretch>
                      <a:fillRect/>
                    </a:stretch>
                  </pic:blipFill>
                  <pic:spPr>
                    <a:xfrm>
                      <a:off x="0" y="0"/>
                      <a:ext cx="5691229" cy="2481281"/>
                    </a:xfrm>
                    <a:prstGeom prst="rect">
                      <a:avLst/>
                    </a:prstGeom>
                  </pic:spPr>
                </pic:pic>
              </a:graphicData>
            </a:graphic>
          </wp:inline>
        </w:drawing>
      </w:r>
    </w:p>
    <w:p w14:paraId="6D01B3C1" w14:textId="2B586AEC" w:rsidR="007F3B86" w:rsidRPr="007F3B86" w:rsidRDefault="007F3B86" w:rsidP="007F3B86">
      <w:pPr>
        <w:jc w:val="center"/>
        <w:rPr>
          <w:i/>
          <w:lang w:val="en-US"/>
        </w:rPr>
      </w:pPr>
      <w:r w:rsidRPr="007F3B86">
        <w:rPr>
          <w:i/>
          <w:lang w:val="en-US"/>
        </w:rPr>
        <w:t>Hình 2. Hiển thị schema dữ liệu</w:t>
      </w:r>
    </w:p>
    <w:p w14:paraId="301B9510" w14:textId="272EF757" w:rsidR="00DE6343" w:rsidRDefault="00646438" w:rsidP="00986630">
      <w:pPr>
        <w:rPr>
          <w:lang w:val="en-US"/>
        </w:rPr>
      </w:pPr>
      <w:r>
        <w:rPr>
          <w:lang w:val="en-US"/>
        </w:rPr>
        <w:t>Truy vấn dữ liệu và hiển thị kết quả truy vấn</w:t>
      </w:r>
    </w:p>
    <w:p w14:paraId="00591C4B" w14:textId="76CF06AB" w:rsidR="00646438" w:rsidRDefault="00524DE1" w:rsidP="00986630">
      <w:pPr>
        <w:rPr>
          <w:lang w:val="en-US"/>
        </w:rPr>
      </w:pPr>
      <w:r w:rsidRPr="00524DE1">
        <w:rPr>
          <w:noProof/>
          <w:lang w:val="en-US" w:eastAsia="en-US"/>
        </w:rPr>
        <w:lastRenderedPageBreak/>
        <w:drawing>
          <wp:inline distT="0" distB="0" distL="0" distR="0" wp14:anchorId="54B06354" wp14:editId="02E99606">
            <wp:extent cx="5943600" cy="4909820"/>
            <wp:effectExtent l="0" t="0" r="0" b="5080"/>
            <wp:docPr id="1022694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694460" name=""/>
                    <pic:cNvPicPr/>
                  </pic:nvPicPr>
                  <pic:blipFill>
                    <a:blip r:embed="rId18"/>
                    <a:stretch>
                      <a:fillRect/>
                    </a:stretch>
                  </pic:blipFill>
                  <pic:spPr>
                    <a:xfrm>
                      <a:off x="0" y="0"/>
                      <a:ext cx="5943600" cy="4909820"/>
                    </a:xfrm>
                    <a:prstGeom prst="rect">
                      <a:avLst/>
                    </a:prstGeom>
                  </pic:spPr>
                </pic:pic>
              </a:graphicData>
            </a:graphic>
          </wp:inline>
        </w:drawing>
      </w:r>
    </w:p>
    <w:p w14:paraId="7F3FBEF6" w14:textId="2FAEE83D" w:rsidR="007F3B86" w:rsidRPr="007F3B86" w:rsidRDefault="007F3B86" w:rsidP="007F3B86">
      <w:pPr>
        <w:jc w:val="center"/>
        <w:rPr>
          <w:i/>
          <w:lang w:val="en-US"/>
        </w:rPr>
      </w:pPr>
      <w:r w:rsidRPr="007F3B86">
        <w:rPr>
          <w:i/>
          <w:lang w:val="en-US"/>
        </w:rPr>
        <w:t>Hình 3. Truy vấn và hiển thị kết quả</w:t>
      </w:r>
    </w:p>
    <w:p w14:paraId="38FACD26" w14:textId="304EACF6" w:rsidR="0022229B" w:rsidRDefault="0022229B" w:rsidP="00B21888">
      <w:pPr>
        <w:pStyle w:val="Heading2"/>
        <w:rPr>
          <w:lang w:val="en-US"/>
        </w:rPr>
      </w:pPr>
      <w:bookmarkStart w:id="6" w:name="_Toc168424562"/>
      <w:r>
        <w:rPr>
          <w:lang w:val="en-US"/>
        </w:rPr>
        <w:t>2.2. Tính toán thống kê</w:t>
      </w:r>
      <w:bookmarkEnd w:id="6"/>
    </w:p>
    <w:p w14:paraId="307D330D" w14:textId="51E3DD0D" w:rsidR="0022229B" w:rsidRDefault="00D213D0" w:rsidP="00986630">
      <w:pPr>
        <w:rPr>
          <w:lang w:val="en-US"/>
        </w:rPr>
      </w:pPr>
      <w:r>
        <w:rPr>
          <w:lang w:val="en-US"/>
        </w:rPr>
        <w:t xml:space="preserve">Tính </w:t>
      </w:r>
      <w:r w:rsidR="00DA4900">
        <w:rPr>
          <w:lang w:val="en-US"/>
        </w:rPr>
        <w:t xml:space="preserve">toán </w:t>
      </w:r>
      <w:r>
        <w:rPr>
          <w:lang w:val="en-US"/>
        </w:rPr>
        <w:t>các giá trị</w:t>
      </w:r>
      <w:r w:rsidR="00DA4900">
        <w:rPr>
          <w:lang w:val="en-US"/>
        </w:rPr>
        <w:t xml:space="preserve"> max, min, avg, median</w:t>
      </w:r>
      <w:r>
        <w:rPr>
          <w:lang w:val="en-US"/>
        </w:rPr>
        <w:t xml:space="preserve"> cho các cột số</w:t>
      </w:r>
    </w:p>
    <w:p w14:paraId="3223BB5C" w14:textId="11A5C270" w:rsidR="00D213D0" w:rsidRDefault="00D213D0" w:rsidP="00986630">
      <w:pPr>
        <w:rPr>
          <w:lang w:val="en-US"/>
        </w:rPr>
      </w:pPr>
      <w:r w:rsidRPr="00D213D0">
        <w:rPr>
          <w:noProof/>
          <w:lang w:val="en-US" w:eastAsia="en-US"/>
        </w:rPr>
        <w:drawing>
          <wp:inline distT="0" distB="0" distL="0" distR="0" wp14:anchorId="02EBE579" wp14:editId="7A557BD7">
            <wp:extent cx="5943600" cy="1819910"/>
            <wp:effectExtent l="0" t="0" r="0" b="8890"/>
            <wp:docPr id="1653983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983568" name=""/>
                    <pic:cNvPicPr/>
                  </pic:nvPicPr>
                  <pic:blipFill>
                    <a:blip r:embed="rId19"/>
                    <a:stretch>
                      <a:fillRect/>
                    </a:stretch>
                  </pic:blipFill>
                  <pic:spPr>
                    <a:xfrm>
                      <a:off x="0" y="0"/>
                      <a:ext cx="5943600" cy="1819910"/>
                    </a:xfrm>
                    <a:prstGeom prst="rect">
                      <a:avLst/>
                    </a:prstGeom>
                  </pic:spPr>
                </pic:pic>
              </a:graphicData>
            </a:graphic>
          </wp:inline>
        </w:drawing>
      </w:r>
    </w:p>
    <w:p w14:paraId="1F20F4E4" w14:textId="6E48A374" w:rsidR="007F3B86" w:rsidRPr="007F3B86" w:rsidRDefault="007F3B86" w:rsidP="007F3B86">
      <w:pPr>
        <w:jc w:val="center"/>
        <w:rPr>
          <w:i/>
          <w:lang w:val="en-US"/>
        </w:rPr>
      </w:pPr>
      <w:r w:rsidRPr="007F3B86">
        <w:rPr>
          <w:i/>
          <w:lang w:val="en-US"/>
        </w:rPr>
        <w:t>Hình 4. Tính toán các giá trị toán học</w:t>
      </w:r>
    </w:p>
    <w:p w14:paraId="0D09ADE6" w14:textId="1A36E6A1" w:rsidR="00DA4900" w:rsidRDefault="000F5C72" w:rsidP="00986630">
      <w:pPr>
        <w:rPr>
          <w:lang w:val="en-US"/>
        </w:rPr>
      </w:pPr>
      <w:r>
        <w:rPr>
          <w:lang w:val="en-US"/>
        </w:rPr>
        <w:lastRenderedPageBreak/>
        <w:t>Thu thập kết quả đã tính toán và hiển thị kết quả</w:t>
      </w:r>
    </w:p>
    <w:p w14:paraId="27767F44" w14:textId="2CC8964C" w:rsidR="000F5C72" w:rsidRDefault="00B45756" w:rsidP="00986630">
      <w:pPr>
        <w:rPr>
          <w:lang w:val="en-US"/>
        </w:rPr>
      </w:pPr>
      <w:r>
        <w:rPr>
          <w:noProof/>
          <w:lang w:val="en-US" w:eastAsia="en-US"/>
        </w:rPr>
        <w:drawing>
          <wp:inline distT="0" distB="0" distL="0" distR="0" wp14:anchorId="4604326E" wp14:editId="2E1DD466">
            <wp:extent cx="5943600" cy="2644140"/>
            <wp:effectExtent l="0" t="0" r="0" b="3810"/>
            <wp:docPr id="1343400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00850" name=""/>
                    <pic:cNvPicPr/>
                  </pic:nvPicPr>
                  <pic:blipFill>
                    <a:blip r:embed="rId20"/>
                    <a:stretch>
                      <a:fillRect/>
                    </a:stretch>
                  </pic:blipFill>
                  <pic:spPr>
                    <a:xfrm>
                      <a:off x="0" y="0"/>
                      <a:ext cx="5943600" cy="2644140"/>
                    </a:xfrm>
                    <a:prstGeom prst="rect">
                      <a:avLst/>
                    </a:prstGeom>
                  </pic:spPr>
                </pic:pic>
              </a:graphicData>
            </a:graphic>
          </wp:inline>
        </w:drawing>
      </w:r>
    </w:p>
    <w:p w14:paraId="263AA08D" w14:textId="2CC4433B" w:rsidR="007F3B86" w:rsidRPr="007F3B86" w:rsidRDefault="007F3B86" w:rsidP="007F3B86">
      <w:pPr>
        <w:jc w:val="center"/>
        <w:rPr>
          <w:i/>
          <w:lang w:val="en-US"/>
        </w:rPr>
      </w:pPr>
      <w:r w:rsidRPr="007F3B86">
        <w:rPr>
          <w:i/>
          <w:lang w:val="en-US"/>
        </w:rPr>
        <w:t xml:space="preserve">Hình 5. </w:t>
      </w:r>
      <w:r>
        <w:rPr>
          <w:i/>
          <w:lang w:val="en-US"/>
        </w:rPr>
        <w:t xml:space="preserve">Thu thập </w:t>
      </w:r>
      <w:r w:rsidRPr="007F3B86">
        <w:rPr>
          <w:i/>
          <w:lang w:val="en-US"/>
        </w:rPr>
        <w:t>kết quả</w:t>
      </w:r>
    </w:p>
    <w:p w14:paraId="036F49E6" w14:textId="0AE63D82" w:rsidR="00B45756" w:rsidRDefault="00B45756" w:rsidP="00986630">
      <w:pPr>
        <w:rPr>
          <w:lang w:val="en-US"/>
        </w:rPr>
      </w:pPr>
      <w:r>
        <w:rPr>
          <w:noProof/>
          <w:lang w:val="en-US" w:eastAsia="en-US"/>
        </w:rPr>
        <w:lastRenderedPageBreak/>
        <w:drawing>
          <wp:inline distT="0" distB="0" distL="0" distR="0" wp14:anchorId="338DA67C" wp14:editId="301183E8">
            <wp:extent cx="5387459" cy="5450774"/>
            <wp:effectExtent l="0" t="0" r="3810" b="0"/>
            <wp:docPr id="3120028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002884" name="Picture 1" descr="A screenshot of a computer&#10;&#10;Description automatically generated"/>
                    <pic:cNvPicPr/>
                  </pic:nvPicPr>
                  <pic:blipFill>
                    <a:blip r:embed="rId21"/>
                    <a:stretch>
                      <a:fillRect/>
                    </a:stretch>
                  </pic:blipFill>
                  <pic:spPr>
                    <a:xfrm>
                      <a:off x="0" y="0"/>
                      <a:ext cx="5399758" cy="5463217"/>
                    </a:xfrm>
                    <a:prstGeom prst="rect">
                      <a:avLst/>
                    </a:prstGeom>
                  </pic:spPr>
                </pic:pic>
              </a:graphicData>
            </a:graphic>
          </wp:inline>
        </w:drawing>
      </w:r>
    </w:p>
    <w:p w14:paraId="3DD26C4F" w14:textId="67D38655" w:rsidR="007F3B86" w:rsidRPr="007F3B86" w:rsidRDefault="007F3B86" w:rsidP="007F3B86">
      <w:pPr>
        <w:jc w:val="center"/>
        <w:rPr>
          <w:i/>
          <w:lang w:val="en-US"/>
        </w:rPr>
      </w:pPr>
      <w:r w:rsidRPr="007F3B86">
        <w:rPr>
          <w:i/>
          <w:lang w:val="en-US"/>
        </w:rPr>
        <w:t>Hình 6. Hiển thị kết quả</w:t>
      </w:r>
    </w:p>
    <w:p w14:paraId="711E47E9" w14:textId="60497AD4" w:rsidR="00B45756" w:rsidRDefault="00201AC0" w:rsidP="00986630">
      <w:pPr>
        <w:rPr>
          <w:lang w:val="en-US"/>
        </w:rPr>
      </w:pPr>
      <w:r w:rsidRPr="00201AC0">
        <w:rPr>
          <w:lang w:val="en-US"/>
        </w:rPr>
        <w:t>Tìm giá trị phổ biến và hiếm nhất cho các cột chữ</w:t>
      </w:r>
    </w:p>
    <w:p w14:paraId="7BCA2E80" w14:textId="1A156625" w:rsidR="00201AC0" w:rsidRDefault="00201AC0" w:rsidP="00986630">
      <w:pPr>
        <w:rPr>
          <w:lang w:val="en-US"/>
        </w:rPr>
      </w:pPr>
      <w:r>
        <w:rPr>
          <w:noProof/>
          <w:lang w:val="en-US" w:eastAsia="en-US"/>
        </w:rPr>
        <w:drawing>
          <wp:inline distT="0" distB="0" distL="0" distR="0" wp14:anchorId="6B64BBC0" wp14:editId="140E7405">
            <wp:extent cx="5943600" cy="1655445"/>
            <wp:effectExtent l="0" t="0" r="0" b="1905"/>
            <wp:docPr id="3456099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09996" name=""/>
                    <pic:cNvPicPr/>
                  </pic:nvPicPr>
                  <pic:blipFill>
                    <a:blip r:embed="rId22"/>
                    <a:stretch>
                      <a:fillRect/>
                    </a:stretch>
                  </pic:blipFill>
                  <pic:spPr>
                    <a:xfrm>
                      <a:off x="0" y="0"/>
                      <a:ext cx="5943600" cy="1655445"/>
                    </a:xfrm>
                    <a:prstGeom prst="rect">
                      <a:avLst/>
                    </a:prstGeom>
                  </pic:spPr>
                </pic:pic>
              </a:graphicData>
            </a:graphic>
          </wp:inline>
        </w:drawing>
      </w:r>
    </w:p>
    <w:p w14:paraId="41FC47D2" w14:textId="0C1FA4FB" w:rsidR="007F3B86" w:rsidRPr="007F3B86" w:rsidRDefault="007F3B86" w:rsidP="007F3B86">
      <w:pPr>
        <w:jc w:val="center"/>
        <w:rPr>
          <w:i/>
          <w:lang w:val="en-US"/>
        </w:rPr>
      </w:pPr>
      <w:r w:rsidRPr="007F3B86">
        <w:rPr>
          <w:i/>
          <w:lang w:val="en-US"/>
        </w:rPr>
        <w:t>Hình 7. Tìm giá trị phổ biến nhất</w:t>
      </w:r>
    </w:p>
    <w:p w14:paraId="68B8BF7F" w14:textId="5072EB8B" w:rsidR="00201AC0" w:rsidRDefault="001B6828" w:rsidP="00986630">
      <w:pPr>
        <w:rPr>
          <w:lang w:val="en-US"/>
        </w:rPr>
      </w:pPr>
      <w:r>
        <w:rPr>
          <w:lang w:val="en-US"/>
        </w:rPr>
        <w:lastRenderedPageBreak/>
        <w:t xml:space="preserve">Hiển thị các </w:t>
      </w:r>
      <w:r w:rsidRPr="00201AC0">
        <w:rPr>
          <w:lang w:val="en-US"/>
        </w:rPr>
        <w:t>giá trị phổ biến và hiếm nhất cho các cột chữ</w:t>
      </w:r>
    </w:p>
    <w:p w14:paraId="38ECC6E1" w14:textId="14707C0F" w:rsidR="001B6828" w:rsidRDefault="001B6828" w:rsidP="00986630">
      <w:pPr>
        <w:rPr>
          <w:lang w:val="en-US"/>
        </w:rPr>
      </w:pPr>
      <w:r>
        <w:rPr>
          <w:noProof/>
          <w:lang w:val="en-US" w:eastAsia="en-US"/>
        </w:rPr>
        <w:drawing>
          <wp:inline distT="0" distB="0" distL="0" distR="0" wp14:anchorId="4A63EF9A" wp14:editId="056E85C7">
            <wp:extent cx="5943600" cy="2528570"/>
            <wp:effectExtent l="0" t="0" r="0" b="5080"/>
            <wp:docPr id="58540460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04608" name="Picture 1" descr="A screenshot of a computer program&#10;&#10;Description automatically generated"/>
                    <pic:cNvPicPr/>
                  </pic:nvPicPr>
                  <pic:blipFill>
                    <a:blip r:embed="rId23"/>
                    <a:stretch>
                      <a:fillRect/>
                    </a:stretch>
                  </pic:blipFill>
                  <pic:spPr>
                    <a:xfrm>
                      <a:off x="0" y="0"/>
                      <a:ext cx="5943600" cy="2528570"/>
                    </a:xfrm>
                    <a:prstGeom prst="rect">
                      <a:avLst/>
                    </a:prstGeom>
                  </pic:spPr>
                </pic:pic>
              </a:graphicData>
            </a:graphic>
          </wp:inline>
        </w:drawing>
      </w:r>
    </w:p>
    <w:p w14:paraId="2A1763F3" w14:textId="7905D5BE" w:rsidR="007F3B86" w:rsidRPr="007F3B86" w:rsidRDefault="007F3B86" w:rsidP="007F3B86">
      <w:pPr>
        <w:jc w:val="center"/>
        <w:rPr>
          <w:i/>
          <w:lang w:val="en-US"/>
        </w:rPr>
      </w:pPr>
      <w:r w:rsidRPr="007F3B86">
        <w:rPr>
          <w:i/>
          <w:lang w:val="en-US"/>
        </w:rPr>
        <w:t>Hình 8. Hiển thị giá trị</w:t>
      </w:r>
    </w:p>
    <w:p w14:paraId="3D5B0B14" w14:textId="00C7EAFD" w:rsidR="00202377" w:rsidRDefault="00202377" w:rsidP="00DC6152">
      <w:pPr>
        <w:pStyle w:val="Heading2"/>
        <w:rPr>
          <w:lang w:val="en-US"/>
        </w:rPr>
      </w:pPr>
      <w:bookmarkStart w:id="7" w:name="_Toc168424563"/>
      <w:r>
        <w:rPr>
          <w:lang w:val="en-US"/>
        </w:rPr>
        <w:t xml:space="preserve">2.3. </w:t>
      </w:r>
      <w:r w:rsidR="00E71F1A">
        <w:rPr>
          <w:lang w:val="en-US"/>
        </w:rPr>
        <w:t>Tiền xử lý dữ liệu</w:t>
      </w:r>
      <w:bookmarkEnd w:id="7"/>
    </w:p>
    <w:p w14:paraId="496037D4" w14:textId="24548EDB" w:rsidR="00E71F1A" w:rsidRPr="00894401" w:rsidRDefault="00A556E1" w:rsidP="00DC6152">
      <w:pPr>
        <w:pStyle w:val="Heading3"/>
        <w:rPr>
          <w:lang w:val="en-US"/>
        </w:rPr>
      </w:pPr>
      <w:bookmarkStart w:id="8" w:name="_Toc168424564"/>
      <w:r w:rsidRPr="00894401">
        <w:rPr>
          <w:lang w:val="en-US"/>
        </w:rPr>
        <w:t xml:space="preserve">2.3.1. </w:t>
      </w:r>
      <w:r w:rsidR="0019253C" w:rsidRPr="00894401">
        <w:rPr>
          <w:lang w:val="en-US"/>
        </w:rPr>
        <w:t xml:space="preserve">Bỏ cột </w:t>
      </w:r>
      <w:r w:rsidR="00EA302A">
        <w:rPr>
          <w:lang w:val="en-US"/>
        </w:rPr>
        <w:t>không cần thiết</w:t>
      </w:r>
      <w:bookmarkEnd w:id="8"/>
    </w:p>
    <w:p w14:paraId="4E29B754" w14:textId="77777777" w:rsidR="00904500" w:rsidRPr="00904500" w:rsidRDefault="00904500" w:rsidP="00904500">
      <w:pPr>
        <w:rPr>
          <w:lang w:val="en-US"/>
        </w:rPr>
      </w:pPr>
      <w:r w:rsidRPr="00904500">
        <w:rPr>
          <w:b/>
          <w:bCs/>
          <w:lang w:val="en-US"/>
        </w:rPr>
        <w:t>Lý do:</w:t>
      </w:r>
      <w:r w:rsidRPr="00904500">
        <w:rPr>
          <w:lang w:val="en-US"/>
        </w:rPr>
        <w:t xml:space="preserve"> Cột Car_name không mang giá trị số lượng hoặc phân loại có ý nghĩa trong việc xây dựng mô hình.</w:t>
      </w:r>
    </w:p>
    <w:p w14:paraId="29BD628B" w14:textId="316AE476" w:rsidR="00904500" w:rsidRDefault="00904500" w:rsidP="00904500">
      <w:pPr>
        <w:rPr>
          <w:lang w:val="en-US"/>
        </w:rPr>
      </w:pPr>
      <w:r w:rsidRPr="00904500">
        <w:rPr>
          <w:b/>
          <w:bCs/>
          <w:lang w:val="en-US"/>
        </w:rPr>
        <w:t>Cách thực hiện:</w:t>
      </w:r>
      <w:r w:rsidRPr="00904500">
        <w:rPr>
          <w:lang w:val="en-US"/>
        </w:rPr>
        <w:t xml:space="preserve"> Dùng phương thức .drop() để loại bỏ cột này.</w:t>
      </w:r>
    </w:p>
    <w:p w14:paraId="34D41E23" w14:textId="68FC164C" w:rsidR="0019253C" w:rsidRDefault="007129EE" w:rsidP="007129EE">
      <w:pPr>
        <w:jc w:val="center"/>
        <w:rPr>
          <w:lang w:val="en-US"/>
        </w:rPr>
      </w:pPr>
      <w:r w:rsidRPr="007129EE">
        <w:rPr>
          <w:noProof/>
          <w:lang w:val="en-US" w:eastAsia="en-US"/>
        </w:rPr>
        <w:drawing>
          <wp:inline distT="0" distB="0" distL="0" distR="0" wp14:anchorId="29F05E11" wp14:editId="524C066A">
            <wp:extent cx="3048000" cy="529753"/>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59050" cy="531674"/>
                    </a:xfrm>
                    <a:prstGeom prst="rect">
                      <a:avLst/>
                    </a:prstGeom>
                  </pic:spPr>
                </pic:pic>
              </a:graphicData>
            </a:graphic>
          </wp:inline>
        </w:drawing>
      </w:r>
    </w:p>
    <w:p w14:paraId="6A9FBFC4" w14:textId="6A6B96D6" w:rsidR="00A556E1" w:rsidRPr="007F3B86" w:rsidRDefault="007F3B86" w:rsidP="007129EE">
      <w:pPr>
        <w:jc w:val="center"/>
        <w:rPr>
          <w:i/>
          <w:lang w:val="en-US"/>
        </w:rPr>
      </w:pPr>
      <w:r w:rsidRPr="007F3B86">
        <w:rPr>
          <w:i/>
          <w:lang w:val="en-US"/>
        </w:rPr>
        <w:t>Hình 9. Dùng drop() bỏ cột name</w:t>
      </w:r>
    </w:p>
    <w:p w14:paraId="67D21214" w14:textId="2A86EA69" w:rsidR="00A556E1" w:rsidRPr="005C7E67" w:rsidRDefault="005C7E67" w:rsidP="00A556E1">
      <w:pPr>
        <w:rPr>
          <w:lang w:val="en-US"/>
        </w:rPr>
      </w:pPr>
      <w:r w:rsidRPr="005C7E67">
        <w:rPr>
          <w:b/>
          <w:bCs/>
          <w:lang w:val="en-US"/>
        </w:rPr>
        <w:t>Kết quả:</w:t>
      </w:r>
      <w:r>
        <w:rPr>
          <w:b/>
          <w:bCs/>
          <w:lang w:val="en-US"/>
        </w:rPr>
        <w:t xml:space="preserve"> </w:t>
      </w:r>
      <w:r w:rsidRPr="005C7E67">
        <w:rPr>
          <w:lang w:val="en-US"/>
        </w:rPr>
        <w:t>Không còn cột Car_name trong dataset.</w:t>
      </w:r>
    </w:p>
    <w:p w14:paraId="701E2F2D" w14:textId="47470B2B" w:rsidR="007129EE" w:rsidRDefault="00A556E1" w:rsidP="00DC6152">
      <w:pPr>
        <w:pStyle w:val="Heading3"/>
        <w:rPr>
          <w:lang w:val="en-US"/>
        </w:rPr>
      </w:pPr>
      <w:bookmarkStart w:id="9" w:name="_Toc168424565"/>
      <w:r>
        <w:rPr>
          <w:lang w:val="en-US"/>
        </w:rPr>
        <w:t xml:space="preserve">2.3.2. </w:t>
      </w:r>
      <w:r w:rsidR="00B01867">
        <w:rPr>
          <w:lang w:val="en-US"/>
        </w:rPr>
        <w:t>Xử lý dữ liệu bị thiếu</w:t>
      </w:r>
      <w:bookmarkEnd w:id="9"/>
    </w:p>
    <w:p w14:paraId="7E4E5898" w14:textId="348A0B22" w:rsidR="00AF14B3" w:rsidRPr="003632B3" w:rsidRDefault="00AF14B3" w:rsidP="007129EE">
      <w:pPr>
        <w:rPr>
          <w:lang w:val="en-US"/>
        </w:rPr>
      </w:pPr>
      <w:r w:rsidRPr="00AF14B3">
        <w:rPr>
          <w:b/>
          <w:bCs/>
        </w:rPr>
        <w:t>Numerical Columns</w:t>
      </w:r>
      <w:r w:rsidR="003632B3">
        <w:rPr>
          <w:b/>
          <w:bCs/>
          <w:lang w:val="en-US"/>
        </w:rPr>
        <w:t xml:space="preserve"> (xử lý cột số)</w:t>
      </w:r>
      <w:r w:rsidRPr="00AF14B3">
        <w:t>:</w:t>
      </w:r>
    </w:p>
    <w:p w14:paraId="03C17E20" w14:textId="56D09891" w:rsidR="00305804" w:rsidRDefault="0017165E" w:rsidP="007129EE">
      <w:pPr>
        <w:rPr>
          <w:lang w:val="en-US"/>
        </w:rPr>
      </w:pPr>
      <w:r w:rsidRPr="0017165E">
        <w:rPr>
          <w:b/>
          <w:bCs/>
          <w:lang w:val="en-US"/>
        </w:rPr>
        <w:t>Lý do:</w:t>
      </w:r>
      <w:r>
        <w:rPr>
          <w:lang w:val="en-US"/>
        </w:rPr>
        <w:t xml:space="preserve"> </w:t>
      </w:r>
      <w:r w:rsidR="00AF14B3" w:rsidRPr="00AF14B3">
        <w:t>Điền giá trị trung bình (mean) cho các cột số để tránh mất dữ liệu và giữ được đặc điểm trung bình của các cột này.</w:t>
      </w:r>
    </w:p>
    <w:p w14:paraId="22BCD626" w14:textId="0C764879" w:rsidR="00AF14B3" w:rsidRPr="0017165E" w:rsidRDefault="0017165E" w:rsidP="007129EE">
      <w:pPr>
        <w:rPr>
          <w:b/>
          <w:bCs/>
          <w:lang w:val="en-US"/>
        </w:rPr>
      </w:pPr>
      <w:r w:rsidRPr="0017165E">
        <w:rPr>
          <w:b/>
          <w:bCs/>
          <w:lang w:val="en-US"/>
        </w:rPr>
        <w:t xml:space="preserve">Cách thực hiện: </w:t>
      </w:r>
    </w:p>
    <w:p w14:paraId="397D0502" w14:textId="77777777" w:rsidR="000E65DF" w:rsidRPr="000E65DF" w:rsidRDefault="000E65DF" w:rsidP="00BC036F">
      <w:pPr>
        <w:numPr>
          <w:ilvl w:val="0"/>
          <w:numId w:val="6"/>
        </w:numPr>
        <w:rPr>
          <w:lang w:val="en-US"/>
        </w:rPr>
      </w:pPr>
      <w:r w:rsidRPr="000E65DF">
        <w:rPr>
          <w:b/>
          <w:bCs/>
          <w:lang w:val="en-US"/>
        </w:rPr>
        <w:t>data.select(_mean(col_name)).collect()[0][0]</w:t>
      </w:r>
      <w:r w:rsidRPr="000E65DF">
        <w:rPr>
          <w:lang w:val="en-US"/>
        </w:rPr>
        <w:t>: Tính giá trị trung bình của cột và lấy giá trị đó.</w:t>
      </w:r>
    </w:p>
    <w:p w14:paraId="0C35F9E4" w14:textId="77777777" w:rsidR="000E65DF" w:rsidRPr="000E65DF" w:rsidRDefault="000E65DF" w:rsidP="00BC036F">
      <w:pPr>
        <w:numPr>
          <w:ilvl w:val="0"/>
          <w:numId w:val="6"/>
        </w:numPr>
        <w:rPr>
          <w:lang w:val="en-US"/>
        </w:rPr>
      </w:pPr>
      <w:r w:rsidRPr="000E65DF">
        <w:rPr>
          <w:b/>
          <w:bCs/>
          <w:lang w:val="en-US"/>
        </w:rPr>
        <w:t>data.na.fill({col_name: mean_value})</w:t>
      </w:r>
      <w:r w:rsidRPr="000E65DF">
        <w:rPr>
          <w:lang w:val="en-US"/>
        </w:rPr>
        <w:t>: Điền giá trị trung bình vào các vị trí bị thiếu.</w:t>
      </w:r>
    </w:p>
    <w:p w14:paraId="2D8C9195" w14:textId="2ED9D5C5" w:rsidR="00807D7A" w:rsidRPr="003632B3" w:rsidRDefault="00807D7A" w:rsidP="007129EE">
      <w:pPr>
        <w:rPr>
          <w:lang w:val="en-US"/>
        </w:rPr>
      </w:pPr>
      <w:r w:rsidRPr="00807D7A">
        <w:rPr>
          <w:b/>
          <w:bCs/>
        </w:rPr>
        <w:lastRenderedPageBreak/>
        <w:t>Categorical Columns</w:t>
      </w:r>
      <w:r w:rsidR="003632B3">
        <w:rPr>
          <w:b/>
          <w:bCs/>
          <w:lang w:val="en-US"/>
        </w:rPr>
        <w:t xml:space="preserve"> (xử lý cột phân loại)</w:t>
      </w:r>
      <w:r w:rsidRPr="00807D7A">
        <w:t>:</w:t>
      </w:r>
    </w:p>
    <w:p w14:paraId="079BA099" w14:textId="7ED44972" w:rsidR="00AF14B3" w:rsidRDefault="00807D7A" w:rsidP="007129EE">
      <w:pPr>
        <w:rPr>
          <w:lang w:val="en-US"/>
        </w:rPr>
      </w:pPr>
      <w:r w:rsidRPr="00807D7A">
        <w:rPr>
          <w:b/>
          <w:bCs/>
          <w:lang w:val="en-US"/>
        </w:rPr>
        <w:t>Lý do:</w:t>
      </w:r>
      <w:r>
        <w:rPr>
          <w:lang w:val="en-US"/>
        </w:rPr>
        <w:t xml:space="preserve"> </w:t>
      </w:r>
      <w:r w:rsidRPr="00807D7A">
        <w:t>Điền giá trị phổ biến (mode) cho các cột phân loại để giữ lại đặc điểm phân phối phổ biến của các cột này.</w:t>
      </w:r>
    </w:p>
    <w:p w14:paraId="326929A5" w14:textId="44AE00E9" w:rsidR="00807D7A" w:rsidRDefault="00807D7A" w:rsidP="007129EE">
      <w:pPr>
        <w:rPr>
          <w:b/>
          <w:bCs/>
          <w:lang w:val="en-US"/>
        </w:rPr>
      </w:pPr>
      <w:r w:rsidRPr="0017165E">
        <w:rPr>
          <w:b/>
          <w:bCs/>
          <w:lang w:val="en-US"/>
        </w:rPr>
        <w:t>Cách thực hiện:</w:t>
      </w:r>
    </w:p>
    <w:p w14:paraId="6ECF78A2" w14:textId="77777777" w:rsidR="000C0B7B" w:rsidRPr="000C0B7B" w:rsidRDefault="000C0B7B" w:rsidP="00BC036F">
      <w:pPr>
        <w:numPr>
          <w:ilvl w:val="0"/>
          <w:numId w:val="7"/>
        </w:numPr>
        <w:rPr>
          <w:lang w:val="en-US"/>
        </w:rPr>
      </w:pPr>
      <w:r w:rsidRPr="000C0B7B">
        <w:rPr>
          <w:b/>
          <w:bCs/>
          <w:lang w:val="en-US"/>
        </w:rPr>
        <w:t>data.groupBy(col_name).count().orderBy('count', ascending=False).first()[0]</w:t>
      </w:r>
      <w:r w:rsidRPr="000C0B7B">
        <w:rPr>
          <w:lang w:val="en-US"/>
        </w:rPr>
        <w:t>: Tìm giá trị phổ biến nhất (mode) của cột.</w:t>
      </w:r>
    </w:p>
    <w:p w14:paraId="76B0C963" w14:textId="0CACD2E6" w:rsidR="00807D7A" w:rsidRPr="000C0B7B" w:rsidRDefault="000C0B7B" w:rsidP="00BC036F">
      <w:pPr>
        <w:numPr>
          <w:ilvl w:val="0"/>
          <w:numId w:val="7"/>
        </w:numPr>
        <w:rPr>
          <w:lang w:val="en-US"/>
        </w:rPr>
      </w:pPr>
      <w:r w:rsidRPr="000C0B7B">
        <w:rPr>
          <w:b/>
          <w:bCs/>
          <w:lang w:val="en-US"/>
        </w:rPr>
        <w:t>data.na.fill({col_name: mode_value})</w:t>
      </w:r>
      <w:r w:rsidRPr="000C0B7B">
        <w:rPr>
          <w:lang w:val="en-US"/>
        </w:rPr>
        <w:t>: Điền giá trị phổ biến vào các vị trí bị thiếu.</w:t>
      </w:r>
    </w:p>
    <w:p w14:paraId="62851C22" w14:textId="6FA2567F" w:rsidR="00BE602B" w:rsidRDefault="009D751C" w:rsidP="009D751C">
      <w:pPr>
        <w:jc w:val="center"/>
        <w:rPr>
          <w:lang w:val="en-US"/>
        </w:rPr>
      </w:pPr>
      <w:r w:rsidRPr="009D751C">
        <w:rPr>
          <w:noProof/>
          <w:lang w:val="en-US" w:eastAsia="en-US"/>
        </w:rPr>
        <w:drawing>
          <wp:inline distT="0" distB="0" distL="0" distR="0" wp14:anchorId="720D80EE" wp14:editId="67CFAF6D">
            <wp:extent cx="5943600" cy="1092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092200"/>
                    </a:xfrm>
                    <a:prstGeom prst="rect">
                      <a:avLst/>
                    </a:prstGeom>
                  </pic:spPr>
                </pic:pic>
              </a:graphicData>
            </a:graphic>
          </wp:inline>
        </w:drawing>
      </w:r>
    </w:p>
    <w:p w14:paraId="2477C3A9" w14:textId="6F8ABF44" w:rsidR="00305804" w:rsidRPr="007F3B86" w:rsidRDefault="007F3B86" w:rsidP="007F3B86">
      <w:pPr>
        <w:jc w:val="center"/>
        <w:rPr>
          <w:i/>
          <w:lang w:val="en-US"/>
        </w:rPr>
      </w:pPr>
      <w:r w:rsidRPr="007F3B86">
        <w:rPr>
          <w:i/>
          <w:lang w:val="en-US"/>
        </w:rPr>
        <w:t>Hình 10. Xử lý giá trị bị thiếu</w:t>
      </w:r>
    </w:p>
    <w:p w14:paraId="73E95EF2" w14:textId="77777777" w:rsidR="0035466A" w:rsidRDefault="00305804" w:rsidP="0035466A">
      <w:pPr>
        <w:rPr>
          <w:lang w:val="en-US"/>
        </w:rPr>
      </w:pPr>
      <w:r w:rsidRPr="005C7E67">
        <w:rPr>
          <w:b/>
          <w:bCs/>
          <w:lang w:val="en-US"/>
        </w:rPr>
        <w:t>Kết quả:</w:t>
      </w:r>
      <w:r w:rsidR="0035466A" w:rsidRPr="0035466A">
        <w:t xml:space="preserve"> </w:t>
      </w:r>
    </w:p>
    <w:p w14:paraId="6B5D477A" w14:textId="5B7A0A48" w:rsidR="0035466A" w:rsidRPr="0035466A" w:rsidRDefault="0035466A" w:rsidP="0035466A">
      <w:pPr>
        <w:rPr>
          <w:lang w:val="en-US"/>
        </w:rPr>
      </w:pPr>
      <w:r w:rsidRPr="0035466A">
        <w:rPr>
          <w:lang w:val="en-US"/>
        </w:rPr>
        <w:t>Các giá trị thiếu trong các cột số đã được điền giá trị trung bình.</w:t>
      </w:r>
    </w:p>
    <w:p w14:paraId="1FB10418" w14:textId="748BF985" w:rsidR="00BE602B" w:rsidRDefault="0035466A" w:rsidP="0035466A">
      <w:pPr>
        <w:rPr>
          <w:lang w:val="en-US"/>
        </w:rPr>
      </w:pPr>
      <w:r w:rsidRPr="0035466A">
        <w:rPr>
          <w:lang w:val="en-US"/>
        </w:rPr>
        <w:t>Các giá trị thiếu trong các cột phân loại đã được điền giá trị phổ biến.</w:t>
      </w:r>
    </w:p>
    <w:p w14:paraId="15668019" w14:textId="77777777" w:rsidR="00CC0049" w:rsidRDefault="00CC0049" w:rsidP="0035466A">
      <w:pPr>
        <w:rPr>
          <w:lang w:val="en-US"/>
        </w:rPr>
      </w:pPr>
    </w:p>
    <w:p w14:paraId="2539F73E" w14:textId="22B22FD4" w:rsidR="000414B5" w:rsidRDefault="00BB481C" w:rsidP="00BC1407">
      <w:pPr>
        <w:jc w:val="center"/>
        <w:rPr>
          <w:lang w:val="en-US"/>
        </w:rPr>
      </w:pPr>
      <w:r w:rsidRPr="00BB481C">
        <w:rPr>
          <w:noProof/>
          <w:lang w:val="en-US" w:eastAsia="en-US"/>
        </w:rPr>
        <w:drawing>
          <wp:inline distT="0" distB="0" distL="0" distR="0" wp14:anchorId="00ED131A" wp14:editId="043A9108">
            <wp:extent cx="2888536" cy="324802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12075" cy="3274493"/>
                    </a:xfrm>
                    <a:prstGeom prst="rect">
                      <a:avLst/>
                    </a:prstGeom>
                  </pic:spPr>
                </pic:pic>
              </a:graphicData>
            </a:graphic>
          </wp:inline>
        </w:drawing>
      </w:r>
    </w:p>
    <w:p w14:paraId="6CD91AA2" w14:textId="7A924F68" w:rsidR="00305804" w:rsidRPr="007F3B86" w:rsidRDefault="007F3B86" w:rsidP="007F3B86">
      <w:pPr>
        <w:jc w:val="center"/>
        <w:rPr>
          <w:i/>
          <w:lang w:val="en-US"/>
        </w:rPr>
      </w:pPr>
      <w:r w:rsidRPr="007F3B86">
        <w:rPr>
          <w:i/>
          <w:lang w:val="en-US"/>
        </w:rPr>
        <w:t>Hình 11. Hiển thị</w:t>
      </w:r>
    </w:p>
    <w:p w14:paraId="14B9037D" w14:textId="1AF992D0" w:rsidR="000414B5" w:rsidRDefault="005F4DE6" w:rsidP="00DC6152">
      <w:pPr>
        <w:pStyle w:val="Heading3"/>
        <w:rPr>
          <w:lang w:val="en-US"/>
        </w:rPr>
      </w:pPr>
      <w:bookmarkStart w:id="10" w:name="_Toc168424566"/>
      <w:r>
        <w:rPr>
          <w:lang w:val="en-US"/>
        </w:rPr>
        <w:lastRenderedPageBreak/>
        <w:t xml:space="preserve">2.3.3. </w:t>
      </w:r>
      <w:r w:rsidR="000414B5">
        <w:rPr>
          <w:lang w:val="en-US"/>
        </w:rPr>
        <w:t>Mã hóa các cột phân loại thành số nguyên</w:t>
      </w:r>
      <w:bookmarkEnd w:id="10"/>
    </w:p>
    <w:p w14:paraId="4C3E7CA2" w14:textId="7036054C" w:rsidR="00F85712" w:rsidRDefault="00F85712" w:rsidP="00986630">
      <w:pPr>
        <w:rPr>
          <w:lang w:val="en-US"/>
        </w:rPr>
      </w:pPr>
      <w:r w:rsidRPr="00F85712">
        <w:rPr>
          <w:b/>
          <w:bCs/>
        </w:rPr>
        <w:t>Lý do</w:t>
      </w:r>
      <w:r w:rsidRPr="00F85712">
        <w:t>: Các thuật toán học máy không thể xử lý trực tiếp dữ liệu phân loại dạng chuỗi. Cần chuyển đổi thành các giá trị số.</w:t>
      </w:r>
    </w:p>
    <w:p w14:paraId="1EDF3B78" w14:textId="141996C9" w:rsidR="00F85712" w:rsidRDefault="004023A5" w:rsidP="00986630">
      <w:pPr>
        <w:rPr>
          <w:b/>
          <w:bCs/>
          <w:lang w:val="en-US"/>
        </w:rPr>
      </w:pPr>
      <w:r w:rsidRPr="004023A5">
        <w:rPr>
          <w:b/>
          <w:bCs/>
          <w:lang w:val="en-US"/>
        </w:rPr>
        <w:t xml:space="preserve">Cách thực hiện: </w:t>
      </w:r>
    </w:p>
    <w:p w14:paraId="76FD171A" w14:textId="77777777" w:rsidR="004023A5" w:rsidRPr="004023A5" w:rsidRDefault="004023A5" w:rsidP="00BC036F">
      <w:pPr>
        <w:numPr>
          <w:ilvl w:val="0"/>
          <w:numId w:val="8"/>
        </w:numPr>
        <w:rPr>
          <w:lang w:val="en-US"/>
        </w:rPr>
      </w:pPr>
      <w:r w:rsidRPr="004023A5">
        <w:rPr>
          <w:b/>
          <w:bCs/>
          <w:lang w:val="en-US"/>
        </w:rPr>
        <w:t>data.select(col_name).distinct().rdd.flatMap(lambda x: x).collect()</w:t>
      </w:r>
      <w:r w:rsidRPr="004023A5">
        <w:rPr>
          <w:lang w:val="en-US"/>
        </w:rPr>
        <w:t>: Lấy danh sách các giá trị phân biệt trong cột.</w:t>
      </w:r>
    </w:p>
    <w:p w14:paraId="666C3D20" w14:textId="77777777" w:rsidR="004023A5" w:rsidRPr="004023A5" w:rsidRDefault="004023A5" w:rsidP="00BC036F">
      <w:pPr>
        <w:numPr>
          <w:ilvl w:val="0"/>
          <w:numId w:val="8"/>
        </w:numPr>
        <w:rPr>
          <w:lang w:val="en-US"/>
        </w:rPr>
      </w:pPr>
      <w:r w:rsidRPr="004023A5">
        <w:rPr>
          <w:b/>
          <w:bCs/>
          <w:lang w:val="en-US"/>
        </w:rPr>
        <w:t>when(col(col_name) == lit(categories[0]), 0)</w:t>
      </w:r>
      <w:r w:rsidRPr="004023A5">
        <w:rPr>
          <w:lang w:val="en-US"/>
        </w:rPr>
        <w:t>: Khởi tạo biểu thức ánh xạ giá trị đầu tiên trong danh sách thành 0.</w:t>
      </w:r>
    </w:p>
    <w:p w14:paraId="6171D80E" w14:textId="77777777" w:rsidR="004023A5" w:rsidRPr="004023A5" w:rsidRDefault="004023A5" w:rsidP="00BC036F">
      <w:pPr>
        <w:numPr>
          <w:ilvl w:val="0"/>
          <w:numId w:val="8"/>
        </w:numPr>
        <w:rPr>
          <w:lang w:val="en-US"/>
        </w:rPr>
      </w:pPr>
      <w:r w:rsidRPr="004023A5">
        <w:rPr>
          <w:b/>
          <w:bCs/>
          <w:lang w:val="en-US"/>
        </w:rPr>
        <w:t>mapping_expr.when(col(col_name) == lit(category), idx)</w:t>
      </w:r>
      <w:r w:rsidRPr="004023A5">
        <w:rPr>
          <w:lang w:val="en-US"/>
        </w:rPr>
        <w:t>: Tiếp tục thêm các giá trị khác trong danh sách với số thứ tự tương ứng.</w:t>
      </w:r>
    </w:p>
    <w:p w14:paraId="677A6C59" w14:textId="0463F23A" w:rsidR="004023A5" w:rsidRPr="004023A5" w:rsidRDefault="004023A5" w:rsidP="00BC036F">
      <w:pPr>
        <w:numPr>
          <w:ilvl w:val="0"/>
          <w:numId w:val="8"/>
        </w:numPr>
        <w:rPr>
          <w:lang w:val="en-US"/>
        </w:rPr>
      </w:pPr>
      <w:r w:rsidRPr="004023A5">
        <w:rPr>
          <w:b/>
          <w:bCs/>
          <w:lang w:val="en-US"/>
        </w:rPr>
        <w:t>data.withColumn(col_name+"_encoded",mapping_expr.otherwise(col(col_name)))</w:t>
      </w:r>
      <w:r w:rsidRPr="004023A5">
        <w:rPr>
          <w:lang w:val="en-US"/>
        </w:rPr>
        <w:t>: Tạo cột mới với các giá trị đã được mã hóa.</w:t>
      </w:r>
    </w:p>
    <w:p w14:paraId="6ACE8862" w14:textId="77777777" w:rsidR="004023A5" w:rsidRPr="004023A5" w:rsidRDefault="004023A5" w:rsidP="00986630">
      <w:pPr>
        <w:rPr>
          <w:lang w:val="en-US"/>
        </w:rPr>
      </w:pPr>
    </w:p>
    <w:p w14:paraId="7451EDC9" w14:textId="10B234A4" w:rsidR="000414B5" w:rsidRDefault="000414B5" w:rsidP="00986630">
      <w:pPr>
        <w:rPr>
          <w:lang w:val="en-US"/>
        </w:rPr>
      </w:pPr>
      <w:r>
        <w:rPr>
          <w:noProof/>
          <w:lang w:val="en-US" w:eastAsia="en-US"/>
        </w:rPr>
        <w:drawing>
          <wp:inline distT="0" distB="0" distL="0" distR="0" wp14:anchorId="1F9A2F07" wp14:editId="5A6DEB1C">
            <wp:extent cx="5943600" cy="1235710"/>
            <wp:effectExtent l="0" t="0" r="0" b="2540"/>
            <wp:docPr id="917708739"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708739" name="Picture 1" descr="A screen shot of a computer code&#10;&#10;Description automatically generated"/>
                    <pic:cNvPicPr/>
                  </pic:nvPicPr>
                  <pic:blipFill>
                    <a:blip r:embed="rId27"/>
                    <a:stretch>
                      <a:fillRect/>
                    </a:stretch>
                  </pic:blipFill>
                  <pic:spPr>
                    <a:xfrm>
                      <a:off x="0" y="0"/>
                      <a:ext cx="5943600" cy="1235710"/>
                    </a:xfrm>
                    <a:prstGeom prst="rect">
                      <a:avLst/>
                    </a:prstGeom>
                  </pic:spPr>
                </pic:pic>
              </a:graphicData>
            </a:graphic>
          </wp:inline>
        </w:drawing>
      </w:r>
    </w:p>
    <w:p w14:paraId="0FA4655D" w14:textId="5714D1D7" w:rsidR="00305804" w:rsidRPr="007F3B86" w:rsidRDefault="007F3B86" w:rsidP="007F3B86">
      <w:pPr>
        <w:jc w:val="center"/>
        <w:rPr>
          <w:i/>
          <w:lang w:val="en-US"/>
        </w:rPr>
      </w:pPr>
      <w:r w:rsidRPr="007F3B86">
        <w:rPr>
          <w:i/>
          <w:lang w:val="en-US"/>
        </w:rPr>
        <w:t>Hình 12. Mã hóa cột thành số nguyên</w:t>
      </w:r>
    </w:p>
    <w:p w14:paraId="1641E13F" w14:textId="35405A51" w:rsidR="00305804" w:rsidRDefault="00305804" w:rsidP="00986630">
      <w:pPr>
        <w:rPr>
          <w:b/>
          <w:bCs/>
          <w:lang w:val="en-US"/>
        </w:rPr>
      </w:pPr>
      <w:r w:rsidRPr="005C7E67">
        <w:rPr>
          <w:b/>
          <w:bCs/>
          <w:lang w:val="en-US"/>
        </w:rPr>
        <w:t>Kết quả:</w:t>
      </w:r>
      <w:r w:rsidR="00896285">
        <w:rPr>
          <w:b/>
          <w:bCs/>
          <w:lang w:val="en-US"/>
        </w:rPr>
        <w:t xml:space="preserve"> </w:t>
      </w:r>
      <w:r w:rsidR="00896285" w:rsidRPr="00896285">
        <w:rPr>
          <w:lang w:val="en-US"/>
        </w:rPr>
        <w:t>Các cột phân loại Year, Brand, Model đã được mã hóa thành các cột số Year_encoded, Brand_encoded, Model_encoded.</w:t>
      </w:r>
    </w:p>
    <w:p w14:paraId="1C10FBAD" w14:textId="77777777" w:rsidR="00305804" w:rsidRDefault="00305804" w:rsidP="00986630">
      <w:pPr>
        <w:rPr>
          <w:lang w:val="en-US"/>
        </w:rPr>
      </w:pPr>
    </w:p>
    <w:p w14:paraId="3E33B170" w14:textId="6B577918" w:rsidR="000414B5" w:rsidRDefault="005F4DE6" w:rsidP="00DC6152">
      <w:pPr>
        <w:pStyle w:val="Heading3"/>
        <w:rPr>
          <w:lang w:val="en-US"/>
        </w:rPr>
      </w:pPr>
      <w:bookmarkStart w:id="11" w:name="_Toc168424567"/>
      <w:r>
        <w:rPr>
          <w:lang w:val="en-US"/>
        </w:rPr>
        <w:t xml:space="preserve">2.3.4. </w:t>
      </w:r>
      <w:r w:rsidR="008A1EAD">
        <w:rPr>
          <w:lang w:val="en-US"/>
        </w:rPr>
        <w:t>Chuẩn hóa các cột số và các cột đã được mã hóa</w:t>
      </w:r>
      <w:bookmarkEnd w:id="11"/>
    </w:p>
    <w:p w14:paraId="7B98E47D" w14:textId="691196A3" w:rsidR="00637F9E" w:rsidRDefault="00637F9E" w:rsidP="00986630">
      <w:pPr>
        <w:rPr>
          <w:lang w:val="en-US"/>
        </w:rPr>
      </w:pPr>
      <w:r w:rsidRPr="00637F9E">
        <w:rPr>
          <w:b/>
          <w:bCs/>
        </w:rPr>
        <w:t>Lý do</w:t>
      </w:r>
      <w:r w:rsidRPr="00637F9E">
        <w:t>: Đảm bảo các cột có cùng phạm vi giá trị, tránh ảnh hưởng của các thuộc tính có giá trị lớn nhỏ khác nhau đến mô hình.</w:t>
      </w:r>
    </w:p>
    <w:p w14:paraId="6C403FB2" w14:textId="2F82C344" w:rsidR="00637F9E" w:rsidRPr="00637F9E" w:rsidRDefault="00637F9E" w:rsidP="00986630">
      <w:pPr>
        <w:rPr>
          <w:b/>
          <w:bCs/>
          <w:lang w:val="en-US"/>
        </w:rPr>
      </w:pPr>
      <w:r w:rsidRPr="00637F9E">
        <w:rPr>
          <w:b/>
          <w:bCs/>
          <w:lang w:val="en-US"/>
        </w:rPr>
        <w:t>Cách thực hiện:</w:t>
      </w:r>
    </w:p>
    <w:p w14:paraId="6D0C7A4C" w14:textId="77777777" w:rsidR="0035466A" w:rsidRPr="0035466A" w:rsidRDefault="0035466A" w:rsidP="00BC036F">
      <w:pPr>
        <w:numPr>
          <w:ilvl w:val="0"/>
          <w:numId w:val="9"/>
        </w:numPr>
        <w:rPr>
          <w:lang w:val="en-US"/>
        </w:rPr>
      </w:pPr>
      <w:r w:rsidRPr="0035466A">
        <w:rPr>
          <w:b/>
          <w:bCs/>
          <w:lang w:val="en-US"/>
        </w:rPr>
        <w:t>data.select(*feature_columns).summary().filter("summary = 'mean' or summary = 'stddev'").collect()</w:t>
      </w:r>
      <w:r w:rsidRPr="0035466A">
        <w:rPr>
          <w:lang w:val="en-US"/>
        </w:rPr>
        <w:t>: Lấy giá trị trung bình và độ lệch chuẩn của các cột.</w:t>
      </w:r>
    </w:p>
    <w:p w14:paraId="12BCAC73" w14:textId="77777777" w:rsidR="0035466A" w:rsidRPr="0035466A" w:rsidRDefault="0035466A" w:rsidP="00BC036F">
      <w:pPr>
        <w:numPr>
          <w:ilvl w:val="0"/>
          <w:numId w:val="9"/>
        </w:numPr>
        <w:rPr>
          <w:lang w:val="en-US"/>
        </w:rPr>
      </w:pPr>
      <w:r w:rsidRPr="0035466A">
        <w:rPr>
          <w:b/>
          <w:bCs/>
          <w:lang w:val="en-US"/>
        </w:rPr>
        <w:t>means = {row['summary']: {col: row[col] for col in feature_columns} for row in summary}</w:t>
      </w:r>
      <w:r w:rsidRPr="0035466A">
        <w:rPr>
          <w:lang w:val="en-US"/>
        </w:rPr>
        <w:t>: Tạo dictionary chứa giá trị trung bình và độ lệch chuẩn cho các cột.</w:t>
      </w:r>
    </w:p>
    <w:p w14:paraId="6B306E8C" w14:textId="77777777" w:rsidR="0035466A" w:rsidRPr="0035466A" w:rsidRDefault="0035466A" w:rsidP="00BC036F">
      <w:pPr>
        <w:numPr>
          <w:ilvl w:val="0"/>
          <w:numId w:val="9"/>
        </w:numPr>
        <w:rPr>
          <w:lang w:val="en-US"/>
        </w:rPr>
      </w:pPr>
      <w:r w:rsidRPr="0035466A">
        <w:rPr>
          <w:b/>
          <w:bCs/>
          <w:lang w:val="en-US"/>
        </w:rPr>
        <w:lastRenderedPageBreak/>
        <w:t>def standardize(col, mean, stddev):</w:t>
      </w:r>
      <w:r w:rsidRPr="0035466A">
        <w:rPr>
          <w:lang w:val="en-US"/>
        </w:rPr>
        <w:t>: Hàm chuẩn hóa một cột.</w:t>
      </w:r>
    </w:p>
    <w:p w14:paraId="3C0DE898" w14:textId="77777777" w:rsidR="0035466A" w:rsidRPr="0035466A" w:rsidRDefault="0035466A" w:rsidP="00BC036F">
      <w:pPr>
        <w:numPr>
          <w:ilvl w:val="0"/>
          <w:numId w:val="9"/>
        </w:numPr>
        <w:rPr>
          <w:lang w:val="en-US"/>
        </w:rPr>
      </w:pPr>
      <w:r w:rsidRPr="0035466A">
        <w:rPr>
          <w:b/>
          <w:bCs/>
          <w:lang w:val="en-US"/>
        </w:rPr>
        <w:t>data.withColumn(col_name, standardize(col(col_name), mean, stddev))</w:t>
      </w:r>
      <w:r w:rsidRPr="0035466A">
        <w:rPr>
          <w:lang w:val="en-US"/>
        </w:rPr>
        <w:t>: Áp dụng chuẩn hóa cho từng cột.</w:t>
      </w:r>
    </w:p>
    <w:p w14:paraId="4CE6060B" w14:textId="77777777" w:rsidR="00637F9E" w:rsidRPr="00637F9E" w:rsidRDefault="00637F9E" w:rsidP="00986630">
      <w:pPr>
        <w:rPr>
          <w:lang w:val="en-US"/>
        </w:rPr>
      </w:pPr>
    </w:p>
    <w:p w14:paraId="68D0F6BA" w14:textId="2E708146" w:rsidR="000414B5" w:rsidRDefault="000414B5" w:rsidP="00986630">
      <w:pPr>
        <w:rPr>
          <w:lang w:val="en-US"/>
        </w:rPr>
      </w:pPr>
      <w:r>
        <w:rPr>
          <w:noProof/>
          <w:lang w:val="en-US" w:eastAsia="en-US"/>
        </w:rPr>
        <w:drawing>
          <wp:inline distT="0" distB="0" distL="0" distR="0" wp14:anchorId="2D1C1866" wp14:editId="68CCCA78">
            <wp:extent cx="5943600" cy="1635125"/>
            <wp:effectExtent l="0" t="0" r="0" b="3175"/>
            <wp:docPr id="42939882"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39882" name="Picture 1" descr="A screen shot of a computer code&#10;&#10;Description automatically generated"/>
                    <pic:cNvPicPr/>
                  </pic:nvPicPr>
                  <pic:blipFill>
                    <a:blip r:embed="rId28"/>
                    <a:stretch>
                      <a:fillRect/>
                    </a:stretch>
                  </pic:blipFill>
                  <pic:spPr>
                    <a:xfrm>
                      <a:off x="0" y="0"/>
                      <a:ext cx="5943600" cy="1635125"/>
                    </a:xfrm>
                    <a:prstGeom prst="rect">
                      <a:avLst/>
                    </a:prstGeom>
                  </pic:spPr>
                </pic:pic>
              </a:graphicData>
            </a:graphic>
          </wp:inline>
        </w:drawing>
      </w:r>
    </w:p>
    <w:p w14:paraId="299086C7" w14:textId="231A79B5" w:rsidR="00305804" w:rsidRPr="007F3B86" w:rsidRDefault="007F3B86" w:rsidP="007F3B86">
      <w:pPr>
        <w:jc w:val="center"/>
        <w:rPr>
          <w:i/>
          <w:lang w:val="en-US"/>
        </w:rPr>
      </w:pPr>
      <w:r w:rsidRPr="007F3B86">
        <w:rPr>
          <w:i/>
          <w:lang w:val="en-US"/>
        </w:rPr>
        <w:t>Hình 13. Chuẩn hóa các cột đã được mã hóa</w:t>
      </w:r>
    </w:p>
    <w:p w14:paraId="3527B617" w14:textId="58A31601" w:rsidR="008A1EAD" w:rsidRPr="00896285" w:rsidRDefault="00305804" w:rsidP="00986630">
      <w:pPr>
        <w:rPr>
          <w:lang w:val="en-US"/>
        </w:rPr>
      </w:pPr>
      <w:r w:rsidRPr="005C7E67">
        <w:rPr>
          <w:b/>
          <w:bCs/>
          <w:lang w:val="en-US"/>
        </w:rPr>
        <w:t>Kết quả:</w:t>
      </w:r>
      <w:r w:rsidR="00896285">
        <w:rPr>
          <w:b/>
          <w:bCs/>
          <w:lang w:val="en-US"/>
        </w:rPr>
        <w:t xml:space="preserve"> </w:t>
      </w:r>
      <w:r w:rsidR="00896285" w:rsidRPr="00896285">
        <w:rPr>
          <w:lang w:val="en-US"/>
        </w:rPr>
        <w:t>Tất cả các cột số và cột đã mã hóa đã được chuẩn hóa, đảm bảo các cột có cùng phạm vi giá trị, giúp cải thiện hiệu quả mô hình.</w:t>
      </w:r>
    </w:p>
    <w:p w14:paraId="3ED9647D" w14:textId="4CAB2517" w:rsidR="00CB785A" w:rsidRPr="00986630" w:rsidRDefault="00225072" w:rsidP="00894401">
      <w:pPr>
        <w:jc w:val="center"/>
        <w:rPr>
          <w:lang w:val="en-US"/>
        </w:rPr>
      </w:pPr>
      <w:r w:rsidRPr="00225072">
        <w:rPr>
          <w:noProof/>
          <w:lang w:val="en-US" w:eastAsia="en-US"/>
        </w:rPr>
        <w:drawing>
          <wp:inline distT="0" distB="0" distL="0" distR="0" wp14:anchorId="105F34B5" wp14:editId="6CFCF5EB">
            <wp:extent cx="3698804" cy="389466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707309" cy="3903623"/>
                    </a:xfrm>
                    <a:prstGeom prst="rect">
                      <a:avLst/>
                    </a:prstGeom>
                  </pic:spPr>
                </pic:pic>
              </a:graphicData>
            </a:graphic>
          </wp:inline>
        </w:drawing>
      </w:r>
    </w:p>
    <w:p w14:paraId="5CBABC4B" w14:textId="60359BFC" w:rsidR="007F3B86" w:rsidRPr="007F3B86" w:rsidRDefault="007F3B86" w:rsidP="00894401">
      <w:pPr>
        <w:jc w:val="center"/>
        <w:rPr>
          <w:i/>
          <w:lang w:val="en-US"/>
        </w:rPr>
      </w:pPr>
      <w:r w:rsidRPr="007F3B86">
        <w:rPr>
          <w:i/>
          <w:lang w:val="en-US"/>
        </w:rPr>
        <w:t>Hình 14. Hiển thị kết quả</w:t>
      </w:r>
    </w:p>
    <w:p w14:paraId="337EF3CB" w14:textId="56D9622A" w:rsidR="00F32F0F" w:rsidRDefault="00F32F0F" w:rsidP="00DC6152">
      <w:pPr>
        <w:pStyle w:val="Heading2"/>
        <w:rPr>
          <w:lang w:val="en-US"/>
        </w:rPr>
      </w:pPr>
      <w:bookmarkStart w:id="12" w:name="_Toc168424568"/>
      <w:r>
        <w:rPr>
          <w:lang w:val="en-US"/>
        </w:rPr>
        <w:lastRenderedPageBreak/>
        <w:t xml:space="preserve">2.4. </w:t>
      </w:r>
      <w:r w:rsidR="001C384D">
        <w:rPr>
          <w:lang w:val="en-US"/>
        </w:rPr>
        <w:t>Trực quan hóa dữ liệu</w:t>
      </w:r>
      <w:bookmarkEnd w:id="12"/>
    </w:p>
    <w:p w14:paraId="16A47B93" w14:textId="789FACE5" w:rsidR="001C384D" w:rsidRDefault="008178AE" w:rsidP="00F32F0F">
      <w:pPr>
        <w:jc w:val="left"/>
        <w:rPr>
          <w:lang w:val="en-US"/>
        </w:rPr>
      </w:pPr>
      <w:r>
        <w:rPr>
          <w:lang w:val="en-US"/>
        </w:rPr>
        <w:t xml:space="preserve">Biểu đồ </w:t>
      </w:r>
      <w:r w:rsidR="00E6535F">
        <w:rPr>
          <w:lang w:val="en-US"/>
        </w:rPr>
        <w:t>nhiệt (</w:t>
      </w:r>
      <w:r>
        <w:rPr>
          <w:lang w:val="en-US"/>
        </w:rPr>
        <w:t>Heatmap</w:t>
      </w:r>
      <w:r w:rsidR="00E6535F">
        <w:rPr>
          <w:lang w:val="en-US"/>
        </w:rPr>
        <w:t>)</w:t>
      </w:r>
      <w:r>
        <w:rPr>
          <w:lang w:val="en-US"/>
        </w:rPr>
        <w:t xml:space="preserve"> này </w:t>
      </w:r>
      <w:r w:rsidRPr="008178AE">
        <w:rPr>
          <w:lang w:val="en-US"/>
        </w:rPr>
        <w:t xml:space="preserve">có thể được sử dụng để phân tích và so sánh </w:t>
      </w:r>
      <w:r>
        <w:rPr>
          <w:lang w:val="en-US"/>
        </w:rPr>
        <w:t>trung bình tỷ lệ</w:t>
      </w:r>
      <w:r w:rsidRPr="008178AE">
        <w:rPr>
          <w:lang w:val="en-US"/>
        </w:rPr>
        <w:t xml:space="preserve"> đánh giá</w:t>
      </w:r>
      <w:r>
        <w:rPr>
          <w:lang w:val="en-US"/>
        </w:rPr>
        <w:t xml:space="preserve"> chung</w:t>
      </w:r>
      <w:r w:rsidR="002F13C9">
        <w:rPr>
          <w:lang w:val="en-US"/>
        </w:rPr>
        <w:t xml:space="preserve"> (General_rate)</w:t>
      </w:r>
      <w:r w:rsidR="00D232D1">
        <w:rPr>
          <w:lang w:val="en-US"/>
        </w:rPr>
        <w:t xml:space="preserve"> (được lấy giá trị từ 0 đến 5)</w:t>
      </w:r>
      <w:r w:rsidRPr="008178AE">
        <w:rPr>
          <w:lang w:val="en-US"/>
        </w:rPr>
        <w:t xml:space="preserve"> của các hãng xe qua các năm</w:t>
      </w:r>
      <w:r w:rsidR="00B35D13">
        <w:rPr>
          <w:lang w:val="en-US"/>
        </w:rPr>
        <w:t xml:space="preserve"> (2012 – 2023)</w:t>
      </w:r>
      <w:r w:rsidRPr="008178AE">
        <w:rPr>
          <w:lang w:val="en-US"/>
        </w:rPr>
        <w:t xml:space="preserve">. </w:t>
      </w:r>
    </w:p>
    <w:p w14:paraId="5A7DA666" w14:textId="3468DA17" w:rsidR="003876A5" w:rsidRDefault="00D02D01" w:rsidP="007F3B86">
      <w:pPr>
        <w:jc w:val="center"/>
        <w:rPr>
          <w:lang w:val="en-US"/>
        </w:rPr>
      </w:pPr>
      <w:r w:rsidRPr="00D02D01">
        <w:rPr>
          <w:noProof/>
          <w:lang w:val="en-US" w:eastAsia="en-US"/>
        </w:rPr>
        <w:drawing>
          <wp:inline distT="0" distB="0" distL="0" distR="0" wp14:anchorId="20D99837" wp14:editId="27B953AF">
            <wp:extent cx="4554187" cy="5129245"/>
            <wp:effectExtent l="0" t="0" r="0" b="0"/>
            <wp:docPr id="1025149756" name="Picture 1" descr="A chart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149756" name="Picture 1" descr="A chart with text and numbers&#10;&#10;Description automatically generated with medium confidence"/>
                    <pic:cNvPicPr/>
                  </pic:nvPicPr>
                  <pic:blipFill>
                    <a:blip r:embed="rId30"/>
                    <a:stretch>
                      <a:fillRect/>
                    </a:stretch>
                  </pic:blipFill>
                  <pic:spPr>
                    <a:xfrm>
                      <a:off x="0" y="0"/>
                      <a:ext cx="4560722" cy="5136605"/>
                    </a:xfrm>
                    <a:prstGeom prst="rect">
                      <a:avLst/>
                    </a:prstGeom>
                  </pic:spPr>
                </pic:pic>
              </a:graphicData>
            </a:graphic>
          </wp:inline>
        </w:drawing>
      </w:r>
    </w:p>
    <w:p w14:paraId="3583682B" w14:textId="567CFC6E" w:rsidR="007F3B86" w:rsidRPr="007F3B86" w:rsidRDefault="007F3B86" w:rsidP="007F3B86">
      <w:pPr>
        <w:jc w:val="center"/>
        <w:rPr>
          <w:i/>
          <w:lang w:val="en-US"/>
        </w:rPr>
      </w:pPr>
      <w:r w:rsidRPr="007F3B86">
        <w:rPr>
          <w:i/>
          <w:lang w:val="en-US"/>
        </w:rPr>
        <w:t>Hình 15. Biểu đồ nhiệt</w:t>
      </w:r>
    </w:p>
    <w:p w14:paraId="33C7733E" w14:textId="4CD3E24B" w:rsidR="00DE28EB" w:rsidRDefault="009B2071" w:rsidP="00F32F0F">
      <w:pPr>
        <w:jc w:val="left"/>
        <w:rPr>
          <w:lang w:val="en-US"/>
        </w:rPr>
      </w:pPr>
      <w:r>
        <w:rPr>
          <w:lang w:val="en-US"/>
        </w:rPr>
        <w:t>Biểu đồ dòng (</w:t>
      </w:r>
      <w:r w:rsidR="00C85C82">
        <w:rPr>
          <w:lang w:val="en-US"/>
        </w:rPr>
        <w:t xml:space="preserve">Line </w:t>
      </w:r>
      <w:r w:rsidR="007203E4">
        <w:rPr>
          <w:lang w:val="en-US"/>
        </w:rPr>
        <w:t>Chart</w:t>
      </w:r>
      <w:r w:rsidR="00C85C82">
        <w:rPr>
          <w:lang w:val="en-US"/>
        </w:rPr>
        <w:t>)</w:t>
      </w:r>
      <w:r w:rsidR="007203E4">
        <w:rPr>
          <w:lang w:val="en-US"/>
        </w:rPr>
        <w:t xml:space="preserve"> thể hiện “Tỷ Lệ Đánh Giá Trung Bình</w:t>
      </w:r>
      <w:r w:rsidR="00B35D13">
        <w:rPr>
          <w:lang w:val="en-US"/>
        </w:rPr>
        <w:t>” của các hãng xe từ năm 2012 đến 2023</w:t>
      </w:r>
      <w:r w:rsidR="004B03E3">
        <w:rPr>
          <w:lang w:val="en-US"/>
        </w:rPr>
        <w:t>.</w:t>
      </w:r>
    </w:p>
    <w:p w14:paraId="381AEFC8" w14:textId="2F005861" w:rsidR="00984E01" w:rsidRDefault="00984E01" w:rsidP="00F32F0F">
      <w:pPr>
        <w:jc w:val="left"/>
        <w:rPr>
          <w:lang w:val="en-US"/>
        </w:rPr>
      </w:pPr>
      <w:r w:rsidRPr="00984E01">
        <w:rPr>
          <w:noProof/>
          <w:lang w:val="en-US" w:eastAsia="en-US"/>
        </w:rPr>
        <w:lastRenderedPageBreak/>
        <w:drawing>
          <wp:inline distT="0" distB="0" distL="0" distR="0" wp14:anchorId="3BD248F1" wp14:editId="0D45161A">
            <wp:extent cx="5786480" cy="4191031"/>
            <wp:effectExtent l="0" t="0" r="5080" b="0"/>
            <wp:docPr id="1517235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235257" name=""/>
                    <pic:cNvPicPr/>
                  </pic:nvPicPr>
                  <pic:blipFill>
                    <a:blip r:embed="rId31"/>
                    <a:stretch>
                      <a:fillRect/>
                    </a:stretch>
                  </pic:blipFill>
                  <pic:spPr>
                    <a:xfrm>
                      <a:off x="0" y="0"/>
                      <a:ext cx="5786480" cy="4191031"/>
                    </a:xfrm>
                    <a:prstGeom prst="rect">
                      <a:avLst/>
                    </a:prstGeom>
                  </pic:spPr>
                </pic:pic>
              </a:graphicData>
            </a:graphic>
          </wp:inline>
        </w:drawing>
      </w:r>
    </w:p>
    <w:p w14:paraId="3B4B4606" w14:textId="3677AEB2" w:rsidR="007F3B86" w:rsidRPr="007F3B86" w:rsidRDefault="007F3B86" w:rsidP="007F3B86">
      <w:pPr>
        <w:jc w:val="center"/>
        <w:rPr>
          <w:i/>
          <w:lang w:val="en-US"/>
        </w:rPr>
      </w:pPr>
      <w:r w:rsidRPr="007F3B86">
        <w:rPr>
          <w:i/>
          <w:lang w:val="en-US"/>
        </w:rPr>
        <w:t>Hình 16. Biểu đồ dòng</w:t>
      </w:r>
      <w:r>
        <w:rPr>
          <w:i/>
          <w:lang w:val="en-US"/>
        </w:rPr>
        <w:t xml:space="preserve"> thể hiện tỷ lệ trung bình các hãng xe</w:t>
      </w:r>
    </w:p>
    <w:p w14:paraId="63E9D0BE" w14:textId="7B57CABA" w:rsidR="004B03E3" w:rsidRDefault="003163DC" w:rsidP="00F32F0F">
      <w:pPr>
        <w:jc w:val="left"/>
        <w:rPr>
          <w:lang w:val="en-US"/>
        </w:rPr>
      </w:pPr>
      <w:r>
        <w:rPr>
          <w:lang w:val="en-US"/>
        </w:rPr>
        <w:t>Phân loại các hãng xe thành các khu vực</w:t>
      </w:r>
    </w:p>
    <w:p w14:paraId="64B9DFDD" w14:textId="7CEA8A28" w:rsidR="003163DC" w:rsidRDefault="003163DC" w:rsidP="00F32F0F">
      <w:pPr>
        <w:jc w:val="left"/>
        <w:rPr>
          <w:lang w:val="en-US"/>
        </w:rPr>
      </w:pPr>
      <w:r w:rsidRPr="003163DC">
        <w:rPr>
          <w:noProof/>
          <w:lang w:val="en-US" w:eastAsia="en-US"/>
        </w:rPr>
        <w:drawing>
          <wp:inline distT="0" distB="0" distL="0" distR="0" wp14:anchorId="73F28D6C" wp14:editId="3940DF03">
            <wp:extent cx="6449271" cy="1086592"/>
            <wp:effectExtent l="0" t="0" r="8890" b="0"/>
            <wp:docPr id="422303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303430" name=""/>
                    <pic:cNvPicPr/>
                  </pic:nvPicPr>
                  <pic:blipFill>
                    <a:blip r:embed="rId32"/>
                    <a:stretch>
                      <a:fillRect/>
                    </a:stretch>
                  </pic:blipFill>
                  <pic:spPr>
                    <a:xfrm>
                      <a:off x="0" y="0"/>
                      <a:ext cx="6489445" cy="1093361"/>
                    </a:xfrm>
                    <a:prstGeom prst="rect">
                      <a:avLst/>
                    </a:prstGeom>
                  </pic:spPr>
                </pic:pic>
              </a:graphicData>
            </a:graphic>
          </wp:inline>
        </w:drawing>
      </w:r>
    </w:p>
    <w:p w14:paraId="4CC31CB0" w14:textId="4F1B02BE" w:rsidR="007F3B86" w:rsidRPr="007F3B86" w:rsidRDefault="007F3B86" w:rsidP="007F3B86">
      <w:pPr>
        <w:jc w:val="center"/>
        <w:rPr>
          <w:i/>
          <w:lang w:val="en-US"/>
        </w:rPr>
      </w:pPr>
      <w:r w:rsidRPr="007F3B86">
        <w:rPr>
          <w:i/>
          <w:lang w:val="en-US"/>
        </w:rPr>
        <w:t>Hình 17. Phân loại hãng xe thành các khu vực</w:t>
      </w:r>
    </w:p>
    <w:p w14:paraId="465CF414" w14:textId="29DA45FD" w:rsidR="00854078" w:rsidRDefault="00B32760" w:rsidP="00854078">
      <w:pPr>
        <w:jc w:val="left"/>
        <w:rPr>
          <w:lang w:val="en-US"/>
        </w:rPr>
      </w:pPr>
      <w:r>
        <w:rPr>
          <w:lang w:val="en-US"/>
        </w:rPr>
        <w:t xml:space="preserve">Sau đó tính toán và </w:t>
      </w:r>
      <w:r w:rsidR="00854078">
        <w:rPr>
          <w:lang w:val="en-US"/>
        </w:rPr>
        <w:t>vẽ biểu đồ dòng (Line Chart) để thể hiện “Tỷ Lệ Đánh Giá Trung Bình” của các khu vực hãng xe từ năm 2012 đến 2023.</w:t>
      </w:r>
    </w:p>
    <w:p w14:paraId="72440E25" w14:textId="259A4D69" w:rsidR="00B32760" w:rsidRDefault="00E6535F" w:rsidP="00F32F0F">
      <w:pPr>
        <w:jc w:val="left"/>
        <w:rPr>
          <w:lang w:val="en-US"/>
        </w:rPr>
      </w:pPr>
      <w:r w:rsidRPr="00E6535F">
        <w:rPr>
          <w:noProof/>
          <w:lang w:val="en-US" w:eastAsia="en-US"/>
        </w:rPr>
        <w:lastRenderedPageBreak/>
        <w:drawing>
          <wp:inline distT="0" distB="0" distL="0" distR="0" wp14:anchorId="09600EC8" wp14:editId="4523B505">
            <wp:extent cx="5438815" cy="4152930"/>
            <wp:effectExtent l="0" t="0" r="9525" b="0"/>
            <wp:docPr id="752689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689227" name=""/>
                    <pic:cNvPicPr/>
                  </pic:nvPicPr>
                  <pic:blipFill>
                    <a:blip r:embed="rId33"/>
                    <a:stretch>
                      <a:fillRect/>
                    </a:stretch>
                  </pic:blipFill>
                  <pic:spPr>
                    <a:xfrm>
                      <a:off x="0" y="0"/>
                      <a:ext cx="5438815" cy="4152930"/>
                    </a:xfrm>
                    <a:prstGeom prst="rect">
                      <a:avLst/>
                    </a:prstGeom>
                  </pic:spPr>
                </pic:pic>
              </a:graphicData>
            </a:graphic>
          </wp:inline>
        </w:drawing>
      </w:r>
    </w:p>
    <w:p w14:paraId="2B9883E5" w14:textId="54C5AFF9" w:rsidR="007F3B86" w:rsidRPr="007F3B86" w:rsidRDefault="007F3B86" w:rsidP="007F3B86">
      <w:pPr>
        <w:jc w:val="center"/>
        <w:rPr>
          <w:i/>
          <w:lang w:val="en-US"/>
        </w:rPr>
      </w:pPr>
      <w:r w:rsidRPr="007F3B86">
        <w:rPr>
          <w:i/>
          <w:lang w:val="en-US"/>
        </w:rPr>
        <w:t>H</w:t>
      </w:r>
      <w:r>
        <w:rPr>
          <w:i/>
          <w:lang w:val="en-US"/>
        </w:rPr>
        <w:t>ình 18</w:t>
      </w:r>
      <w:r w:rsidRPr="007F3B86">
        <w:rPr>
          <w:i/>
          <w:lang w:val="en-US"/>
        </w:rPr>
        <w:t>. Biểu đồ dòng</w:t>
      </w:r>
      <w:r>
        <w:rPr>
          <w:i/>
          <w:lang w:val="en-US"/>
        </w:rPr>
        <w:t xml:space="preserve"> thể hiện tỷ lệ trung bình các khu vực hãng xe</w:t>
      </w:r>
    </w:p>
    <w:p w14:paraId="41CB1690" w14:textId="1F868C19" w:rsidR="00E6535F" w:rsidRDefault="00E6535F" w:rsidP="00E6535F">
      <w:pPr>
        <w:jc w:val="left"/>
        <w:rPr>
          <w:lang w:val="en-US"/>
        </w:rPr>
      </w:pPr>
      <w:r>
        <w:rPr>
          <w:lang w:val="en-US"/>
        </w:rPr>
        <w:t xml:space="preserve">Và biểu đồ nhiệt (Heatmap) </w:t>
      </w:r>
      <w:r w:rsidRPr="008178AE">
        <w:rPr>
          <w:lang w:val="en-US"/>
        </w:rPr>
        <w:t xml:space="preserve">để phân tích và so sánh </w:t>
      </w:r>
      <w:r>
        <w:rPr>
          <w:lang w:val="en-US"/>
        </w:rPr>
        <w:t>trung bình tỷ lệ</w:t>
      </w:r>
      <w:r w:rsidRPr="008178AE">
        <w:rPr>
          <w:lang w:val="en-US"/>
        </w:rPr>
        <w:t xml:space="preserve"> đánh giá</w:t>
      </w:r>
      <w:r>
        <w:rPr>
          <w:lang w:val="en-US"/>
        </w:rPr>
        <w:t xml:space="preserve"> chung (General_rate) (được lấy giá trị từ 0 đến 5)</w:t>
      </w:r>
      <w:r w:rsidRPr="008178AE">
        <w:rPr>
          <w:lang w:val="en-US"/>
        </w:rPr>
        <w:t xml:space="preserve"> của các</w:t>
      </w:r>
      <w:r>
        <w:rPr>
          <w:lang w:val="en-US"/>
        </w:rPr>
        <w:t xml:space="preserve"> khu vực</w:t>
      </w:r>
      <w:r w:rsidRPr="008178AE">
        <w:rPr>
          <w:lang w:val="en-US"/>
        </w:rPr>
        <w:t xml:space="preserve"> hãng xe qua các năm</w:t>
      </w:r>
      <w:r>
        <w:rPr>
          <w:lang w:val="en-US"/>
        </w:rPr>
        <w:t xml:space="preserve"> (2012 – 2023)</w:t>
      </w:r>
      <w:r w:rsidRPr="008178AE">
        <w:rPr>
          <w:lang w:val="en-US"/>
        </w:rPr>
        <w:t xml:space="preserve">. </w:t>
      </w:r>
    </w:p>
    <w:p w14:paraId="2476B0B5" w14:textId="22D335A8" w:rsidR="00E6535F" w:rsidRDefault="00364AA6" w:rsidP="00F32F0F">
      <w:pPr>
        <w:jc w:val="left"/>
        <w:rPr>
          <w:lang w:val="en-US"/>
        </w:rPr>
      </w:pPr>
      <w:r w:rsidRPr="00364AA6">
        <w:rPr>
          <w:noProof/>
          <w:lang w:val="en-US" w:eastAsia="en-US"/>
        </w:rPr>
        <w:lastRenderedPageBreak/>
        <w:drawing>
          <wp:inline distT="0" distB="0" distL="0" distR="0" wp14:anchorId="40749D01" wp14:editId="54B7F9B1">
            <wp:extent cx="5305464" cy="3376637"/>
            <wp:effectExtent l="0" t="0" r="0" b="0"/>
            <wp:docPr id="16689559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955999" name=""/>
                    <pic:cNvPicPr/>
                  </pic:nvPicPr>
                  <pic:blipFill>
                    <a:blip r:embed="rId34"/>
                    <a:stretch>
                      <a:fillRect/>
                    </a:stretch>
                  </pic:blipFill>
                  <pic:spPr>
                    <a:xfrm>
                      <a:off x="0" y="0"/>
                      <a:ext cx="5305464" cy="3376637"/>
                    </a:xfrm>
                    <a:prstGeom prst="rect">
                      <a:avLst/>
                    </a:prstGeom>
                  </pic:spPr>
                </pic:pic>
              </a:graphicData>
            </a:graphic>
          </wp:inline>
        </w:drawing>
      </w:r>
    </w:p>
    <w:p w14:paraId="1BBE2F99" w14:textId="0305D6CB" w:rsidR="007F3B86" w:rsidRPr="007F3B86" w:rsidRDefault="007F3B86" w:rsidP="007F3B86">
      <w:pPr>
        <w:jc w:val="center"/>
        <w:rPr>
          <w:i/>
          <w:lang w:val="en-US"/>
        </w:rPr>
      </w:pPr>
      <w:r w:rsidRPr="007F3B86">
        <w:rPr>
          <w:i/>
          <w:lang w:val="en-US"/>
        </w:rPr>
        <w:t>Hình 19. Biểu đồ nhiệt phân tích General Rate</w:t>
      </w:r>
    </w:p>
    <w:p w14:paraId="18FD07C4" w14:textId="14F92E8B" w:rsidR="00F270A1" w:rsidRDefault="00B15D47" w:rsidP="00F270A1">
      <w:pPr>
        <w:jc w:val="left"/>
        <w:rPr>
          <w:lang w:val="en-US"/>
        </w:rPr>
      </w:pPr>
      <w:r>
        <w:rPr>
          <w:lang w:val="en-US"/>
        </w:rPr>
        <w:t xml:space="preserve">Và cuối cùng là </w:t>
      </w:r>
      <w:r w:rsidR="00F270A1">
        <w:rPr>
          <w:lang w:val="en-US"/>
        </w:rPr>
        <w:t xml:space="preserve">các biểu đồ dòng (Line Chart) thể hiện “Tỷ Lệ Đánh Giá Trung Bình” </w:t>
      </w:r>
      <w:r w:rsidR="003F1F2C">
        <w:rPr>
          <w:lang w:val="en-US"/>
        </w:rPr>
        <w:t xml:space="preserve">cho các hãng xe </w:t>
      </w:r>
      <w:r w:rsidR="004E5CB7">
        <w:rPr>
          <w:lang w:val="en-US"/>
        </w:rPr>
        <w:t>của</w:t>
      </w:r>
      <w:r w:rsidR="00F270A1">
        <w:rPr>
          <w:lang w:val="en-US"/>
        </w:rPr>
        <w:t xml:space="preserve"> từng khu vực từ năm 2012 đến 2023.</w:t>
      </w:r>
    </w:p>
    <w:p w14:paraId="6FFB8B55" w14:textId="7FFCE63E" w:rsidR="00364AA6" w:rsidRDefault="00757DB1" w:rsidP="00F32F0F">
      <w:pPr>
        <w:jc w:val="left"/>
        <w:rPr>
          <w:lang w:val="en-US"/>
        </w:rPr>
      </w:pPr>
      <w:r w:rsidRPr="00757DB1">
        <w:rPr>
          <w:noProof/>
          <w:lang w:val="en-US" w:eastAsia="en-US"/>
        </w:rPr>
        <w:lastRenderedPageBreak/>
        <w:drawing>
          <wp:inline distT="0" distB="0" distL="0" distR="0" wp14:anchorId="2419D5CE" wp14:editId="61604528">
            <wp:extent cx="5943600" cy="4788535"/>
            <wp:effectExtent l="0" t="0" r="0" b="0"/>
            <wp:docPr id="1792423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423292" name=""/>
                    <pic:cNvPicPr/>
                  </pic:nvPicPr>
                  <pic:blipFill>
                    <a:blip r:embed="rId35"/>
                    <a:stretch>
                      <a:fillRect/>
                    </a:stretch>
                  </pic:blipFill>
                  <pic:spPr>
                    <a:xfrm>
                      <a:off x="0" y="0"/>
                      <a:ext cx="5943600" cy="4788535"/>
                    </a:xfrm>
                    <a:prstGeom prst="rect">
                      <a:avLst/>
                    </a:prstGeom>
                  </pic:spPr>
                </pic:pic>
              </a:graphicData>
            </a:graphic>
          </wp:inline>
        </w:drawing>
      </w:r>
    </w:p>
    <w:p w14:paraId="332E8D5B" w14:textId="5D5ECDDD" w:rsidR="000A5B5B" w:rsidRPr="000A5B5B" w:rsidRDefault="000A5B5B" w:rsidP="000A5B5B">
      <w:pPr>
        <w:jc w:val="center"/>
        <w:rPr>
          <w:i/>
          <w:lang w:val="en-US"/>
        </w:rPr>
      </w:pPr>
      <w:r w:rsidRPr="000A5B5B">
        <w:rPr>
          <w:i/>
          <w:lang w:val="en-US"/>
        </w:rPr>
        <w:t>Hình 20. Biểu đồ dòng thể hiện tỷ lệ trung bình các hãng xe khu vực</w:t>
      </w:r>
      <w:r>
        <w:rPr>
          <w:i/>
          <w:lang w:val="en-US"/>
        </w:rPr>
        <w:t xml:space="preserve"> Japan</w:t>
      </w:r>
    </w:p>
    <w:p w14:paraId="42E90C63" w14:textId="1BC6909F" w:rsidR="00757DB1" w:rsidRDefault="00684490" w:rsidP="00F32F0F">
      <w:pPr>
        <w:jc w:val="left"/>
        <w:rPr>
          <w:lang w:val="en-US"/>
        </w:rPr>
      </w:pPr>
      <w:r>
        <w:rPr>
          <w:noProof/>
          <w:lang w:val="en-US" w:eastAsia="en-US"/>
        </w:rPr>
        <w:lastRenderedPageBreak/>
        <w:drawing>
          <wp:inline distT="0" distB="0" distL="0" distR="0" wp14:anchorId="2BA6EA1F" wp14:editId="1CE48E8A">
            <wp:extent cx="5943600" cy="4782185"/>
            <wp:effectExtent l="0" t="0" r="0" b="0"/>
            <wp:docPr id="271715202"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715202" name="Picture 1" descr="A graph with blue and orange lines&#10;&#10;Description automatically generated"/>
                    <pic:cNvPicPr/>
                  </pic:nvPicPr>
                  <pic:blipFill>
                    <a:blip r:embed="rId36"/>
                    <a:stretch>
                      <a:fillRect/>
                    </a:stretch>
                  </pic:blipFill>
                  <pic:spPr>
                    <a:xfrm>
                      <a:off x="0" y="0"/>
                      <a:ext cx="5943600" cy="4782185"/>
                    </a:xfrm>
                    <a:prstGeom prst="rect">
                      <a:avLst/>
                    </a:prstGeom>
                  </pic:spPr>
                </pic:pic>
              </a:graphicData>
            </a:graphic>
          </wp:inline>
        </w:drawing>
      </w:r>
    </w:p>
    <w:p w14:paraId="6780DBEA" w14:textId="40518947" w:rsidR="000A5B5B" w:rsidRPr="000A5B5B" w:rsidRDefault="000A5B5B" w:rsidP="000A5B5B">
      <w:pPr>
        <w:jc w:val="center"/>
        <w:rPr>
          <w:i/>
          <w:lang w:val="en-US"/>
        </w:rPr>
      </w:pPr>
      <w:r w:rsidRPr="000A5B5B">
        <w:rPr>
          <w:i/>
          <w:lang w:val="en-US"/>
        </w:rPr>
        <w:t>H</w:t>
      </w:r>
      <w:r>
        <w:rPr>
          <w:i/>
          <w:lang w:val="en-US"/>
        </w:rPr>
        <w:t>ình 21</w:t>
      </w:r>
      <w:r w:rsidRPr="000A5B5B">
        <w:rPr>
          <w:i/>
          <w:lang w:val="en-US"/>
        </w:rPr>
        <w:t>. Biểu đồ dòng thể hiện tỷ lệ trung bình các hãng xe khu vực</w:t>
      </w:r>
      <w:r>
        <w:rPr>
          <w:i/>
          <w:lang w:val="en-US"/>
        </w:rPr>
        <w:t xml:space="preserve"> Korea</w:t>
      </w:r>
    </w:p>
    <w:p w14:paraId="796DFC3B" w14:textId="77777777" w:rsidR="000A5B5B" w:rsidRDefault="000A5B5B" w:rsidP="00F32F0F">
      <w:pPr>
        <w:jc w:val="left"/>
        <w:rPr>
          <w:lang w:val="en-US"/>
        </w:rPr>
      </w:pPr>
    </w:p>
    <w:p w14:paraId="4B8BEF78" w14:textId="623DFBF6" w:rsidR="00684490" w:rsidRDefault="00684490" w:rsidP="00F32F0F">
      <w:pPr>
        <w:jc w:val="left"/>
        <w:rPr>
          <w:lang w:val="en-US"/>
        </w:rPr>
      </w:pPr>
      <w:r>
        <w:rPr>
          <w:noProof/>
          <w:lang w:val="en-US" w:eastAsia="en-US"/>
        </w:rPr>
        <w:lastRenderedPageBreak/>
        <w:drawing>
          <wp:inline distT="0" distB="0" distL="0" distR="0" wp14:anchorId="7EF7F257" wp14:editId="3301F9A4">
            <wp:extent cx="5886756" cy="4660900"/>
            <wp:effectExtent l="0" t="0" r="0" b="6350"/>
            <wp:docPr id="1077691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691968" name="Picture 1"/>
                    <pic:cNvPicPr/>
                  </pic:nvPicPr>
                  <pic:blipFill>
                    <a:blip r:embed="rId37">
                      <a:extLst>
                        <a:ext uri="{28A0092B-C50C-407E-A947-70E740481C1C}">
                          <a14:useLocalDpi xmlns:a14="http://schemas.microsoft.com/office/drawing/2010/main" val="0"/>
                        </a:ext>
                      </a:extLst>
                    </a:blip>
                    <a:stretch>
                      <a:fillRect/>
                    </a:stretch>
                  </pic:blipFill>
                  <pic:spPr>
                    <a:xfrm>
                      <a:off x="0" y="0"/>
                      <a:ext cx="5886756" cy="4660900"/>
                    </a:xfrm>
                    <a:prstGeom prst="rect">
                      <a:avLst/>
                    </a:prstGeom>
                  </pic:spPr>
                </pic:pic>
              </a:graphicData>
            </a:graphic>
          </wp:inline>
        </w:drawing>
      </w:r>
    </w:p>
    <w:p w14:paraId="50EB798E" w14:textId="1C042BCE" w:rsidR="000A5B5B" w:rsidRPr="000A5B5B" w:rsidRDefault="000A5B5B" w:rsidP="000A5B5B">
      <w:pPr>
        <w:jc w:val="center"/>
        <w:rPr>
          <w:i/>
          <w:lang w:val="en-US"/>
        </w:rPr>
      </w:pPr>
      <w:r w:rsidRPr="000A5B5B">
        <w:rPr>
          <w:i/>
          <w:lang w:val="en-US"/>
        </w:rPr>
        <w:t>H</w:t>
      </w:r>
      <w:r>
        <w:rPr>
          <w:i/>
          <w:lang w:val="en-US"/>
        </w:rPr>
        <w:t>ình 22</w:t>
      </w:r>
      <w:r w:rsidRPr="000A5B5B">
        <w:rPr>
          <w:i/>
          <w:lang w:val="en-US"/>
        </w:rPr>
        <w:t>. Biểu đồ dòng thể hiện tỷ lệ trung bình các hãng xe khu vực</w:t>
      </w:r>
      <w:r>
        <w:rPr>
          <w:i/>
          <w:lang w:val="en-US"/>
        </w:rPr>
        <w:t xml:space="preserve"> UK</w:t>
      </w:r>
    </w:p>
    <w:p w14:paraId="68DA7217" w14:textId="77777777" w:rsidR="000A5B5B" w:rsidRDefault="000A5B5B" w:rsidP="00F32F0F">
      <w:pPr>
        <w:jc w:val="left"/>
        <w:rPr>
          <w:lang w:val="en-US"/>
        </w:rPr>
      </w:pPr>
    </w:p>
    <w:p w14:paraId="1AA756E9" w14:textId="5FCD4981" w:rsidR="00684490" w:rsidRDefault="00684490" w:rsidP="00F32F0F">
      <w:pPr>
        <w:jc w:val="left"/>
        <w:rPr>
          <w:lang w:val="en-US"/>
        </w:rPr>
      </w:pPr>
      <w:r>
        <w:rPr>
          <w:noProof/>
          <w:lang w:val="en-US" w:eastAsia="en-US"/>
        </w:rPr>
        <w:lastRenderedPageBreak/>
        <w:drawing>
          <wp:inline distT="0" distB="0" distL="0" distR="0" wp14:anchorId="6189D292" wp14:editId="5D738140">
            <wp:extent cx="5943600" cy="4732020"/>
            <wp:effectExtent l="0" t="0" r="0" b="0"/>
            <wp:docPr id="140692184" name="Picture 1"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92184" name="Picture 1" descr="A graph with lines and numbers&#10;&#10;Description automatically generated"/>
                    <pic:cNvPicPr/>
                  </pic:nvPicPr>
                  <pic:blipFill>
                    <a:blip r:embed="rId38"/>
                    <a:stretch>
                      <a:fillRect/>
                    </a:stretch>
                  </pic:blipFill>
                  <pic:spPr>
                    <a:xfrm>
                      <a:off x="0" y="0"/>
                      <a:ext cx="5943600" cy="4732020"/>
                    </a:xfrm>
                    <a:prstGeom prst="rect">
                      <a:avLst/>
                    </a:prstGeom>
                  </pic:spPr>
                </pic:pic>
              </a:graphicData>
            </a:graphic>
          </wp:inline>
        </w:drawing>
      </w:r>
    </w:p>
    <w:p w14:paraId="4C9DCF1A" w14:textId="663B22D3" w:rsidR="000A5B5B" w:rsidRPr="000A5B5B" w:rsidRDefault="000A5B5B" w:rsidP="000A5B5B">
      <w:pPr>
        <w:jc w:val="center"/>
        <w:rPr>
          <w:i/>
          <w:lang w:val="en-US"/>
        </w:rPr>
      </w:pPr>
      <w:r w:rsidRPr="000A5B5B">
        <w:rPr>
          <w:i/>
          <w:lang w:val="en-US"/>
        </w:rPr>
        <w:t>H</w:t>
      </w:r>
      <w:r>
        <w:rPr>
          <w:i/>
          <w:lang w:val="en-US"/>
        </w:rPr>
        <w:t>ình 23</w:t>
      </w:r>
      <w:r w:rsidRPr="000A5B5B">
        <w:rPr>
          <w:i/>
          <w:lang w:val="en-US"/>
        </w:rPr>
        <w:t>. Biểu đồ dòng thể hiện tỷ lệ trung bình các hãng xe khu vực</w:t>
      </w:r>
      <w:r>
        <w:rPr>
          <w:i/>
          <w:lang w:val="en-US"/>
        </w:rPr>
        <w:t xml:space="preserve"> EU</w:t>
      </w:r>
    </w:p>
    <w:p w14:paraId="15CB3982" w14:textId="77777777" w:rsidR="000A5B5B" w:rsidRDefault="000A5B5B" w:rsidP="00F32F0F">
      <w:pPr>
        <w:jc w:val="left"/>
        <w:rPr>
          <w:lang w:val="en-US"/>
        </w:rPr>
      </w:pPr>
    </w:p>
    <w:p w14:paraId="2E715CEE" w14:textId="2D6857E6" w:rsidR="00684490" w:rsidRPr="00986630" w:rsidRDefault="00684490" w:rsidP="00F32F0F">
      <w:pPr>
        <w:jc w:val="left"/>
        <w:rPr>
          <w:lang w:val="en-US"/>
        </w:rPr>
      </w:pPr>
      <w:r>
        <w:rPr>
          <w:noProof/>
          <w:lang w:val="en-US" w:eastAsia="en-US"/>
        </w:rPr>
        <w:lastRenderedPageBreak/>
        <w:drawing>
          <wp:inline distT="0" distB="0" distL="0" distR="0" wp14:anchorId="1700DB9D" wp14:editId="789990CC">
            <wp:extent cx="5943600" cy="4892040"/>
            <wp:effectExtent l="0" t="0" r="0" b="3810"/>
            <wp:docPr id="1384965272" name="Picture 1"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965272" name="Picture 1" descr="A graph with different colored lines&#10;&#10;Description automatically generated"/>
                    <pic:cNvPicPr/>
                  </pic:nvPicPr>
                  <pic:blipFill>
                    <a:blip r:embed="rId39"/>
                    <a:stretch>
                      <a:fillRect/>
                    </a:stretch>
                  </pic:blipFill>
                  <pic:spPr>
                    <a:xfrm>
                      <a:off x="0" y="0"/>
                      <a:ext cx="5943600" cy="4892040"/>
                    </a:xfrm>
                    <a:prstGeom prst="rect">
                      <a:avLst/>
                    </a:prstGeom>
                  </pic:spPr>
                </pic:pic>
              </a:graphicData>
            </a:graphic>
          </wp:inline>
        </w:drawing>
      </w:r>
    </w:p>
    <w:p w14:paraId="525D75A6" w14:textId="11D4058E" w:rsidR="000A5B5B" w:rsidRPr="000A5B5B" w:rsidRDefault="000A5B5B" w:rsidP="000A5B5B">
      <w:pPr>
        <w:jc w:val="center"/>
        <w:rPr>
          <w:i/>
          <w:lang w:val="en-US"/>
        </w:rPr>
      </w:pPr>
      <w:r w:rsidRPr="000A5B5B">
        <w:rPr>
          <w:i/>
          <w:lang w:val="en-US"/>
        </w:rPr>
        <w:t>H</w:t>
      </w:r>
      <w:r>
        <w:rPr>
          <w:i/>
          <w:lang w:val="en-US"/>
        </w:rPr>
        <w:t>ình 24</w:t>
      </w:r>
      <w:r w:rsidRPr="000A5B5B">
        <w:rPr>
          <w:i/>
          <w:lang w:val="en-US"/>
        </w:rPr>
        <w:t>. Biểu đồ dòng thể hiện tỷ lệ trung bình các hãng xe khu vực</w:t>
      </w:r>
      <w:r>
        <w:rPr>
          <w:i/>
          <w:lang w:val="en-US"/>
        </w:rPr>
        <w:t xml:space="preserve"> US</w:t>
      </w:r>
    </w:p>
    <w:p w14:paraId="16A71BDB" w14:textId="0ECF1126" w:rsidR="00CC6B60" w:rsidRDefault="00CC6B60" w:rsidP="00D85997">
      <w:pPr>
        <w:pStyle w:val="Heading1"/>
        <w:rPr>
          <w:lang w:val="en-US"/>
        </w:rPr>
      </w:pPr>
      <w:bookmarkStart w:id="13" w:name="_Toc168424569"/>
      <w:r>
        <w:rPr>
          <w:lang w:val="en-US"/>
        </w:rPr>
        <w:t xml:space="preserve">3. </w:t>
      </w:r>
      <w:r w:rsidR="00986630">
        <w:rPr>
          <w:lang w:val="en-US"/>
        </w:rPr>
        <w:t>Thuật toán khai thác dữ liệu</w:t>
      </w:r>
      <w:bookmarkEnd w:id="13"/>
    </w:p>
    <w:p w14:paraId="13AC1877" w14:textId="39A04343" w:rsidR="00FC14DF" w:rsidRDefault="00EC7210" w:rsidP="00FC14DF">
      <w:pPr>
        <w:rPr>
          <w:b/>
          <w:bCs/>
          <w:lang w:val="en-US"/>
        </w:rPr>
      </w:pPr>
      <w:r>
        <w:rPr>
          <w:b/>
          <w:bCs/>
          <w:lang w:val="en-US"/>
        </w:rPr>
        <w:t>M</w:t>
      </w:r>
      <w:r w:rsidRPr="00EC7210">
        <w:rPr>
          <w:b/>
          <w:bCs/>
        </w:rPr>
        <w:t>inh họa việc song song hóa giải thuật</w:t>
      </w:r>
      <w:r>
        <w:rPr>
          <w:b/>
          <w:bCs/>
          <w:lang w:val="en-US"/>
        </w:rPr>
        <w:t>:</w:t>
      </w:r>
    </w:p>
    <w:p w14:paraId="65DE6180" w14:textId="77777777" w:rsidR="00EC7210" w:rsidRPr="00EC7210" w:rsidRDefault="00A179F2" w:rsidP="00FC14DF">
      <w:pPr>
        <w:rPr>
          <w:b/>
          <w:bCs/>
          <w:lang w:val="en-US"/>
        </w:rPr>
      </w:pPr>
      <w:r w:rsidRPr="00A179F2">
        <w:rPr>
          <w:b/>
          <w:noProof/>
          <w:lang w:val="en-US" w:eastAsia="en-US"/>
        </w:rPr>
        <w:drawing>
          <wp:inline distT="0" distB="0" distL="0" distR="0" wp14:anchorId="2607E284" wp14:editId="639FD65E">
            <wp:extent cx="5943600" cy="1863090"/>
            <wp:effectExtent l="0" t="0" r="0" b="3810"/>
            <wp:docPr id="98192744" name="Picture 1" descr="A diagram of a process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92744" name="Picture 1" descr="A diagram of a process flow&#10;&#10;Description automatically generated"/>
                    <pic:cNvPicPr/>
                  </pic:nvPicPr>
                  <pic:blipFill>
                    <a:blip r:embed="rId40"/>
                    <a:stretch>
                      <a:fillRect/>
                    </a:stretch>
                  </pic:blipFill>
                  <pic:spPr>
                    <a:xfrm>
                      <a:off x="0" y="0"/>
                      <a:ext cx="5943600" cy="1863090"/>
                    </a:xfrm>
                    <a:prstGeom prst="rect">
                      <a:avLst/>
                    </a:prstGeom>
                  </pic:spPr>
                </pic:pic>
              </a:graphicData>
            </a:graphic>
          </wp:inline>
        </w:drawing>
      </w:r>
    </w:p>
    <w:p w14:paraId="7F01A0AB" w14:textId="71322A6A" w:rsidR="00986630" w:rsidRDefault="000846F5" w:rsidP="00DC6152">
      <w:pPr>
        <w:pStyle w:val="Heading2"/>
        <w:rPr>
          <w:lang w:val="en-US"/>
        </w:rPr>
      </w:pPr>
      <w:bookmarkStart w:id="14" w:name="_Toc168424570"/>
      <w:r>
        <w:rPr>
          <w:lang w:val="en-US"/>
        </w:rPr>
        <w:lastRenderedPageBreak/>
        <w:t>3.1</w:t>
      </w:r>
      <w:r w:rsidR="006E02BB">
        <w:rPr>
          <w:lang w:val="en-US"/>
        </w:rPr>
        <w:t>. Linear Regression</w:t>
      </w:r>
      <w:bookmarkEnd w:id="14"/>
    </w:p>
    <w:p w14:paraId="2D547CEB" w14:textId="6814FE51" w:rsidR="004C019C" w:rsidRDefault="004C019C" w:rsidP="00986630">
      <w:pPr>
        <w:rPr>
          <w:lang w:val="en-US"/>
        </w:rPr>
      </w:pPr>
      <w:r w:rsidRPr="004C019C">
        <w:rPr>
          <w:b/>
          <w:bCs/>
          <w:lang w:val="en-US"/>
        </w:rPr>
        <w:t>Linear Regression (Hồi quy tuyến tính)</w:t>
      </w:r>
      <w:r w:rsidRPr="004C019C">
        <w:rPr>
          <w:lang w:val="en-US"/>
        </w:rPr>
        <w:t xml:space="preserve"> là một phương pháp thống kê để hồi quy dữ liệu với biến phụ thuộc có giá trị liên tục trong khi các biến độc lập có thể có một trong hai giá trị liên tục hoặc là giá trị phân loại. Nói cách khác "Hồi quy tuyến tính" là một phương pháp để dự đoán biến phụ thuộc (Y) dựa trên giá trị của biến độc lập (X) </w:t>
      </w:r>
    </w:p>
    <w:p w14:paraId="18AD7565" w14:textId="0BC163E8" w:rsidR="004C019C" w:rsidRDefault="00603BE3" w:rsidP="00603BE3">
      <w:pPr>
        <w:pStyle w:val="Heading3"/>
        <w:rPr>
          <w:lang w:val="en-US"/>
        </w:rPr>
      </w:pPr>
      <w:bookmarkStart w:id="15" w:name="_Toc168424571"/>
      <w:r>
        <w:rPr>
          <w:lang w:val="en-US"/>
        </w:rPr>
        <w:t xml:space="preserve">3.1.1 </w:t>
      </w:r>
      <w:r w:rsidR="00FC0232">
        <w:t xml:space="preserve">Lý do chọn </w:t>
      </w:r>
      <w:r>
        <w:rPr>
          <w:lang w:val="en-US"/>
        </w:rPr>
        <w:t>thuật toán</w:t>
      </w:r>
      <w:r w:rsidR="00FC0232">
        <w:rPr>
          <w:lang w:val="en-US"/>
        </w:rPr>
        <w:t xml:space="preserve"> :</w:t>
      </w:r>
      <w:bookmarkEnd w:id="15"/>
    </w:p>
    <w:p w14:paraId="028E7868" w14:textId="1A935D56" w:rsidR="00FC0232" w:rsidRPr="00EA53AC" w:rsidRDefault="0021093C" w:rsidP="00BC036F">
      <w:pPr>
        <w:pStyle w:val="ListParagraph"/>
        <w:numPr>
          <w:ilvl w:val="0"/>
          <w:numId w:val="13"/>
        </w:numPr>
        <w:rPr>
          <w:lang w:val="en-US"/>
        </w:rPr>
      </w:pPr>
      <w:r w:rsidRPr="00EA53AC">
        <w:rPr>
          <w:lang w:val="en-US"/>
        </w:rPr>
        <w:t>Đơn giản và dễ hiểu:</w:t>
      </w:r>
      <w:r w:rsidR="00EA53AC">
        <w:rPr>
          <w:lang w:val="en-US"/>
        </w:rPr>
        <w:t xml:space="preserve"> </w:t>
      </w:r>
      <w:r w:rsidR="00EA53AC" w:rsidRPr="00EA53AC">
        <w:rPr>
          <w:lang w:val="en-US"/>
        </w:rPr>
        <w:t xml:space="preserve">Hồi quy tuyến tính là một phương pháp thống kê cơ bản và dễ hiểu. </w:t>
      </w:r>
    </w:p>
    <w:p w14:paraId="159F1FC7" w14:textId="6E582AC3" w:rsidR="0021093C" w:rsidRPr="00EA53AC" w:rsidRDefault="006D11C5" w:rsidP="00BC036F">
      <w:pPr>
        <w:pStyle w:val="ListParagraph"/>
        <w:numPr>
          <w:ilvl w:val="0"/>
          <w:numId w:val="13"/>
        </w:numPr>
        <w:rPr>
          <w:lang w:val="en-US"/>
        </w:rPr>
      </w:pPr>
      <w:r w:rsidRPr="00EA53AC">
        <w:rPr>
          <w:lang w:val="en-US"/>
        </w:rPr>
        <w:t>Hiệu quả trong xử lý dữ liệu lớn:</w:t>
      </w:r>
      <w:r w:rsidR="00172BAB" w:rsidRPr="00172BAB">
        <w:t xml:space="preserve"> </w:t>
      </w:r>
      <w:r w:rsidR="00172BAB">
        <w:t>Hồi quy tuyến tính, với tính đơn giản và hiệu quả của nó, hoạt động tốt trên các tập dữ liệu lớn, giúp việc triển khai và tính toán trở nên nhanh chóng và hiệu quả.</w:t>
      </w:r>
    </w:p>
    <w:p w14:paraId="1C335854" w14:textId="589992E4" w:rsidR="004C019C" w:rsidRPr="00EA53AC" w:rsidRDefault="00F343BE" w:rsidP="00BC036F">
      <w:pPr>
        <w:pStyle w:val="ListParagraph"/>
        <w:numPr>
          <w:ilvl w:val="0"/>
          <w:numId w:val="13"/>
        </w:numPr>
        <w:rPr>
          <w:lang w:val="en-US"/>
        </w:rPr>
      </w:pPr>
      <w:r w:rsidRPr="00EA53AC">
        <w:rPr>
          <w:lang w:val="en-US"/>
        </w:rPr>
        <w:t>Tính chất tuyến tính của vấn đề:</w:t>
      </w:r>
      <w:r w:rsidR="000F42C2">
        <w:rPr>
          <w:lang w:val="en-US"/>
        </w:rPr>
        <w:t xml:space="preserve"> </w:t>
      </w:r>
      <w:r w:rsidR="000F42C2" w:rsidRPr="000F42C2">
        <w:rPr>
          <w:lang w:val="en-US"/>
        </w:rPr>
        <w:t>Nếu mối quan hệ giữa biến phụ thuộc (tỷ lệ bán hàng) và các biến độc lập (như giá cả, số lượng xe bán, thời gian</w:t>
      </w:r>
      <w:r w:rsidR="0050368E">
        <w:rPr>
          <w:lang w:val="en-US"/>
        </w:rPr>
        <w:t>…</w:t>
      </w:r>
      <w:r w:rsidR="000F42C2" w:rsidRPr="000F42C2">
        <w:rPr>
          <w:lang w:val="en-US"/>
        </w:rPr>
        <w:t>) là tuyến tính hoặc gần tuyến tính, hồi quy tuyến tính sẽ cung cấp một mô hình chính xác và phù hợp</w:t>
      </w:r>
    </w:p>
    <w:p w14:paraId="4423DFC0" w14:textId="3526E140" w:rsidR="007674A1" w:rsidRPr="00EA53AC" w:rsidRDefault="007674A1" w:rsidP="00BC036F">
      <w:pPr>
        <w:pStyle w:val="ListParagraph"/>
        <w:numPr>
          <w:ilvl w:val="0"/>
          <w:numId w:val="13"/>
        </w:numPr>
        <w:rPr>
          <w:lang w:val="en-US"/>
        </w:rPr>
      </w:pPr>
      <w:r w:rsidRPr="00EA53AC">
        <w:rPr>
          <w:lang w:val="en-US"/>
        </w:rPr>
        <w:t>Khả năng mở rộng và kết hợp với các kỹ thuật khác:</w:t>
      </w:r>
      <w:r w:rsidR="00171407">
        <w:rPr>
          <w:lang w:val="en-US"/>
        </w:rPr>
        <w:t xml:space="preserve"> C</w:t>
      </w:r>
      <w:r w:rsidR="00171407">
        <w:t>ó thể dễ dàng mở rộng và kết hợp với các kỹ thuật tiền xử lý dữ liệu khác như chuẩn hóa, chọn lựa đặc trưng, và phân chia dữ liệu</w:t>
      </w:r>
      <w:r w:rsidR="00171407">
        <w:rPr>
          <w:lang w:val="en-US"/>
        </w:rPr>
        <w:t>.</w:t>
      </w:r>
    </w:p>
    <w:p w14:paraId="47F05AB0" w14:textId="0DAEA14D" w:rsidR="000F2ED5" w:rsidRDefault="006D5DFA" w:rsidP="00BC036F">
      <w:pPr>
        <w:pStyle w:val="ListParagraph"/>
        <w:numPr>
          <w:ilvl w:val="0"/>
          <w:numId w:val="13"/>
        </w:numPr>
        <w:rPr>
          <w:lang w:val="en-US"/>
        </w:rPr>
      </w:pPr>
      <w:r w:rsidRPr="00EA53AC">
        <w:rPr>
          <w:lang w:val="en-US"/>
        </w:rPr>
        <w:t>Khả năng tối ưu hóa thông qua các thư viện PySpark:</w:t>
      </w:r>
      <w:r w:rsidR="002A7053">
        <w:rPr>
          <w:lang w:val="en-US"/>
        </w:rPr>
        <w:t xml:space="preserve"> </w:t>
      </w:r>
      <w:r w:rsidR="002A7053">
        <w:t>PySpark cung cấp các thư viện và API tối ưu hóa cho việc thực hiện hồi quy tuyến tính, giúp việc triển khai mô hình trở nên dễ dàng và hiệu quả.</w:t>
      </w:r>
      <w:r w:rsidR="00E443A2">
        <w:fldChar w:fldCharType="begin"/>
      </w:r>
      <w:r w:rsidR="00E443A2">
        <w:instrText xml:space="preserve"> ADDIN ZOTERO_ITEM CSL_CITATION {"citationID":"54nnAk8H","properties":{"formattedCitation":"[1]","plainCitation":"[1]","noteIndex":0},"citationItems":[{"id":15,"uris":["http://zotero.org/users/local/lxwLatQA/items/W9EAML9K"],"itemData":{"id":15,"type":"webpage","abstract":"Linear regression is an analytics procedure that can generate predictions by using an easily interpreted mathematical formula.","language":"en-us","title":"What Is Linear Regression? | IBM","title-short":"What Is Linear Regression?","URL":"https://www.ibm.com/topics/linear-regression","accessed":{"date-parts":[["2024",6,4]]},"issued":{"date-parts":[["2021",8,18]]}}}],"schema":"https://github.com/citation-style-language/schema/raw/master/csl-citation.json"} </w:instrText>
      </w:r>
      <w:r w:rsidR="00E443A2">
        <w:fldChar w:fldCharType="separate"/>
      </w:r>
      <w:r w:rsidR="00E443A2" w:rsidRPr="00E443A2">
        <w:rPr>
          <w:rFonts w:cs="Times New Roman"/>
        </w:rPr>
        <w:t>[1]</w:t>
      </w:r>
      <w:r w:rsidR="00E443A2">
        <w:fldChar w:fldCharType="end"/>
      </w:r>
    </w:p>
    <w:p w14:paraId="2BC9726E" w14:textId="40F4160B" w:rsidR="000F2ED5" w:rsidRDefault="00603BE3" w:rsidP="00603BE3">
      <w:pPr>
        <w:pStyle w:val="Heading3"/>
        <w:rPr>
          <w:lang w:val="en-US"/>
        </w:rPr>
      </w:pPr>
      <w:bookmarkStart w:id="16" w:name="_Toc168424572"/>
      <w:r>
        <w:rPr>
          <w:lang w:val="en-US"/>
        </w:rPr>
        <w:t xml:space="preserve">3.1.2 </w:t>
      </w:r>
      <w:r w:rsidR="004B54BC">
        <w:t xml:space="preserve">Công thức </w:t>
      </w:r>
      <w:r w:rsidR="004B54BC" w:rsidRPr="002A7053">
        <w:rPr>
          <w:lang w:val="en-US"/>
        </w:rPr>
        <w:t>Linear Regression</w:t>
      </w:r>
      <w:r w:rsidR="004B54BC">
        <w:rPr>
          <w:lang w:val="en-US"/>
        </w:rPr>
        <w:t xml:space="preserve"> (LN):</w:t>
      </w:r>
      <w:bookmarkEnd w:id="16"/>
    </w:p>
    <w:p w14:paraId="285EC688" w14:textId="6E72E847" w:rsidR="00AD664A" w:rsidRPr="00AD664A" w:rsidRDefault="00AD664A" w:rsidP="000F2ED5">
      <w:pPr>
        <w:rPr>
          <w:lang w:val="en-US"/>
        </w:rPr>
      </w:pPr>
      <w:r>
        <w:t>Công thức hồi quy tuyến tính đa biến</w:t>
      </w:r>
      <w:r>
        <w:rPr>
          <w:lang w:val="en-US"/>
        </w:rPr>
        <w:t>:</w:t>
      </w:r>
    </w:p>
    <w:p w14:paraId="26AC5A5F" w14:textId="1581B068" w:rsidR="00935E56" w:rsidRPr="00A15999" w:rsidRDefault="00000000" w:rsidP="1556469A">
      <w:pPr>
        <w:jc w:val="center"/>
        <w:rPr>
          <w:rStyle w:val="mord"/>
          <w:i/>
          <w:lang w:val="en-US"/>
        </w:rPr>
      </w:pPr>
      <m:oMathPara>
        <m:oMath>
          <m:sSub>
            <m:sSubPr>
              <m:ctrlPr>
                <w:rPr>
                  <w:rStyle w:val="mord"/>
                  <w:rFonts w:ascii="Cambria Math" w:hAnsi="Cambria Math"/>
                </w:rPr>
              </m:ctrlPr>
            </m:sSubPr>
            <m:e>
              <m:r>
                <m:rPr>
                  <m:sty m:val="p"/>
                </m:rPr>
                <w:rPr>
                  <w:rStyle w:val="mord"/>
                  <w:rFonts w:ascii="Cambria Math" w:hAnsi="Cambria Math"/>
                </w:rPr>
                <m:t>y</m:t>
              </m:r>
            </m:e>
            <m:sub>
              <m:r>
                <w:rPr>
                  <w:rStyle w:val="mord"/>
                  <w:rFonts w:ascii="Cambria Math" w:hAnsi="Cambria Math"/>
                </w:rPr>
                <m:t>i</m:t>
              </m:r>
            </m:sub>
          </m:sSub>
          <m:r>
            <m:rPr>
              <m:sty m:val="p"/>
            </m:rPr>
            <w:rPr>
              <w:rStyle w:val="vlist-s"/>
              <w:rFonts w:ascii="Cambria Math" w:hAnsi="Cambria Math"/>
            </w:rPr>
            <m:t>​</m:t>
          </m:r>
          <m:r>
            <m:rPr>
              <m:sty m:val="p"/>
            </m:rPr>
            <w:rPr>
              <w:rStyle w:val="mrel"/>
              <w:rFonts w:ascii="Cambria Math" w:hAnsi="Cambria Math"/>
            </w:rPr>
            <m:t>=</m:t>
          </m:r>
          <m:sSub>
            <m:sSubPr>
              <m:ctrlPr>
                <w:rPr>
                  <w:rStyle w:val="mord"/>
                  <w:rFonts w:ascii="Cambria Math" w:hAnsi="Cambria Math"/>
                </w:rPr>
              </m:ctrlPr>
            </m:sSubPr>
            <m:e>
              <m:r>
                <m:rPr>
                  <m:sty m:val="p"/>
                </m:rPr>
                <w:rPr>
                  <w:rStyle w:val="mord"/>
                  <w:rFonts w:ascii="Cambria Math" w:hAnsi="Cambria Math"/>
                </w:rPr>
                <m:t>β</m:t>
              </m:r>
            </m:e>
            <m:sub>
              <m:r>
                <w:rPr>
                  <w:rStyle w:val="mord"/>
                  <w:rFonts w:ascii="Cambria Math" w:hAnsi="Cambria Math"/>
                </w:rPr>
                <m:t>0</m:t>
              </m:r>
            </m:sub>
          </m:sSub>
          <m:r>
            <m:rPr>
              <m:sty m:val="p"/>
            </m:rPr>
            <w:rPr>
              <w:rStyle w:val="vlist-s"/>
              <w:rFonts w:ascii="Cambria Math" w:hAnsi="Cambria Math"/>
            </w:rPr>
            <m:t>​​</m:t>
          </m:r>
          <m:r>
            <m:rPr>
              <m:sty m:val="p"/>
            </m:rPr>
            <w:rPr>
              <w:rStyle w:val="mbin"/>
              <w:rFonts w:ascii="Cambria Math" w:hAnsi="Cambria Math"/>
            </w:rPr>
            <m:t>+</m:t>
          </m:r>
          <m:sSub>
            <m:sSubPr>
              <m:ctrlPr>
                <w:rPr>
                  <w:rStyle w:val="mord"/>
                  <w:rFonts w:ascii="Cambria Math" w:hAnsi="Cambria Math"/>
                </w:rPr>
              </m:ctrlPr>
            </m:sSubPr>
            <m:e>
              <m:r>
                <m:rPr>
                  <m:sty m:val="p"/>
                </m:rPr>
                <w:rPr>
                  <w:rStyle w:val="mord"/>
                  <w:rFonts w:ascii="Cambria Math" w:hAnsi="Cambria Math"/>
                </w:rPr>
                <m:t>β</m:t>
              </m:r>
            </m:e>
            <m:sub>
              <m:r>
                <w:rPr>
                  <w:rStyle w:val="mord"/>
                  <w:rFonts w:ascii="Cambria Math" w:hAnsi="Cambria Math"/>
                </w:rPr>
                <m:t>1</m:t>
              </m:r>
            </m:sub>
          </m:sSub>
          <m:r>
            <m:rPr>
              <m:sty m:val="p"/>
            </m:rPr>
            <w:rPr>
              <w:rStyle w:val="vlist-s"/>
              <w:rFonts w:ascii="Cambria Math" w:hAnsi="Cambria Math"/>
            </w:rPr>
            <m:t>​</m:t>
          </m:r>
          <m:sSub>
            <m:sSubPr>
              <m:ctrlPr>
                <w:rPr>
                  <w:rStyle w:val="mord"/>
                  <w:rFonts w:ascii="Cambria Math" w:hAnsi="Cambria Math"/>
                </w:rPr>
              </m:ctrlPr>
            </m:sSubPr>
            <m:e>
              <m:r>
                <m:rPr>
                  <m:sty m:val="p"/>
                </m:rPr>
                <w:rPr>
                  <w:rStyle w:val="mord"/>
                  <w:rFonts w:ascii="Cambria Math" w:hAnsi="Cambria Math"/>
                </w:rPr>
                <m:t>x</m:t>
              </m:r>
            </m:e>
            <m:sub>
              <m:r>
                <m:rPr>
                  <m:sty m:val="p"/>
                </m:rPr>
                <w:rPr>
                  <w:rStyle w:val="mord"/>
                  <w:rFonts w:ascii="Cambria Math" w:hAnsi="Cambria Math"/>
                </w:rPr>
                <m:t>i1</m:t>
              </m:r>
            </m:sub>
          </m:sSub>
          <m:r>
            <m:rPr>
              <m:sty m:val="p"/>
            </m:rPr>
            <w:rPr>
              <w:rStyle w:val="vlist-s"/>
              <w:rFonts w:ascii="Cambria Math" w:hAnsi="Cambria Math"/>
            </w:rPr>
            <m:t>​</m:t>
          </m:r>
          <m:r>
            <m:rPr>
              <m:sty m:val="p"/>
            </m:rPr>
            <w:rPr>
              <w:rStyle w:val="mbin"/>
              <w:rFonts w:ascii="Cambria Math" w:hAnsi="Cambria Math"/>
            </w:rPr>
            <m:t>+</m:t>
          </m:r>
          <m:sSub>
            <m:sSubPr>
              <m:ctrlPr>
                <w:rPr>
                  <w:rStyle w:val="mord"/>
                  <w:rFonts w:ascii="Cambria Math" w:hAnsi="Cambria Math"/>
                </w:rPr>
              </m:ctrlPr>
            </m:sSubPr>
            <m:e>
              <m:r>
                <m:rPr>
                  <m:sty m:val="p"/>
                </m:rPr>
                <w:rPr>
                  <w:rStyle w:val="mord"/>
                  <w:rFonts w:ascii="Cambria Math" w:hAnsi="Cambria Math"/>
                </w:rPr>
                <m:t>β</m:t>
              </m:r>
            </m:e>
            <m:sub>
              <m:r>
                <m:rPr>
                  <m:sty m:val="p"/>
                </m:rPr>
                <w:rPr>
                  <w:rStyle w:val="mord"/>
                  <w:rFonts w:ascii="Cambria Math" w:hAnsi="Cambria Math"/>
                </w:rPr>
                <m:t>2</m:t>
              </m:r>
            </m:sub>
          </m:sSub>
          <m:r>
            <m:rPr>
              <m:sty m:val="p"/>
            </m:rPr>
            <w:rPr>
              <w:rStyle w:val="vlist-s"/>
              <w:rFonts w:ascii="Cambria Math" w:hAnsi="Cambria Math"/>
            </w:rPr>
            <m:t>​</m:t>
          </m:r>
          <m:sSub>
            <m:sSubPr>
              <m:ctrlPr>
                <w:rPr>
                  <w:rStyle w:val="mord"/>
                  <w:rFonts w:ascii="Cambria Math" w:hAnsi="Cambria Math"/>
                </w:rPr>
              </m:ctrlPr>
            </m:sSubPr>
            <m:e>
              <m:r>
                <m:rPr>
                  <m:sty m:val="p"/>
                </m:rPr>
                <w:rPr>
                  <w:rStyle w:val="mord"/>
                  <w:rFonts w:ascii="Cambria Math" w:hAnsi="Cambria Math"/>
                </w:rPr>
                <m:t>x</m:t>
              </m:r>
            </m:e>
            <m:sub>
              <m:r>
                <m:rPr>
                  <m:sty m:val="p"/>
                </m:rPr>
                <w:rPr>
                  <w:rStyle w:val="mord"/>
                  <w:rFonts w:ascii="Cambria Math" w:hAnsi="Cambria Math"/>
                </w:rPr>
                <m:t>i2</m:t>
              </m:r>
            </m:sub>
          </m:sSub>
          <m:r>
            <m:rPr>
              <m:sty m:val="p"/>
            </m:rPr>
            <w:rPr>
              <w:rStyle w:val="vlist-s"/>
              <w:rFonts w:ascii="Cambria Math" w:hAnsi="Cambria Math"/>
            </w:rPr>
            <m:t>​</m:t>
          </m:r>
          <m:r>
            <m:rPr>
              <m:sty m:val="p"/>
            </m:rPr>
            <w:rPr>
              <w:rStyle w:val="mbin"/>
              <w:rFonts w:ascii="Cambria Math" w:hAnsi="Cambria Math"/>
            </w:rPr>
            <m:t>+</m:t>
          </m:r>
          <m:r>
            <m:rPr>
              <m:sty m:val="p"/>
            </m:rPr>
            <w:rPr>
              <w:rStyle w:val="minner"/>
              <w:rFonts w:ascii="Cambria Math" w:hAnsi="Cambria Math"/>
            </w:rPr>
            <m:t>…</m:t>
          </m:r>
          <m:r>
            <m:rPr>
              <m:sty m:val="p"/>
            </m:rPr>
            <w:rPr>
              <w:rStyle w:val="mbin"/>
              <w:rFonts w:ascii="Cambria Math" w:hAnsi="Cambria Math"/>
            </w:rPr>
            <m:t>+</m:t>
          </m:r>
          <m:sSub>
            <m:sSubPr>
              <m:ctrlPr>
                <w:rPr>
                  <w:rStyle w:val="mord"/>
                  <w:rFonts w:ascii="Cambria Math" w:hAnsi="Cambria Math"/>
                </w:rPr>
              </m:ctrlPr>
            </m:sSubPr>
            <m:e>
              <m:r>
                <m:rPr>
                  <m:sty m:val="p"/>
                </m:rPr>
                <w:rPr>
                  <w:rStyle w:val="mord"/>
                  <w:rFonts w:ascii="Cambria Math" w:hAnsi="Cambria Math"/>
                </w:rPr>
                <m:t>β</m:t>
              </m:r>
            </m:e>
            <m:sub>
              <m:r>
                <m:rPr>
                  <m:sty m:val="p"/>
                </m:rPr>
                <w:rPr>
                  <w:rStyle w:val="mord"/>
                  <w:rFonts w:ascii="Cambria Math" w:hAnsi="Cambria Math"/>
                </w:rPr>
                <m:t>p</m:t>
              </m:r>
            </m:sub>
          </m:sSub>
          <m:r>
            <m:rPr>
              <m:sty m:val="p"/>
            </m:rPr>
            <w:rPr>
              <w:rStyle w:val="vlist-s"/>
              <w:rFonts w:ascii="Cambria Math" w:hAnsi="Cambria Math"/>
            </w:rPr>
            <m:t>​</m:t>
          </m:r>
          <m:sSub>
            <m:sSubPr>
              <m:ctrlPr>
                <w:rPr>
                  <w:rStyle w:val="mord"/>
                  <w:rFonts w:ascii="Cambria Math" w:hAnsi="Cambria Math"/>
                </w:rPr>
              </m:ctrlPr>
            </m:sSubPr>
            <m:e>
              <m:r>
                <m:rPr>
                  <m:sty m:val="p"/>
                </m:rPr>
                <w:rPr>
                  <w:rStyle w:val="mord"/>
                  <w:rFonts w:ascii="Cambria Math" w:hAnsi="Cambria Math"/>
                </w:rPr>
                <m:t>x</m:t>
              </m:r>
            </m:e>
            <m:sub>
              <m:r>
                <m:rPr>
                  <m:sty m:val="p"/>
                </m:rPr>
                <w:rPr>
                  <w:rStyle w:val="mord"/>
                  <w:rFonts w:ascii="Cambria Math" w:hAnsi="Cambria Math"/>
                </w:rPr>
                <m:t>ip</m:t>
              </m:r>
            </m:sub>
          </m:sSub>
          <m:r>
            <m:rPr>
              <m:sty m:val="p"/>
            </m:rPr>
            <w:rPr>
              <w:rStyle w:val="vlist-s"/>
              <w:rFonts w:ascii="Cambria Math" w:hAnsi="Cambria Math"/>
            </w:rPr>
            <m:t>​</m:t>
          </m:r>
          <m:r>
            <m:rPr>
              <m:sty m:val="p"/>
            </m:rPr>
            <w:rPr>
              <w:rStyle w:val="mbin"/>
              <w:rFonts w:ascii="Cambria Math" w:hAnsi="Cambria Math"/>
            </w:rPr>
            <m:t>+</m:t>
          </m:r>
          <m:r>
            <m:rPr>
              <m:sty m:val="p"/>
            </m:rPr>
            <w:rPr>
              <w:rStyle w:val="mord"/>
              <w:rFonts w:ascii="Cambria Math" w:hAnsi="Cambria Math"/>
            </w:rPr>
            <m:t>ϵ</m:t>
          </m:r>
        </m:oMath>
      </m:oMathPara>
    </w:p>
    <w:p w14:paraId="3B3EDBB7" w14:textId="77777777" w:rsidR="00A15999" w:rsidRPr="00A15999" w:rsidRDefault="00A15999" w:rsidP="00A15999">
      <w:pPr>
        <w:rPr>
          <w:i/>
          <w:lang w:val="en-US"/>
        </w:rPr>
      </w:pPr>
    </w:p>
    <w:p w14:paraId="5520F8E9" w14:textId="30196671" w:rsidR="00786ED1" w:rsidRDefault="004B44A6" w:rsidP="00786ED1">
      <w:pPr>
        <w:rPr>
          <w:rStyle w:val="mord"/>
          <w:color w:val="111111"/>
          <w:spacing w:val="1"/>
          <w:shd w:val="clear" w:color="auto" w:fill="FFFFFF"/>
        </w:rPr>
      </w:pPr>
      <w:r>
        <w:t xml:space="preserve">Trong đó, với </w:t>
      </w:r>
      <w:r w:rsidR="00532610">
        <w:rPr>
          <w:rStyle w:val="mord"/>
          <w:rFonts w:ascii="KaTeX_Math" w:hAnsi="KaTeX_Math"/>
          <w:i/>
          <w:iCs/>
          <w:color w:val="111111"/>
          <w:spacing w:val="1"/>
          <w:shd w:val="clear" w:color="auto" w:fill="FFFFFF"/>
        </w:rPr>
        <w:t>i</w:t>
      </w:r>
      <w:r w:rsidR="00532610">
        <w:rPr>
          <w:rStyle w:val="mord"/>
          <w:rFonts w:ascii="KaTeX_Math" w:hAnsi="KaTeX_Math"/>
          <w:i/>
          <w:iCs/>
          <w:color w:val="111111"/>
          <w:spacing w:val="1"/>
          <w:shd w:val="clear" w:color="auto" w:fill="FFFFFF"/>
          <w:lang w:val="en-US"/>
        </w:rPr>
        <w:t xml:space="preserve"> </w:t>
      </w:r>
      <w:r>
        <w:t>là số quan sát</w:t>
      </w:r>
      <w:r w:rsidR="00786ED1">
        <w:rPr>
          <w:rStyle w:val="mord"/>
          <w:color w:val="111111"/>
          <w:spacing w:val="1"/>
          <w:shd w:val="clear" w:color="auto" w:fill="FFFFFF"/>
        </w:rPr>
        <w:t>:</w:t>
      </w:r>
    </w:p>
    <w:p w14:paraId="6CF9E207" w14:textId="226083DA" w:rsidR="00786ED1" w:rsidRPr="00D4274D" w:rsidRDefault="00000000" w:rsidP="00BC036F">
      <w:pPr>
        <w:pStyle w:val="ListParagraph"/>
        <w:numPr>
          <w:ilvl w:val="0"/>
          <w:numId w:val="16"/>
        </w:numPr>
        <w:rPr>
          <w:rStyle w:val="mord"/>
          <w:color w:val="111111"/>
          <w:spacing w:val="1"/>
          <w:shd w:val="clear" w:color="auto" w:fill="FFFFFF"/>
        </w:rPr>
      </w:pPr>
      <m:oMath>
        <m:sSub>
          <m:sSubPr>
            <m:ctrlPr>
              <w:rPr>
                <w:rStyle w:val="mord"/>
                <w:rFonts w:ascii="Cambria Math" w:hAnsi="Cambria Math"/>
              </w:rPr>
            </m:ctrlPr>
          </m:sSubPr>
          <m:e>
            <m:r>
              <m:rPr>
                <m:sty m:val="p"/>
              </m:rPr>
              <w:rPr>
                <w:rStyle w:val="mord"/>
                <w:rFonts w:ascii="Cambria Math" w:hAnsi="Cambria Math"/>
              </w:rPr>
              <m:t>y</m:t>
            </m:r>
          </m:e>
          <m:sub>
            <m:r>
              <w:rPr>
                <w:rStyle w:val="mord"/>
                <w:rFonts w:ascii="Cambria Math" w:hAnsi="Cambria Math"/>
              </w:rPr>
              <m:t>i</m:t>
            </m:r>
          </m:sub>
        </m:sSub>
      </m:oMath>
      <w:r w:rsidR="00786ED1" w:rsidRPr="00D4274D">
        <w:rPr>
          <w:rStyle w:val="mord"/>
          <w:rFonts w:ascii="KaTeX_Math" w:hAnsi="KaTeX_Math"/>
          <w:i/>
          <w:iCs/>
          <w:color w:val="111111"/>
          <w:spacing w:val="1"/>
          <w:shd w:val="clear" w:color="auto" w:fill="FFFFFF"/>
        </w:rPr>
        <w:t xml:space="preserve"> </w:t>
      </w:r>
      <w:r w:rsidR="00E75CBB" w:rsidRPr="000A0E5E">
        <w:rPr>
          <w:rFonts w:eastAsia="Times New Roman" w:cs="Times New Roman"/>
          <w:sz w:val="24"/>
          <w:szCs w:val="24"/>
          <w:lang w:val="en-US" w:eastAsia="en-US"/>
        </w:rPr>
        <w:t xml:space="preserve">là </w:t>
      </w:r>
      <w:r w:rsidR="0051397B">
        <w:t>biến phụ thuộc.</w:t>
      </w:r>
    </w:p>
    <w:p w14:paraId="49610926" w14:textId="3D6C90CC" w:rsidR="00786ED1" w:rsidRPr="00D4274D" w:rsidRDefault="00000000" w:rsidP="00BC036F">
      <w:pPr>
        <w:pStyle w:val="ListParagraph"/>
        <w:numPr>
          <w:ilvl w:val="0"/>
          <w:numId w:val="16"/>
        </w:numPr>
        <w:rPr>
          <w:rStyle w:val="mord"/>
          <w:color w:val="111111"/>
          <w:spacing w:val="1"/>
          <w:shd w:val="clear" w:color="auto" w:fill="FFFFFF"/>
          <w:lang w:val="en-US"/>
        </w:rPr>
      </w:pPr>
      <m:oMath>
        <m:sSub>
          <m:sSubPr>
            <m:ctrlPr>
              <w:rPr>
                <w:rStyle w:val="mord"/>
                <w:rFonts w:ascii="Cambria Math" w:hAnsi="Cambria Math"/>
              </w:rPr>
            </m:ctrlPr>
          </m:sSubPr>
          <m:e>
            <m:r>
              <m:rPr>
                <m:sty m:val="p"/>
              </m:rPr>
              <w:rPr>
                <w:rStyle w:val="mord"/>
                <w:rFonts w:ascii="Cambria Math" w:hAnsi="Cambria Math"/>
              </w:rPr>
              <m:t>x</m:t>
            </m:r>
          </m:e>
          <m:sub>
            <m:r>
              <m:rPr>
                <m:sty m:val="p"/>
              </m:rPr>
              <w:rPr>
                <w:rStyle w:val="mord"/>
                <w:rFonts w:ascii="Cambria Math" w:hAnsi="Cambria Math"/>
              </w:rPr>
              <m:t>i</m:t>
            </m:r>
          </m:sub>
        </m:sSub>
      </m:oMath>
      <w:r w:rsidR="00786ED1" w:rsidRPr="00D4274D">
        <w:rPr>
          <w:rStyle w:val="vlist-s"/>
          <w:color w:val="111111"/>
          <w:spacing w:val="1"/>
          <w:shd w:val="clear" w:color="auto" w:fill="FFFFFF"/>
        </w:rPr>
        <w:t xml:space="preserve">​ </w:t>
      </w:r>
      <w:r w:rsidR="00E75CBB" w:rsidRPr="000A0E5E">
        <w:rPr>
          <w:rFonts w:eastAsia="Times New Roman" w:cs="Times New Roman"/>
          <w:sz w:val="24"/>
          <w:szCs w:val="24"/>
          <w:lang w:val="en-US" w:eastAsia="en-US"/>
        </w:rPr>
        <w:t>là</w:t>
      </w:r>
      <w:r w:rsidR="00786ED1" w:rsidRPr="00D4274D">
        <w:rPr>
          <w:rStyle w:val="mrel"/>
          <w:color w:val="111111"/>
          <w:spacing w:val="1"/>
          <w:shd w:val="clear" w:color="auto" w:fill="FFFFFF"/>
        </w:rPr>
        <w:t xml:space="preserve"> </w:t>
      </w:r>
      <w:r w:rsidR="00162A84">
        <w:t>các biến độc lập</w:t>
      </w:r>
      <w:r w:rsidR="00162A84" w:rsidRPr="00D4274D">
        <w:rPr>
          <w:lang w:val="en-US"/>
        </w:rPr>
        <w:t>.</w:t>
      </w:r>
    </w:p>
    <w:p w14:paraId="2AA8D225" w14:textId="7F37663A" w:rsidR="00786ED1" w:rsidRPr="00D4274D" w:rsidRDefault="00000000" w:rsidP="00BC036F">
      <w:pPr>
        <w:pStyle w:val="ListParagraph"/>
        <w:numPr>
          <w:ilvl w:val="0"/>
          <w:numId w:val="16"/>
        </w:numPr>
        <w:rPr>
          <w:rStyle w:val="mord"/>
          <w:color w:val="111111"/>
          <w:spacing w:val="1"/>
          <w:shd w:val="clear" w:color="auto" w:fill="FFFFFF"/>
          <w:lang w:val="en-US"/>
        </w:rPr>
      </w:pPr>
      <m:oMath>
        <m:sSub>
          <m:sSubPr>
            <m:ctrlPr>
              <w:rPr>
                <w:rStyle w:val="mord"/>
                <w:rFonts w:ascii="Cambria Math" w:hAnsi="Cambria Math"/>
              </w:rPr>
            </m:ctrlPr>
          </m:sSubPr>
          <m:e>
            <m:r>
              <m:rPr>
                <m:sty m:val="p"/>
              </m:rPr>
              <w:rPr>
                <w:rStyle w:val="mord"/>
                <w:rFonts w:ascii="Cambria Math" w:hAnsi="Cambria Math"/>
              </w:rPr>
              <m:t>β</m:t>
            </m:r>
          </m:e>
          <m:sub>
            <m:r>
              <w:rPr>
                <w:rStyle w:val="mord"/>
                <w:rFonts w:ascii="Cambria Math" w:hAnsi="Cambria Math"/>
              </w:rPr>
              <m:t>0</m:t>
            </m:r>
          </m:sub>
        </m:sSub>
      </m:oMath>
      <w:r w:rsidR="00786ED1" w:rsidRPr="00D4274D">
        <w:rPr>
          <w:rStyle w:val="vlist-s"/>
          <w:color w:val="111111"/>
          <w:spacing w:val="1"/>
          <w:shd w:val="clear" w:color="auto" w:fill="FFFFFF"/>
        </w:rPr>
        <w:t xml:space="preserve">​ </w:t>
      </w:r>
      <w:r w:rsidR="00E75CBB" w:rsidRPr="000A0E5E">
        <w:rPr>
          <w:rFonts w:eastAsia="Times New Roman" w:cs="Times New Roman"/>
          <w:sz w:val="24"/>
          <w:szCs w:val="24"/>
          <w:lang w:val="en-US" w:eastAsia="en-US"/>
        </w:rPr>
        <w:t>là</w:t>
      </w:r>
      <w:r w:rsidR="00786ED1" w:rsidRPr="00D4274D">
        <w:rPr>
          <w:rStyle w:val="mrel"/>
          <w:color w:val="111111"/>
          <w:spacing w:val="1"/>
          <w:shd w:val="clear" w:color="auto" w:fill="FFFFFF"/>
        </w:rPr>
        <w:t xml:space="preserve"> </w:t>
      </w:r>
      <w:r w:rsidR="004A4C99">
        <w:t>hệ số chặn (giá trị khi tất cả các biến độc lập bằng 0)</w:t>
      </w:r>
      <w:r w:rsidR="00181538" w:rsidRPr="00D4274D">
        <w:rPr>
          <w:lang w:val="en-US"/>
        </w:rPr>
        <w:t>.</w:t>
      </w:r>
    </w:p>
    <w:p w14:paraId="29929907" w14:textId="057E5594" w:rsidR="00786ED1" w:rsidRPr="00D4274D" w:rsidRDefault="00000000" w:rsidP="00BC036F">
      <w:pPr>
        <w:pStyle w:val="ListParagraph"/>
        <w:numPr>
          <w:ilvl w:val="0"/>
          <w:numId w:val="16"/>
        </w:numPr>
        <w:rPr>
          <w:rStyle w:val="mord"/>
          <w:color w:val="111111"/>
          <w:spacing w:val="1"/>
          <w:shd w:val="clear" w:color="auto" w:fill="FFFFFF"/>
        </w:rPr>
      </w:pPr>
      <m:oMath>
        <m:sSub>
          <m:sSubPr>
            <m:ctrlPr>
              <w:rPr>
                <w:rStyle w:val="mord"/>
                <w:rFonts w:ascii="Cambria Math" w:hAnsi="Cambria Math"/>
              </w:rPr>
            </m:ctrlPr>
          </m:sSubPr>
          <m:e>
            <m:r>
              <m:rPr>
                <m:sty m:val="p"/>
              </m:rPr>
              <w:rPr>
                <w:rStyle w:val="mord"/>
                <w:rFonts w:ascii="Cambria Math" w:hAnsi="Cambria Math"/>
              </w:rPr>
              <m:t>β</m:t>
            </m:r>
          </m:e>
          <m:sub>
            <m:r>
              <m:rPr>
                <m:sty m:val="p"/>
              </m:rPr>
              <w:rPr>
                <w:rStyle w:val="mord"/>
                <w:rFonts w:ascii="Cambria Math" w:hAnsi="Cambria Math"/>
              </w:rPr>
              <m:t>p</m:t>
            </m:r>
          </m:sub>
        </m:sSub>
      </m:oMath>
      <w:r w:rsidR="00786ED1" w:rsidRPr="00D4274D">
        <w:rPr>
          <w:rStyle w:val="mord"/>
          <w:rFonts w:ascii="KaTeX_Math" w:hAnsi="KaTeX_Math"/>
          <w:i/>
          <w:iCs/>
          <w:color w:val="111111"/>
          <w:spacing w:val="1"/>
          <w:shd w:val="clear" w:color="auto" w:fill="FFFFFF"/>
        </w:rPr>
        <w:t xml:space="preserve"> </w:t>
      </w:r>
      <w:r w:rsidR="00E75CBB" w:rsidRPr="000A0E5E">
        <w:rPr>
          <w:rFonts w:eastAsia="Times New Roman" w:cs="Times New Roman"/>
          <w:sz w:val="24"/>
          <w:szCs w:val="24"/>
          <w:lang w:val="en-US" w:eastAsia="en-US"/>
        </w:rPr>
        <w:t>là</w:t>
      </w:r>
      <w:r w:rsidR="00786ED1" w:rsidRPr="00D4274D">
        <w:rPr>
          <w:rStyle w:val="mrel"/>
          <w:color w:val="111111"/>
          <w:spacing w:val="1"/>
          <w:shd w:val="clear" w:color="auto" w:fill="FFFFFF"/>
        </w:rPr>
        <w:t xml:space="preserve"> </w:t>
      </w:r>
      <w:r w:rsidR="00945F73">
        <w:t>các hệ số hồi quy cho từng biến độc lập.</w:t>
      </w:r>
    </w:p>
    <w:p w14:paraId="7805753C" w14:textId="6F8BB71A" w:rsidR="00786ED1" w:rsidRDefault="00001A3B" w:rsidP="00BC036F">
      <w:pPr>
        <w:pStyle w:val="ListParagraph"/>
        <w:numPr>
          <w:ilvl w:val="0"/>
          <w:numId w:val="16"/>
        </w:numPr>
        <w:rPr>
          <w:lang w:val="en-US"/>
        </w:rPr>
      </w:pPr>
      <m:oMath>
        <m:r>
          <m:rPr>
            <m:sty m:val="p"/>
          </m:rPr>
          <w:rPr>
            <w:rStyle w:val="mord"/>
            <w:rFonts w:ascii="Cambria Math" w:hAnsi="Cambria Math"/>
          </w:rPr>
          <m:t>ϵ</m:t>
        </m:r>
      </m:oMath>
      <w:r w:rsidR="00786ED1" w:rsidRPr="00D4274D">
        <w:rPr>
          <w:rStyle w:val="mord"/>
          <w:rFonts w:ascii="KaTeX_Math" w:hAnsi="KaTeX_Math"/>
          <w:i/>
          <w:iCs/>
          <w:color w:val="111111"/>
          <w:spacing w:val="1"/>
          <w:shd w:val="clear" w:color="auto" w:fill="FFFFFF"/>
        </w:rPr>
        <w:t xml:space="preserve"> </w:t>
      </w:r>
      <w:r w:rsidR="00E75CBB" w:rsidRPr="000A0E5E">
        <w:rPr>
          <w:rFonts w:eastAsia="Times New Roman" w:cs="Times New Roman"/>
          <w:sz w:val="24"/>
          <w:szCs w:val="24"/>
          <w:lang w:val="en-US" w:eastAsia="en-US"/>
        </w:rPr>
        <w:t>là</w:t>
      </w:r>
      <w:r w:rsidR="00786ED1" w:rsidRPr="00D4274D">
        <w:rPr>
          <w:rStyle w:val="mrel"/>
          <w:color w:val="111111"/>
          <w:spacing w:val="1"/>
          <w:shd w:val="clear" w:color="auto" w:fill="FFFFFF"/>
        </w:rPr>
        <w:t xml:space="preserve"> </w:t>
      </w:r>
      <w:r w:rsidR="00D24F0A">
        <w:t>sai số của mô hình (còn được gọi là phần dư).</w:t>
      </w:r>
    </w:p>
    <w:p w14:paraId="490CBFC1" w14:textId="540B0AB9" w:rsidR="008D6047" w:rsidRPr="008D6047" w:rsidRDefault="008D6047" w:rsidP="008D6047">
      <w:pPr>
        <w:rPr>
          <w:lang w:val="en-US"/>
        </w:rPr>
      </w:pPr>
      <w:r>
        <w:t>Phương trình hồi quy tuyến tính bội</w:t>
      </w:r>
      <w:r>
        <w:rPr>
          <w:lang w:val="en-US"/>
        </w:rPr>
        <w:t>:</w:t>
      </w:r>
    </w:p>
    <w:p w14:paraId="15EEEADF" w14:textId="7349EF49" w:rsidR="00D24F0A" w:rsidRPr="008D6047" w:rsidRDefault="00000000" w:rsidP="008D6047">
      <w:pPr>
        <w:jc w:val="center"/>
        <w:rPr>
          <w:rStyle w:val="mord"/>
          <w:i/>
          <w:lang w:val="en-US"/>
        </w:rPr>
      </w:pPr>
      <m:oMathPara>
        <m:oMath>
          <m:acc>
            <m:accPr>
              <m:ctrlPr>
                <w:rPr>
                  <w:rStyle w:val="vlist-s"/>
                  <w:rFonts w:ascii="Cambria Math" w:hAnsi="Cambria Math"/>
                </w:rPr>
              </m:ctrlPr>
            </m:accPr>
            <m:e>
              <m:r>
                <w:rPr>
                  <w:rStyle w:val="vlist-s"/>
                  <w:rFonts w:ascii="Cambria Math" w:hAnsi="Cambria Math"/>
                </w:rPr>
                <m:t>y</m:t>
              </m:r>
            </m:e>
          </m:acc>
          <m:r>
            <m:rPr>
              <m:sty m:val="p"/>
            </m:rPr>
            <w:rPr>
              <w:rStyle w:val="vlist-s"/>
              <w:rFonts w:ascii="Cambria Math" w:hAnsi="Cambria Math"/>
            </w:rPr>
            <m:t>​</m:t>
          </m:r>
          <m:r>
            <m:rPr>
              <m:sty m:val="p"/>
            </m:rPr>
            <w:rPr>
              <w:rStyle w:val="mrel"/>
              <w:rFonts w:ascii="Cambria Math" w:hAnsi="Cambria Math"/>
            </w:rPr>
            <m:t>=</m:t>
          </m:r>
          <m:sSub>
            <m:sSubPr>
              <m:ctrlPr>
                <w:rPr>
                  <w:rStyle w:val="mord"/>
                  <w:rFonts w:ascii="Cambria Math" w:hAnsi="Cambria Math"/>
                </w:rPr>
              </m:ctrlPr>
            </m:sSubPr>
            <m:e>
              <m:r>
                <m:rPr>
                  <m:sty m:val="p"/>
                </m:rPr>
                <w:rPr>
                  <w:rStyle w:val="mord"/>
                  <w:rFonts w:ascii="Cambria Math" w:hAnsi="Cambria Math"/>
                </w:rPr>
                <m:t>b</m:t>
              </m:r>
            </m:e>
            <m:sub>
              <m:r>
                <w:rPr>
                  <w:rStyle w:val="mord"/>
                  <w:rFonts w:ascii="Cambria Math" w:hAnsi="Cambria Math"/>
                </w:rPr>
                <m:t>0</m:t>
              </m:r>
            </m:sub>
          </m:sSub>
          <m:r>
            <m:rPr>
              <m:sty m:val="p"/>
            </m:rPr>
            <w:rPr>
              <w:rStyle w:val="vlist-s"/>
              <w:rFonts w:ascii="Cambria Math" w:hAnsi="Cambria Math"/>
            </w:rPr>
            <m:t>​​</m:t>
          </m:r>
          <m:r>
            <m:rPr>
              <m:sty m:val="p"/>
            </m:rPr>
            <w:rPr>
              <w:rStyle w:val="mbin"/>
              <w:rFonts w:ascii="Cambria Math" w:hAnsi="Cambria Math"/>
            </w:rPr>
            <m:t>+</m:t>
          </m:r>
          <m:sSub>
            <m:sSubPr>
              <m:ctrlPr>
                <w:rPr>
                  <w:rStyle w:val="mord"/>
                  <w:rFonts w:ascii="Cambria Math" w:hAnsi="Cambria Math"/>
                </w:rPr>
              </m:ctrlPr>
            </m:sSubPr>
            <m:e>
              <m:r>
                <m:rPr>
                  <m:sty m:val="p"/>
                </m:rPr>
                <w:rPr>
                  <w:rStyle w:val="mord"/>
                  <w:rFonts w:ascii="Cambria Math" w:hAnsi="Cambria Math"/>
                </w:rPr>
                <m:t>b</m:t>
              </m:r>
            </m:e>
            <m:sub>
              <m:r>
                <w:rPr>
                  <w:rStyle w:val="mord"/>
                  <w:rFonts w:ascii="Cambria Math" w:hAnsi="Cambria Math"/>
                </w:rPr>
                <m:t>1</m:t>
              </m:r>
            </m:sub>
          </m:sSub>
          <m:r>
            <m:rPr>
              <m:sty m:val="p"/>
            </m:rPr>
            <w:rPr>
              <w:rStyle w:val="vlist-s"/>
              <w:rFonts w:ascii="Cambria Math" w:hAnsi="Cambria Math"/>
            </w:rPr>
            <m:t>​</m:t>
          </m:r>
          <m:sSub>
            <m:sSubPr>
              <m:ctrlPr>
                <w:rPr>
                  <w:rStyle w:val="mord"/>
                  <w:rFonts w:ascii="Cambria Math" w:hAnsi="Cambria Math"/>
                </w:rPr>
              </m:ctrlPr>
            </m:sSubPr>
            <m:e>
              <m:r>
                <m:rPr>
                  <m:sty m:val="p"/>
                </m:rPr>
                <w:rPr>
                  <w:rStyle w:val="mord"/>
                  <w:rFonts w:ascii="Cambria Math" w:hAnsi="Cambria Math"/>
                </w:rPr>
                <m:t>X</m:t>
              </m:r>
            </m:e>
            <m:sub>
              <m:r>
                <m:rPr>
                  <m:sty m:val="p"/>
                </m:rPr>
                <w:rPr>
                  <w:rStyle w:val="mord"/>
                  <w:rFonts w:ascii="Cambria Math" w:hAnsi="Cambria Math"/>
                </w:rPr>
                <m:t>1</m:t>
              </m:r>
            </m:sub>
          </m:sSub>
          <m:r>
            <m:rPr>
              <m:sty m:val="p"/>
            </m:rPr>
            <w:rPr>
              <w:rStyle w:val="vlist-s"/>
              <w:rFonts w:ascii="Cambria Math" w:hAnsi="Cambria Math"/>
            </w:rPr>
            <m:t>​</m:t>
          </m:r>
          <m:r>
            <m:rPr>
              <m:sty m:val="p"/>
            </m:rPr>
            <w:rPr>
              <w:rStyle w:val="mbin"/>
              <w:rFonts w:ascii="Cambria Math" w:hAnsi="Cambria Math"/>
            </w:rPr>
            <m:t>+</m:t>
          </m:r>
          <m:sSub>
            <m:sSubPr>
              <m:ctrlPr>
                <w:rPr>
                  <w:rStyle w:val="mord"/>
                  <w:rFonts w:ascii="Cambria Math" w:hAnsi="Cambria Math"/>
                </w:rPr>
              </m:ctrlPr>
            </m:sSubPr>
            <m:e>
              <m:r>
                <m:rPr>
                  <m:sty m:val="p"/>
                </m:rPr>
                <w:rPr>
                  <w:rStyle w:val="mord"/>
                  <w:rFonts w:ascii="Cambria Math" w:hAnsi="Cambria Math"/>
                </w:rPr>
                <m:t>b</m:t>
              </m:r>
            </m:e>
            <m:sub>
              <m:r>
                <m:rPr>
                  <m:sty m:val="p"/>
                </m:rPr>
                <w:rPr>
                  <w:rStyle w:val="mord"/>
                  <w:rFonts w:ascii="Cambria Math" w:hAnsi="Cambria Math"/>
                </w:rPr>
                <m:t>2</m:t>
              </m:r>
            </m:sub>
          </m:sSub>
          <m:r>
            <m:rPr>
              <m:sty m:val="p"/>
            </m:rPr>
            <w:rPr>
              <w:rStyle w:val="vlist-s"/>
              <w:rFonts w:ascii="Cambria Math" w:hAnsi="Cambria Math"/>
            </w:rPr>
            <m:t>​</m:t>
          </m:r>
          <m:sSub>
            <m:sSubPr>
              <m:ctrlPr>
                <w:rPr>
                  <w:rStyle w:val="mord"/>
                  <w:rFonts w:ascii="Cambria Math" w:hAnsi="Cambria Math"/>
                </w:rPr>
              </m:ctrlPr>
            </m:sSubPr>
            <m:e>
              <m:r>
                <m:rPr>
                  <m:sty m:val="p"/>
                </m:rPr>
                <w:rPr>
                  <w:rStyle w:val="mord"/>
                  <w:rFonts w:ascii="Cambria Math" w:hAnsi="Cambria Math"/>
                </w:rPr>
                <m:t>X</m:t>
              </m:r>
            </m:e>
            <m:sub>
              <m:r>
                <m:rPr>
                  <m:sty m:val="p"/>
                </m:rPr>
                <w:rPr>
                  <w:rStyle w:val="mord"/>
                  <w:rFonts w:ascii="Cambria Math" w:hAnsi="Cambria Math"/>
                </w:rPr>
                <m:t>2</m:t>
              </m:r>
            </m:sub>
          </m:sSub>
          <m:r>
            <m:rPr>
              <m:sty m:val="p"/>
            </m:rPr>
            <w:rPr>
              <w:rStyle w:val="vlist-s"/>
              <w:rFonts w:ascii="Cambria Math" w:hAnsi="Cambria Math"/>
            </w:rPr>
            <m:t>​</m:t>
          </m:r>
          <m:r>
            <m:rPr>
              <m:sty m:val="p"/>
            </m:rPr>
            <w:rPr>
              <w:rStyle w:val="mbin"/>
              <w:rFonts w:ascii="Cambria Math" w:hAnsi="Cambria Math"/>
            </w:rPr>
            <m:t>+</m:t>
          </m:r>
          <m:r>
            <m:rPr>
              <m:sty m:val="p"/>
            </m:rPr>
            <w:rPr>
              <w:rStyle w:val="minner"/>
              <w:rFonts w:ascii="Cambria Math" w:hAnsi="Cambria Math"/>
            </w:rPr>
            <m:t>…</m:t>
          </m:r>
          <m:r>
            <m:rPr>
              <m:sty m:val="p"/>
            </m:rPr>
            <w:rPr>
              <w:rStyle w:val="mbin"/>
              <w:rFonts w:ascii="Cambria Math" w:hAnsi="Cambria Math"/>
            </w:rPr>
            <m:t>+</m:t>
          </m:r>
          <m:sSub>
            <m:sSubPr>
              <m:ctrlPr>
                <w:rPr>
                  <w:rStyle w:val="mord"/>
                  <w:rFonts w:ascii="Cambria Math" w:hAnsi="Cambria Math"/>
                </w:rPr>
              </m:ctrlPr>
            </m:sSubPr>
            <m:e>
              <m:r>
                <m:rPr>
                  <m:sty m:val="p"/>
                </m:rPr>
                <w:rPr>
                  <w:rStyle w:val="mord"/>
                  <w:rFonts w:ascii="Cambria Math" w:hAnsi="Cambria Math"/>
                </w:rPr>
                <m:t>b</m:t>
              </m:r>
            </m:e>
            <m:sub>
              <m:r>
                <m:rPr>
                  <m:sty m:val="p"/>
                </m:rPr>
                <w:rPr>
                  <w:rStyle w:val="mord"/>
                  <w:rFonts w:ascii="Cambria Math" w:hAnsi="Cambria Math"/>
                </w:rPr>
                <m:t>p</m:t>
              </m:r>
            </m:sub>
          </m:sSub>
          <m:r>
            <m:rPr>
              <m:sty m:val="p"/>
            </m:rPr>
            <w:rPr>
              <w:rStyle w:val="vlist-s"/>
              <w:rFonts w:ascii="Cambria Math" w:hAnsi="Cambria Math"/>
            </w:rPr>
            <m:t>​</m:t>
          </m:r>
          <m:sSub>
            <m:sSubPr>
              <m:ctrlPr>
                <w:rPr>
                  <w:rStyle w:val="mord"/>
                  <w:rFonts w:ascii="Cambria Math" w:hAnsi="Cambria Math"/>
                </w:rPr>
              </m:ctrlPr>
            </m:sSubPr>
            <m:e>
              <m:r>
                <m:rPr>
                  <m:sty m:val="p"/>
                </m:rPr>
                <w:rPr>
                  <w:rStyle w:val="mord"/>
                  <w:rFonts w:ascii="Cambria Math" w:hAnsi="Cambria Math"/>
                </w:rPr>
                <m:t>X</m:t>
              </m:r>
            </m:e>
            <m:sub>
              <m:r>
                <m:rPr>
                  <m:sty m:val="p"/>
                </m:rPr>
                <w:rPr>
                  <w:rStyle w:val="mord"/>
                  <w:rFonts w:ascii="Cambria Math" w:hAnsi="Cambria Math"/>
                </w:rPr>
                <m:t>p</m:t>
              </m:r>
            </m:sub>
          </m:sSub>
          <m:r>
            <m:rPr>
              <m:sty m:val="p"/>
            </m:rPr>
            <w:rPr>
              <w:rStyle w:val="vlist-s"/>
              <w:rFonts w:ascii="Cambria Math" w:hAnsi="Cambria Math"/>
            </w:rPr>
            <m:t>​</m:t>
          </m:r>
        </m:oMath>
      </m:oMathPara>
    </w:p>
    <w:p w14:paraId="6FF0A20C" w14:textId="77777777" w:rsidR="000A0E5E" w:rsidRPr="000A0E5E" w:rsidRDefault="000A0E5E" w:rsidP="000A0E5E">
      <w:pPr>
        <w:spacing w:before="100" w:beforeAutospacing="1" w:after="100" w:afterAutospacing="1" w:line="240" w:lineRule="auto"/>
        <w:jc w:val="left"/>
        <w:rPr>
          <w:rFonts w:eastAsia="Times New Roman" w:cs="Times New Roman"/>
          <w:sz w:val="24"/>
          <w:szCs w:val="24"/>
          <w:lang w:val="en-US" w:eastAsia="en-US"/>
        </w:rPr>
      </w:pPr>
      <w:r w:rsidRPr="000A0E5E">
        <w:rPr>
          <w:rFonts w:eastAsia="Times New Roman" w:cs="Times New Roman"/>
          <w:sz w:val="24"/>
          <w:szCs w:val="24"/>
          <w:lang w:val="en-US" w:eastAsia="en-US"/>
        </w:rPr>
        <w:t>Trong đó:</w:t>
      </w:r>
    </w:p>
    <w:p w14:paraId="7D859A1F" w14:textId="43FB6E41" w:rsidR="000A0E5E" w:rsidRPr="000A0E5E" w:rsidRDefault="00000000" w:rsidP="00BC036F">
      <w:pPr>
        <w:numPr>
          <w:ilvl w:val="0"/>
          <w:numId w:val="15"/>
        </w:numPr>
        <w:spacing w:before="100" w:beforeAutospacing="1" w:after="100" w:afterAutospacing="1" w:line="240" w:lineRule="auto"/>
        <w:jc w:val="left"/>
        <w:rPr>
          <w:rFonts w:eastAsia="Times New Roman" w:cs="Times New Roman"/>
          <w:sz w:val="24"/>
          <w:szCs w:val="24"/>
          <w:lang w:val="en-US" w:eastAsia="en-US"/>
        </w:rPr>
      </w:pPr>
      <m:oMath>
        <m:acc>
          <m:accPr>
            <m:ctrlPr>
              <w:rPr>
                <w:rStyle w:val="vlist-s"/>
                <w:rFonts w:ascii="Cambria Math" w:hAnsi="Cambria Math"/>
              </w:rPr>
            </m:ctrlPr>
          </m:accPr>
          <m:e>
            <m:r>
              <w:rPr>
                <w:rStyle w:val="vlist-s"/>
                <w:rFonts w:ascii="Cambria Math" w:hAnsi="Cambria Math"/>
              </w:rPr>
              <m:t>y</m:t>
            </m:r>
          </m:e>
        </m:acc>
      </m:oMath>
      <w:r w:rsidR="000A0E5E" w:rsidRPr="000A0E5E">
        <w:rPr>
          <w:rFonts w:eastAsia="Times New Roman" w:cs="Times New Roman"/>
          <w:sz w:val="24"/>
          <w:szCs w:val="24"/>
          <w:lang w:val="en-US" w:eastAsia="en-US"/>
        </w:rPr>
        <w:t xml:space="preserve"> </w:t>
      </w:r>
      <w:r w:rsidR="00E75CBB" w:rsidRPr="000A0E5E">
        <w:rPr>
          <w:rFonts w:eastAsia="Times New Roman" w:cs="Times New Roman"/>
          <w:sz w:val="24"/>
          <w:szCs w:val="24"/>
          <w:lang w:val="en-US" w:eastAsia="en-US"/>
        </w:rPr>
        <w:t>là</w:t>
      </w:r>
      <w:r w:rsidR="00496E0E">
        <w:rPr>
          <w:rFonts w:eastAsia="Times New Roman" w:cs="Times New Roman"/>
          <w:sz w:val="24"/>
          <w:szCs w:val="24"/>
          <w:lang w:val="en-US" w:eastAsia="en-US"/>
        </w:rPr>
        <w:t xml:space="preserve"> </w:t>
      </w:r>
      <w:r w:rsidR="000A0E5E" w:rsidRPr="000A0E5E">
        <w:rPr>
          <w:rFonts w:eastAsia="Times New Roman" w:cs="Times New Roman"/>
          <w:sz w:val="24"/>
          <w:szCs w:val="24"/>
          <w:lang w:val="en-US" w:eastAsia="en-US"/>
        </w:rPr>
        <w:t>giá trị dự đoán hoặc mong đợi của biến phụ thuộc.</w:t>
      </w:r>
    </w:p>
    <w:p w14:paraId="09768988" w14:textId="4E0BA91F" w:rsidR="000A0E5E" w:rsidRPr="000A0E5E" w:rsidRDefault="00000000" w:rsidP="00BC036F">
      <w:pPr>
        <w:numPr>
          <w:ilvl w:val="0"/>
          <w:numId w:val="15"/>
        </w:numPr>
        <w:spacing w:before="100" w:beforeAutospacing="1" w:after="100" w:afterAutospacing="1" w:line="240" w:lineRule="auto"/>
        <w:jc w:val="left"/>
        <w:rPr>
          <w:rFonts w:eastAsia="Times New Roman" w:cs="Times New Roman"/>
          <w:sz w:val="24"/>
          <w:szCs w:val="24"/>
          <w:lang w:val="en-US" w:eastAsia="en-US"/>
        </w:rPr>
      </w:pPr>
      <m:oMath>
        <m:sSub>
          <m:sSubPr>
            <m:ctrlPr>
              <w:rPr>
                <w:rStyle w:val="mord"/>
                <w:rFonts w:ascii="Cambria Math" w:hAnsi="Cambria Math"/>
              </w:rPr>
            </m:ctrlPr>
          </m:sSubPr>
          <m:e>
            <m:r>
              <m:rPr>
                <m:sty m:val="p"/>
              </m:rPr>
              <w:rPr>
                <w:rStyle w:val="mord"/>
                <w:rFonts w:ascii="Cambria Math" w:hAnsi="Cambria Math"/>
              </w:rPr>
              <m:t>X</m:t>
            </m:r>
          </m:e>
          <m:sub>
            <m:r>
              <m:rPr>
                <m:sty m:val="p"/>
              </m:rPr>
              <w:rPr>
                <w:rStyle w:val="mord"/>
                <w:rFonts w:ascii="Cambria Math" w:hAnsi="Cambria Math"/>
              </w:rPr>
              <m:t>1</m:t>
            </m:r>
          </m:sub>
        </m:sSub>
      </m:oMath>
      <w:r w:rsidR="000A0E5E" w:rsidRPr="000A0E5E">
        <w:rPr>
          <w:rFonts w:eastAsia="Times New Roman" w:cs="Times New Roman"/>
          <w:sz w:val="24"/>
          <w:szCs w:val="24"/>
          <w:lang w:val="en-US" w:eastAsia="en-US"/>
        </w:rPr>
        <w:t xml:space="preserve">​ đến </w:t>
      </w:r>
      <m:oMath>
        <m:sSub>
          <m:sSubPr>
            <m:ctrlPr>
              <w:rPr>
                <w:rStyle w:val="mord"/>
                <w:rFonts w:ascii="Cambria Math" w:hAnsi="Cambria Math"/>
              </w:rPr>
            </m:ctrlPr>
          </m:sSubPr>
          <m:e>
            <m:r>
              <m:rPr>
                <m:sty m:val="p"/>
              </m:rPr>
              <w:rPr>
                <w:rStyle w:val="mord"/>
                <w:rFonts w:ascii="Cambria Math" w:hAnsi="Cambria Math"/>
              </w:rPr>
              <m:t>X</m:t>
            </m:r>
          </m:e>
          <m:sub>
            <m:r>
              <m:rPr>
                <m:sty m:val="p"/>
              </m:rPr>
              <w:rPr>
                <w:rStyle w:val="mord"/>
                <w:rFonts w:ascii="Cambria Math" w:hAnsi="Cambria Math"/>
              </w:rPr>
              <m:t>p</m:t>
            </m:r>
          </m:sub>
        </m:sSub>
      </m:oMath>
      <w:r w:rsidR="000A0E5E" w:rsidRPr="000A0E5E">
        <w:rPr>
          <w:rFonts w:eastAsia="Times New Roman" w:cs="Times New Roman"/>
          <w:sz w:val="24"/>
          <w:szCs w:val="24"/>
          <w:lang w:val="en-US" w:eastAsia="en-US"/>
        </w:rPr>
        <w:t>​ là các biến độc lập hoặc biến dự đoán riêng biệt.</w:t>
      </w:r>
    </w:p>
    <w:p w14:paraId="2386DA09" w14:textId="5A198688" w:rsidR="000A0E5E" w:rsidRPr="000A0E5E" w:rsidRDefault="00000000" w:rsidP="00BC036F">
      <w:pPr>
        <w:numPr>
          <w:ilvl w:val="0"/>
          <w:numId w:val="15"/>
        </w:numPr>
        <w:spacing w:before="100" w:beforeAutospacing="1" w:after="100" w:afterAutospacing="1" w:line="240" w:lineRule="auto"/>
        <w:jc w:val="left"/>
        <w:rPr>
          <w:rFonts w:eastAsia="Times New Roman" w:cs="Times New Roman"/>
          <w:sz w:val="24"/>
          <w:szCs w:val="24"/>
          <w:lang w:val="en-US" w:eastAsia="en-US"/>
        </w:rPr>
      </w:pPr>
      <m:oMath>
        <m:sSub>
          <m:sSubPr>
            <m:ctrlPr>
              <w:rPr>
                <w:rStyle w:val="mord"/>
                <w:rFonts w:ascii="Cambria Math" w:hAnsi="Cambria Math"/>
              </w:rPr>
            </m:ctrlPr>
          </m:sSubPr>
          <m:e>
            <m:r>
              <m:rPr>
                <m:sty m:val="p"/>
              </m:rPr>
              <w:rPr>
                <w:rStyle w:val="mord"/>
                <w:rFonts w:ascii="Cambria Math" w:hAnsi="Cambria Math"/>
              </w:rPr>
              <m:t>b</m:t>
            </m:r>
          </m:e>
          <m:sub>
            <m:r>
              <w:rPr>
                <w:rStyle w:val="mord"/>
                <w:rFonts w:ascii="Cambria Math" w:hAnsi="Cambria Math"/>
              </w:rPr>
              <m:t>0</m:t>
            </m:r>
          </m:sub>
        </m:sSub>
      </m:oMath>
      <w:r w:rsidR="000A0E5E" w:rsidRPr="000A0E5E">
        <w:rPr>
          <w:rFonts w:eastAsia="Times New Roman" w:cs="Times New Roman"/>
          <w:sz w:val="24"/>
          <w:szCs w:val="24"/>
          <w:lang w:val="en-US" w:eastAsia="en-US"/>
        </w:rPr>
        <w:t xml:space="preserve"> là giá trị của </w:t>
      </w:r>
      <m:oMath>
        <m:r>
          <w:rPr>
            <w:rStyle w:val="vlist-s"/>
            <w:rFonts w:ascii="Cambria Math" w:hAnsi="Cambria Math"/>
          </w:rPr>
          <m:t>y</m:t>
        </m:r>
      </m:oMath>
      <w:r w:rsidR="000A0E5E" w:rsidRPr="000A0E5E">
        <w:rPr>
          <w:rFonts w:eastAsia="Times New Roman" w:cs="Times New Roman"/>
          <w:sz w:val="24"/>
          <w:szCs w:val="24"/>
          <w:lang w:val="en-US" w:eastAsia="en-US"/>
        </w:rPr>
        <w:t xml:space="preserve"> khi tất cả các biến độc lập </w:t>
      </w:r>
      <m:oMath>
        <m:sSub>
          <m:sSubPr>
            <m:ctrlPr>
              <w:rPr>
                <w:rStyle w:val="mord"/>
                <w:rFonts w:ascii="Cambria Math" w:hAnsi="Cambria Math"/>
              </w:rPr>
            </m:ctrlPr>
          </m:sSubPr>
          <m:e>
            <m:r>
              <m:rPr>
                <m:sty m:val="p"/>
              </m:rPr>
              <w:rPr>
                <w:rStyle w:val="mord"/>
                <w:rFonts w:ascii="Cambria Math" w:hAnsi="Cambria Math"/>
              </w:rPr>
              <m:t>X</m:t>
            </m:r>
          </m:e>
          <m:sub>
            <m:r>
              <m:rPr>
                <m:sty m:val="p"/>
              </m:rPr>
              <w:rPr>
                <w:rStyle w:val="mord"/>
                <w:rFonts w:ascii="Cambria Math" w:hAnsi="Cambria Math"/>
              </w:rPr>
              <m:t>1</m:t>
            </m:r>
          </m:sub>
        </m:sSub>
      </m:oMath>
      <w:r w:rsidR="000A0E5E" w:rsidRPr="000A0E5E">
        <w:rPr>
          <w:rFonts w:eastAsia="Times New Roman" w:cs="Times New Roman"/>
          <w:sz w:val="24"/>
          <w:szCs w:val="24"/>
          <w:lang w:val="en-US" w:eastAsia="en-US"/>
        </w:rPr>
        <w:t xml:space="preserve">​ đến </w:t>
      </w:r>
      <m:oMath>
        <m:r>
          <m:rPr>
            <m:sty m:val="p"/>
          </m:rPr>
          <w:rPr>
            <w:rStyle w:val="vlist-s"/>
            <w:rFonts w:ascii="Cambria Math" w:hAnsi="Cambria Math"/>
          </w:rPr>
          <m:t>​</m:t>
        </m:r>
        <m:sSub>
          <m:sSubPr>
            <m:ctrlPr>
              <w:rPr>
                <w:rStyle w:val="mord"/>
                <w:rFonts w:ascii="Cambria Math" w:hAnsi="Cambria Math"/>
              </w:rPr>
            </m:ctrlPr>
          </m:sSubPr>
          <m:e>
            <m:r>
              <m:rPr>
                <m:sty m:val="p"/>
              </m:rPr>
              <w:rPr>
                <w:rStyle w:val="mord"/>
                <w:rFonts w:ascii="Cambria Math" w:hAnsi="Cambria Math"/>
              </w:rPr>
              <m:t>X</m:t>
            </m:r>
          </m:e>
          <m:sub>
            <m:r>
              <m:rPr>
                <m:sty m:val="p"/>
              </m:rPr>
              <w:rPr>
                <w:rStyle w:val="mord"/>
                <w:rFonts w:ascii="Cambria Math" w:hAnsi="Cambria Math"/>
              </w:rPr>
              <m:t>p</m:t>
            </m:r>
          </m:sub>
        </m:sSub>
      </m:oMath>
      <w:r w:rsidR="000A0E5E" w:rsidRPr="000A0E5E">
        <w:rPr>
          <w:rFonts w:eastAsia="Times New Roman" w:cs="Times New Roman"/>
          <w:sz w:val="24"/>
          <w:szCs w:val="24"/>
          <w:lang w:val="en-US" w:eastAsia="en-US"/>
        </w:rPr>
        <w:t>​) đều bằng không.</w:t>
      </w:r>
    </w:p>
    <w:p w14:paraId="07674485" w14:textId="252DFDC8" w:rsidR="000A0E5E" w:rsidRDefault="00000000" w:rsidP="00BC036F">
      <w:pPr>
        <w:numPr>
          <w:ilvl w:val="0"/>
          <w:numId w:val="15"/>
        </w:numPr>
        <w:spacing w:before="100" w:beforeAutospacing="1" w:after="100" w:afterAutospacing="1" w:line="240" w:lineRule="auto"/>
        <w:jc w:val="left"/>
        <w:rPr>
          <w:rFonts w:eastAsia="Times New Roman" w:cs="Times New Roman"/>
          <w:sz w:val="24"/>
          <w:szCs w:val="24"/>
          <w:lang w:val="en-US" w:eastAsia="en-US"/>
        </w:rPr>
      </w:pPr>
      <m:oMath>
        <m:sSub>
          <m:sSubPr>
            <m:ctrlPr>
              <w:rPr>
                <w:rStyle w:val="mord"/>
                <w:rFonts w:ascii="Cambria Math" w:hAnsi="Cambria Math"/>
              </w:rPr>
            </m:ctrlPr>
          </m:sSubPr>
          <m:e>
            <m:r>
              <m:rPr>
                <m:sty m:val="p"/>
              </m:rPr>
              <w:rPr>
                <w:rStyle w:val="mord"/>
                <w:rFonts w:ascii="Cambria Math" w:hAnsi="Cambria Math"/>
              </w:rPr>
              <m:t>b</m:t>
            </m:r>
          </m:e>
          <m:sub>
            <m:r>
              <w:rPr>
                <w:rStyle w:val="mord"/>
                <w:rFonts w:ascii="Cambria Math" w:hAnsi="Cambria Math"/>
              </w:rPr>
              <m:t>1</m:t>
            </m:r>
          </m:sub>
        </m:sSub>
      </m:oMath>
      <w:r w:rsidR="000A0E5E" w:rsidRPr="000A0E5E">
        <w:rPr>
          <w:rFonts w:eastAsia="Times New Roman" w:cs="Times New Roman"/>
          <w:sz w:val="24"/>
          <w:szCs w:val="24"/>
          <w:lang w:val="en-US" w:eastAsia="en-US"/>
        </w:rPr>
        <w:t xml:space="preserve">​ đến </w:t>
      </w:r>
      <m:oMath>
        <m:sSub>
          <m:sSubPr>
            <m:ctrlPr>
              <w:rPr>
                <w:rStyle w:val="mord"/>
                <w:rFonts w:ascii="Cambria Math" w:hAnsi="Cambria Math"/>
              </w:rPr>
            </m:ctrlPr>
          </m:sSubPr>
          <m:e>
            <m:r>
              <m:rPr>
                <m:sty m:val="p"/>
              </m:rPr>
              <w:rPr>
                <w:rStyle w:val="mord"/>
                <w:rFonts w:ascii="Cambria Math" w:hAnsi="Cambria Math"/>
              </w:rPr>
              <m:t>b</m:t>
            </m:r>
          </m:e>
          <m:sub>
            <m:r>
              <m:rPr>
                <m:sty m:val="p"/>
              </m:rPr>
              <w:rPr>
                <w:rStyle w:val="mord"/>
                <w:rFonts w:ascii="Cambria Math" w:hAnsi="Cambria Math"/>
              </w:rPr>
              <m:t>p</m:t>
            </m:r>
          </m:sub>
        </m:sSub>
      </m:oMath>
      <w:r w:rsidR="000A0E5E" w:rsidRPr="000A0E5E">
        <w:rPr>
          <w:rFonts w:eastAsia="Times New Roman" w:cs="Times New Roman"/>
          <w:sz w:val="24"/>
          <w:szCs w:val="24"/>
          <w:lang w:val="en-US" w:eastAsia="en-US"/>
        </w:rPr>
        <w:t>​ là các hệ số hồi quy ước lượng.</w:t>
      </w:r>
    </w:p>
    <w:p w14:paraId="52743ED6" w14:textId="421A3F29" w:rsidR="00991DDB" w:rsidRDefault="00135C5F" w:rsidP="00A0079E">
      <w:pPr>
        <w:spacing w:before="100" w:beforeAutospacing="1" w:after="100" w:afterAutospacing="1" w:line="240" w:lineRule="auto"/>
        <w:jc w:val="left"/>
        <w:rPr>
          <w:rFonts w:eastAsia="Times New Roman" w:cs="Times New Roman"/>
          <w:sz w:val="24"/>
          <w:szCs w:val="24"/>
          <w:lang w:val="en-US" w:eastAsia="en-US"/>
        </w:rPr>
      </w:pPr>
      <w:r>
        <w:rPr>
          <w:rFonts w:eastAsia="Times New Roman" w:cs="Times New Roman"/>
          <w:sz w:val="24"/>
          <w:szCs w:val="24"/>
          <w:lang w:val="en-US" w:eastAsia="en-US"/>
        </w:rPr>
        <w:t>Với các ma trận X B Y</w:t>
      </w:r>
      <w:r w:rsidR="00DC5CBC">
        <w:rPr>
          <w:rFonts w:eastAsia="Times New Roman" w:cs="Times New Roman"/>
          <w:sz w:val="24"/>
          <w:szCs w:val="24"/>
          <w:lang w:val="en-US" w:eastAsia="en-US"/>
        </w:rPr>
        <w:t>:</w:t>
      </w:r>
    </w:p>
    <w:p w14:paraId="607C203E" w14:textId="77777777" w:rsidR="00991DDB" w:rsidRPr="00766096" w:rsidRDefault="00000000" w:rsidP="00766096">
      <w:pPr>
        <w:keepNext/>
        <w:ind w:left="360"/>
        <w:jc w:val="center"/>
        <w:rPr>
          <w:rFonts w:cs="Times New Roman"/>
          <w:b/>
          <w:bCs/>
        </w:rPr>
      </w:pPr>
      <w:r>
        <w:rPr>
          <w:lang w:val="en-US"/>
        </w:rPr>
        <w:pict w14:anchorId="5059D9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45pt;height:84.35pt">
            <v:imagedata r:id="rId41" o:title=""/>
          </v:shape>
        </w:pict>
      </w:r>
      <w:r w:rsidR="00991DDB" w:rsidRPr="38248B49">
        <w:rPr>
          <w:rFonts w:asciiTheme="minorHAnsi" w:eastAsiaTheme="minorEastAsia" w:hAnsiTheme="minorHAnsi" w:cstheme="minorBidi"/>
        </w:rPr>
        <w:t xml:space="preserve"> </w:t>
      </w:r>
      <w:r>
        <w:rPr>
          <w:lang w:val="en-US"/>
        </w:rPr>
        <w:pict w14:anchorId="21F04066">
          <v:shape id="_x0000_i1026" type="#_x0000_t75" style="width:49.45pt;height:82.2pt">
            <v:imagedata r:id="rId42" o:title=""/>
          </v:shape>
        </w:pict>
      </w:r>
      <w:r w:rsidR="00991DDB" w:rsidRPr="38248B49">
        <w:rPr>
          <w:rFonts w:asciiTheme="minorHAnsi" w:eastAsiaTheme="minorEastAsia" w:hAnsiTheme="minorHAnsi" w:cstheme="minorBidi"/>
        </w:rPr>
        <w:t xml:space="preserve"> </w:t>
      </w:r>
      <w:r>
        <w:rPr>
          <w:lang w:val="en-US"/>
        </w:rPr>
        <w:pict w14:anchorId="18E33BDC">
          <v:shape id="_x0000_i1027" type="#_x0000_t75" style="width:51.65pt;height:82.9pt">
            <v:imagedata r:id="rId43" o:title=""/>
          </v:shape>
        </w:pict>
      </w:r>
    </w:p>
    <w:p w14:paraId="6A4E154C" w14:textId="39A020CA" w:rsidR="008D6047" w:rsidRPr="00D006DB" w:rsidRDefault="00D006DB" w:rsidP="00991DDB">
      <w:pPr>
        <w:pStyle w:val="Caption"/>
        <w:rPr>
          <w:rFonts w:eastAsia="Times New Roman" w:cs="Times New Roman"/>
          <w:i w:val="0"/>
          <w:iCs w:val="0"/>
          <w:color w:val="000000" w:themeColor="text1"/>
          <w:sz w:val="26"/>
          <w:szCs w:val="26"/>
          <w:lang w:val="en-US" w:eastAsia="en-US"/>
        </w:rPr>
      </w:pPr>
      <w:r w:rsidRPr="00D006DB">
        <w:rPr>
          <w:rFonts w:eastAsia="Times New Roman" w:cs="Times New Roman"/>
          <w:i w:val="0"/>
          <w:iCs w:val="0"/>
          <w:color w:val="000000" w:themeColor="text1"/>
          <w:sz w:val="26"/>
          <w:szCs w:val="26"/>
          <w:lang w:val="en-US" w:eastAsia="en-US"/>
        </w:rPr>
        <w:t>Ta có hệ phương trình:</w:t>
      </w:r>
    </w:p>
    <w:p w14:paraId="0B964083" w14:textId="7FDC24BE" w:rsidR="00D006DB" w:rsidRPr="006672C0" w:rsidRDefault="00001A3B" w:rsidP="396C54F3">
      <w:pPr>
        <w:jc w:val="center"/>
        <w:rPr>
          <w:rStyle w:val="mord"/>
          <w:rFonts w:eastAsia="Times New Roman" w:cs="Times New Roman"/>
          <w:lang w:val="en-US"/>
        </w:rPr>
      </w:pPr>
      <m:oMathPara>
        <m:oMath>
          <m:r>
            <m:rPr>
              <m:sty m:val="p"/>
            </m:rPr>
            <w:rPr>
              <w:rStyle w:val="vlist-s"/>
              <w:rFonts w:ascii="Cambria Math" w:hAnsi="Cambria Math"/>
            </w:rPr>
            <m:t>​</m:t>
          </m:r>
          <m:d>
            <m:dPr>
              <m:begChr m:val="{"/>
              <m:endChr m:val=""/>
              <m:ctrlPr>
                <w:rPr>
                  <w:rStyle w:val="mrel"/>
                  <w:rFonts w:ascii="Cambria Math" w:hAnsi="Cambria Math"/>
                </w:rPr>
              </m:ctrlPr>
            </m:dPr>
            <m:e>
              <m:eqArr>
                <m:eqArrPr>
                  <m:ctrlPr>
                    <w:rPr>
                      <w:rStyle w:val="mrel"/>
                      <w:rFonts w:ascii="Cambria Math" w:hAnsi="Cambria Math"/>
                    </w:rPr>
                  </m:ctrlPr>
                </m:eqArrPr>
                <m:e>
                  <m:sSup>
                    <m:sSupPr>
                      <m:ctrlPr>
                        <w:rPr>
                          <w:rStyle w:val="mrel"/>
                          <w:rFonts w:ascii="Cambria Math" w:hAnsi="Cambria Math"/>
                          <w:i/>
                        </w:rPr>
                      </m:ctrlPr>
                    </m:sSupPr>
                    <m:e>
                      <m:r>
                        <w:rPr>
                          <w:rStyle w:val="mrel"/>
                          <w:rFonts w:ascii="Cambria Math" w:hAnsi="Cambria Math"/>
                        </w:rPr>
                        <m:t>X</m:t>
                      </m:r>
                    </m:e>
                    <m:sup>
                      <m:r>
                        <w:rPr>
                          <w:rStyle w:val="mrel"/>
                          <w:rFonts w:ascii="Cambria Math" w:hAnsi="Cambria Math"/>
                        </w:rPr>
                        <m:t>T</m:t>
                      </m:r>
                    </m:sup>
                  </m:sSup>
                  <m:r>
                    <w:rPr>
                      <w:rStyle w:val="mrel"/>
                      <w:rFonts w:ascii="Cambria Math" w:hAnsi="Cambria Math"/>
                    </w:rPr>
                    <m:t>.X</m:t>
                  </m:r>
                  <m:r>
                    <w:rPr>
                      <w:rStyle w:val="mrel"/>
                      <w:rFonts w:ascii="Cambria Math" w:hAnsi="Cambria Math"/>
                      <w:lang w:val="en-US"/>
                    </w:rPr>
                    <m:t xml:space="preserve">.B= </m:t>
                  </m:r>
                  <m:sSup>
                    <m:sSupPr>
                      <m:ctrlPr>
                        <w:rPr>
                          <w:rStyle w:val="mrel"/>
                          <w:rFonts w:ascii="Cambria Math" w:hAnsi="Cambria Math"/>
                          <w:i/>
                        </w:rPr>
                      </m:ctrlPr>
                    </m:sSupPr>
                    <m:e>
                      <m:r>
                        <w:rPr>
                          <w:rStyle w:val="mrel"/>
                          <w:rFonts w:ascii="Cambria Math" w:hAnsi="Cambria Math"/>
                        </w:rPr>
                        <m:t>X</m:t>
                      </m:r>
                    </m:e>
                    <m:sup>
                      <m:r>
                        <w:rPr>
                          <w:rStyle w:val="mrel"/>
                          <w:rFonts w:ascii="Cambria Math" w:hAnsi="Cambria Math"/>
                        </w:rPr>
                        <m:t>T</m:t>
                      </m:r>
                    </m:sup>
                  </m:sSup>
                  <m:r>
                    <w:rPr>
                      <w:rStyle w:val="mrel"/>
                      <w:rFonts w:ascii="Cambria Math" w:hAnsi="Cambria Math"/>
                      <w:lang w:val="en-US"/>
                    </w:rPr>
                    <m:t xml:space="preserve">.Y </m:t>
                  </m:r>
                </m:e>
                <m:e>
                  <m:r>
                    <w:rPr>
                      <w:rStyle w:val="mrel"/>
                      <w:rFonts w:ascii="Cambria Math" w:hAnsi="Cambria Math"/>
                    </w:rPr>
                    <m:t>B</m:t>
                  </m:r>
                  <m:r>
                    <w:rPr>
                      <w:rStyle w:val="mrel"/>
                      <w:rFonts w:ascii="Cambria Math" w:hAnsi="Cambria Math"/>
                      <w:lang w:val="en-US"/>
                    </w:rPr>
                    <m:t xml:space="preserve">=( </m:t>
                  </m:r>
                  <m:sSup>
                    <m:sSupPr>
                      <m:ctrlPr>
                        <w:rPr>
                          <w:rStyle w:val="mrel"/>
                          <w:rFonts w:ascii="Cambria Math" w:hAnsi="Cambria Math"/>
                          <w:i/>
                        </w:rPr>
                      </m:ctrlPr>
                    </m:sSupPr>
                    <m:e>
                      <m:sSup>
                        <m:sSupPr>
                          <m:ctrlPr>
                            <w:rPr>
                              <w:rStyle w:val="mrel"/>
                              <w:rFonts w:ascii="Cambria Math" w:hAnsi="Cambria Math"/>
                              <w:i/>
                            </w:rPr>
                          </m:ctrlPr>
                        </m:sSupPr>
                        <m:e>
                          <m:r>
                            <w:rPr>
                              <w:rStyle w:val="mrel"/>
                              <w:rFonts w:ascii="Cambria Math" w:hAnsi="Cambria Math"/>
                            </w:rPr>
                            <m:t>X</m:t>
                          </m:r>
                        </m:e>
                        <m:sup>
                          <m:r>
                            <w:rPr>
                              <w:rStyle w:val="mrel"/>
                              <w:rFonts w:ascii="Cambria Math" w:hAnsi="Cambria Math"/>
                            </w:rPr>
                            <m:t>T</m:t>
                          </m:r>
                        </m:sup>
                      </m:sSup>
                      <m:r>
                        <w:rPr>
                          <w:rStyle w:val="mrel"/>
                          <w:rFonts w:ascii="Cambria Math" w:hAnsi="Cambria Math"/>
                        </w:rPr>
                        <m:t>.</m:t>
                      </m:r>
                      <m:r>
                        <w:rPr>
                          <w:rStyle w:val="mrel"/>
                          <w:rFonts w:ascii="Cambria Math" w:hAnsi="Cambria Math"/>
                          <w:lang w:val="en-US"/>
                        </w:rPr>
                        <m:t>X</m:t>
                      </m:r>
                      <m:r>
                        <w:rPr>
                          <w:rStyle w:val="mrel"/>
                          <w:rFonts w:ascii="Cambria Math" w:hAnsi="Cambria Math"/>
                        </w:rPr>
                        <m:t>)</m:t>
                      </m:r>
                    </m:e>
                    <m:sup>
                      <m:r>
                        <w:rPr>
                          <w:rStyle w:val="mrel"/>
                          <w:rFonts w:ascii="Cambria Math" w:hAnsi="Cambria Math"/>
                        </w:rPr>
                        <m:t>-</m:t>
                      </m:r>
                      <m:r>
                        <w:rPr>
                          <w:rStyle w:val="mrel"/>
                          <w:rFonts w:ascii="Cambria Math" w:hAnsi="Cambria Math"/>
                          <w:lang w:val="en-US"/>
                        </w:rPr>
                        <m:t>1</m:t>
                      </m:r>
                    </m:sup>
                  </m:sSup>
                  <m:r>
                    <w:rPr>
                      <w:rStyle w:val="mrel"/>
                      <w:rFonts w:ascii="Cambria Math" w:hAnsi="Cambria Math"/>
                    </w:rPr>
                    <m:t>(</m:t>
                  </m:r>
                  <m:sSup>
                    <m:sSupPr>
                      <m:ctrlPr>
                        <w:rPr>
                          <w:rStyle w:val="mrel"/>
                          <w:rFonts w:ascii="Cambria Math" w:hAnsi="Cambria Math"/>
                          <w:i/>
                        </w:rPr>
                      </m:ctrlPr>
                    </m:sSupPr>
                    <m:e>
                      <m:r>
                        <w:rPr>
                          <w:rStyle w:val="mrel"/>
                          <w:rFonts w:ascii="Cambria Math" w:hAnsi="Cambria Math"/>
                        </w:rPr>
                        <m:t>X</m:t>
                      </m:r>
                    </m:e>
                    <m:sup>
                      <m:r>
                        <w:rPr>
                          <w:rStyle w:val="mrel"/>
                          <w:rFonts w:ascii="Cambria Math" w:hAnsi="Cambria Math"/>
                        </w:rPr>
                        <m:t>T</m:t>
                      </m:r>
                    </m:sup>
                  </m:sSup>
                  <m:r>
                    <w:rPr>
                      <w:rStyle w:val="mrel"/>
                      <w:rFonts w:ascii="Cambria Math" w:hAnsi="Cambria Math"/>
                    </w:rPr>
                    <m:t>.</m:t>
                  </m:r>
                  <m:r>
                    <w:rPr>
                      <w:rStyle w:val="mrel"/>
                      <w:rFonts w:ascii="Cambria Math" w:hAnsi="Cambria Math"/>
                      <w:lang w:val="en-US"/>
                    </w:rPr>
                    <m:t>Y)</m:t>
                  </m:r>
                </m:e>
              </m:eqArr>
            </m:e>
          </m:d>
        </m:oMath>
      </m:oMathPara>
    </w:p>
    <w:p w14:paraId="2275A83E" w14:textId="24246EF4" w:rsidR="006672C0" w:rsidRPr="000A0E5E" w:rsidRDefault="006672C0" w:rsidP="00D006DB">
      <w:pPr>
        <w:rPr>
          <w:rFonts w:eastAsia="Times New Roman" w:cs="Times New Roman"/>
          <w:lang w:val="en-US" w:eastAsia="en-US"/>
        </w:rPr>
      </w:pPr>
    </w:p>
    <w:p w14:paraId="058EF12A" w14:textId="08708396" w:rsidR="006971E1" w:rsidRDefault="006971E1" w:rsidP="006971E1">
      <w:pPr>
        <w:rPr>
          <w:rFonts w:cs="Times New Roman"/>
          <w:bCs/>
          <w:lang w:val="en-US"/>
        </w:rPr>
      </w:pPr>
      <w:r>
        <w:rPr>
          <w:rFonts w:cs="Times New Roman"/>
          <w:bCs/>
          <w:lang w:val="en-US"/>
        </w:rPr>
        <w:t>Trong đó:</w:t>
      </w:r>
    </w:p>
    <w:p w14:paraId="57C691E0" w14:textId="75228D34" w:rsidR="006971E1" w:rsidRDefault="00001A3B" w:rsidP="00BC036F">
      <w:pPr>
        <w:pStyle w:val="ListParagraph"/>
        <w:numPr>
          <w:ilvl w:val="0"/>
          <w:numId w:val="17"/>
        </w:numPr>
        <w:rPr>
          <w:rFonts w:cs="Times New Roman"/>
          <w:bCs/>
          <w:lang w:val="en-US"/>
        </w:rPr>
      </w:pPr>
      <m:oMath>
        <m:r>
          <w:rPr>
            <w:rStyle w:val="mrel"/>
            <w:rFonts w:ascii="Cambria Math" w:hAnsi="Cambria Math"/>
          </w:rPr>
          <m:t>B</m:t>
        </m:r>
      </m:oMath>
      <w:r w:rsidR="006971E1">
        <w:rPr>
          <w:rFonts w:cs="Times New Roman"/>
          <w:bCs/>
          <w:lang w:val="en-US"/>
        </w:rPr>
        <w:t xml:space="preserve"> là ma trận cần tìm</w:t>
      </w:r>
    </w:p>
    <w:p w14:paraId="77D7325C" w14:textId="2D7E5820" w:rsidR="006971E1" w:rsidRDefault="00001A3B" w:rsidP="00BC036F">
      <w:pPr>
        <w:pStyle w:val="ListParagraph"/>
        <w:numPr>
          <w:ilvl w:val="0"/>
          <w:numId w:val="17"/>
        </w:numPr>
        <w:rPr>
          <w:rFonts w:cs="Times New Roman"/>
          <w:bCs/>
          <w:lang w:val="en-US"/>
        </w:rPr>
      </w:pPr>
      <m:oMath>
        <m:r>
          <w:rPr>
            <w:rStyle w:val="mrel"/>
            <w:rFonts w:ascii="Cambria Math" w:hAnsi="Cambria Math"/>
          </w:rPr>
          <m:t>B</m:t>
        </m:r>
      </m:oMath>
      <w:r w:rsidR="006971E1">
        <w:rPr>
          <w:rFonts w:cs="Times New Roman"/>
          <w:bCs/>
          <w:lang w:val="en-US"/>
        </w:rPr>
        <w:t xml:space="preserve"> là ma trận gồm các thuộc tính độc lập trong dữ liệu</w:t>
      </w:r>
    </w:p>
    <w:p w14:paraId="3784B7D7" w14:textId="7FCBA282" w:rsidR="004B54BC" w:rsidRPr="00DE3057" w:rsidRDefault="00001A3B" w:rsidP="00BC036F">
      <w:pPr>
        <w:pStyle w:val="ListParagraph"/>
        <w:numPr>
          <w:ilvl w:val="0"/>
          <w:numId w:val="17"/>
        </w:numPr>
        <w:rPr>
          <w:lang w:val="en-US"/>
        </w:rPr>
      </w:pPr>
      <m:oMath>
        <m:r>
          <w:rPr>
            <w:rStyle w:val="mrel"/>
            <w:rFonts w:ascii="Cambria Math" w:hAnsi="Cambria Math"/>
            <w:lang w:val="en-US"/>
          </w:rPr>
          <m:t>Y</m:t>
        </m:r>
      </m:oMath>
      <w:r w:rsidR="006971E1">
        <w:rPr>
          <w:rFonts w:cs="Times New Roman"/>
          <w:bCs/>
          <w:lang w:val="en-US"/>
        </w:rPr>
        <w:t xml:space="preserve"> là ma trân 1 cột là cột cần dự đoán</w:t>
      </w:r>
    </w:p>
    <w:p w14:paraId="1497E414" w14:textId="21414BDC" w:rsidR="002A7053" w:rsidRDefault="00603BE3" w:rsidP="00603BE3">
      <w:pPr>
        <w:pStyle w:val="Heading3"/>
        <w:rPr>
          <w:lang w:val="en-US"/>
        </w:rPr>
      </w:pPr>
      <w:bookmarkStart w:id="17" w:name="_Toc168424573"/>
      <w:r>
        <w:rPr>
          <w:lang w:val="en-US"/>
        </w:rPr>
        <w:t xml:space="preserve">3.1.3 </w:t>
      </w:r>
      <w:r w:rsidR="002A7053" w:rsidRPr="09925DE4">
        <w:rPr>
          <w:lang w:val="en-US"/>
        </w:rPr>
        <w:t xml:space="preserve">Lập trình </w:t>
      </w:r>
      <w:r w:rsidR="002A7053" w:rsidRPr="002A7053">
        <w:rPr>
          <w:lang w:val="en-US"/>
        </w:rPr>
        <w:t>Linear Regression</w:t>
      </w:r>
      <w:r w:rsidR="002A7053">
        <w:rPr>
          <w:lang w:val="en-US"/>
        </w:rPr>
        <w:t xml:space="preserve"> (LN)</w:t>
      </w:r>
      <w:r w:rsidR="002A7053" w:rsidRPr="002A7053">
        <w:rPr>
          <w:lang w:val="en-US"/>
        </w:rPr>
        <w:t xml:space="preserve"> </w:t>
      </w:r>
      <w:r w:rsidR="002A7053" w:rsidRPr="09925DE4">
        <w:rPr>
          <w:lang w:val="en-US"/>
        </w:rPr>
        <w:t xml:space="preserve">trên </w:t>
      </w:r>
      <w:r w:rsidR="002A7053" w:rsidRPr="286B6273">
        <w:rPr>
          <w:lang w:val="en-US"/>
        </w:rPr>
        <w:t>Apache Spark</w:t>
      </w:r>
      <w:r w:rsidR="002A7053" w:rsidRPr="3F06961F">
        <w:rPr>
          <w:lang w:val="en-US"/>
        </w:rPr>
        <w:t>:</w:t>
      </w:r>
      <w:bookmarkEnd w:id="17"/>
    </w:p>
    <w:p w14:paraId="6A1A0F98" w14:textId="22B3F992" w:rsidR="00EA0828" w:rsidRDefault="00EA0828" w:rsidP="00BC036F">
      <w:pPr>
        <w:pStyle w:val="ListParagraph"/>
        <w:numPr>
          <w:ilvl w:val="0"/>
          <w:numId w:val="12"/>
        </w:numPr>
        <w:rPr>
          <w:lang w:val="en-US"/>
        </w:rPr>
      </w:pPr>
      <w:r w:rsidRPr="4DE3CE31">
        <w:rPr>
          <w:lang w:val="en-US"/>
        </w:rPr>
        <w:t>Bước 1: Thêm các thư viện cần thiết</w:t>
      </w:r>
      <w:r w:rsidRPr="328B2996">
        <w:rPr>
          <w:lang w:val="en-US"/>
        </w:rPr>
        <w:t xml:space="preserve"> </w:t>
      </w:r>
    </w:p>
    <w:p w14:paraId="7B8CBE86" w14:textId="1829CCCA" w:rsidR="002A7053" w:rsidRDefault="006664A9" w:rsidP="006664A9">
      <w:pPr>
        <w:jc w:val="center"/>
        <w:rPr>
          <w:lang w:val="en-US"/>
        </w:rPr>
      </w:pPr>
      <w:r>
        <w:rPr>
          <w:noProof/>
          <w:lang w:val="en-US" w:eastAsia="en-US"/>
        </w:rPr>
        <w:drawing>
          <wp:inline distT="0" distB="0" distL="0" distR="0" wp14:anchorId="22DB2635" wp14:editId="32F84E12">
            <wp:extent cx="4801272" cy="962159"/>
            <wp:effectExtent l="0" t="0" r="0" b="9525"/>
            <wp:docPr id="1398824377"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4">
                      <a:extLst>
                        <a:ext uri="{28A0092B-C50C-407E-A947-70E740481C1C}">
                          <a14:useLocalDpi xmlns:a14="http://schemas.microsoft.com/office/drawing/2010/main" val="0"/>
                        </a:ext>
                      </a:extLst>
                    </a:blip>
                    <a:stretch>
                      <a:fillRect/>
                    </a:stretch>
                  </pic:blipFill>
                  <pic:spPr>
                    <a:xfrm>
                      <a:off x="0" y="0"/>
                      <a:ext cx="4801272" cy="962159"/>
                    </a:xfrm>
                    <a:prstGeom prst="rect">
                      <a:avLst/>
                    </a:prstGeom>
                  </pic:spPr>
                </pic:pic>
              </a:graphicData>
            </a:graphic>
          </wp:inline>
        </w:drawing>
      </w:r>
    </w:p>
    <w:p w14:paraId="5600B9B3" w14:textId="3089AD76" w:rsidR="007A725E" w:rsidRPr="000A5B5B" w:rsidRDefault="006664A9" w:rsidP="006664A9">
      <w:pPr>
        <w:jc w:val="center"/>
        <w:rPr>
          <w:i/>
          <w:lang w:val="en-US"/>
        </w:rPr>
      </w:pPr>
      <w:r w:rsidRPr="000A5B5B">
        <w:rPr>
          <w:i/>
        </w:rPr>
        <w:t>Hình</w:t>
      </w:r>
      <w:r w:rsidR="000A5B5B" w:rsidRPr="000A5B5B">
        <w:rPr>
          <w:i/>
          <w:lang w:val="en-US"/>
        </w:rPr>
        <w:t xml:space="preserve"> 25</w:t>
      </w:r>
      <w:r w:rsidRPr="000A5B5B">
        <w:rPr>
          <w:i/>
        </w:rPr>
        <w:t>. Thêm thư viện spark</w:t>
      </w:r>
    </w:p>
    <w:p w14:paraId="46228B97" w14:textId="13D4D83B" w:rsidR="00CF5D57" w:rsidRPr="007A725E" w:rsidRDefault="007A725E" w:rsidP="00BC036F">
      <w:pPr>
        <w:pStyle w:val="ListParagraph"/>
        <w:numPr>
          <w:ilvl w:val="0"/>
          <w:numId w:val="18"/>
        </w:numPr>
        <w:rPr>
          <w:lang w:val="en-US"/>
        </w:rPr>
      </w:pPr>
      <w:r w:rsidRPr="007A725E">
        <w:rPr>
          <w:lang w:val="en-US"/>
        </w:rPr>
        <w:t>Bước 2: Đọc dữ liệu đầu vào bằng SparkSession:</w:t>
      </w:r>
    </w:p>
    <w:p w14:paraId="0101DD8F" w14:textId="77777777" w:rsidR="00CF5D57" w:rsidRDefault="00CF5D57" w:rsidP="00CF5D57">
      <w:pPr>
        <w:jc w:val="center"/>
        <w:rPr>
          <w:lang w:val="en-US"/>
        </w:rPr>
      </w:pPr>
      <w:r w:rsidRPr="00CF5D57">
        <w:rPr>
          <w:noProof/>
          <w:lang w:val="en-US" w:eastAsia="en-US"/>
        </w:rPr>
        <w:drawing>
          <wp:inline distT="0" distB="0" distL="0" distR="0" wp14:anchorId="7FCD75B9" wp14:editId="059F7B74">
            <wp:extent cx="5153744" cy="1238423"/>
            <wp:effectExtent l="0" t="0" r="0" b="0"/>
            <wp:docPr id="18250813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081349" name="Picture 1" descr="A screenshot of a computer code&#10;&#10;Description automatically generated"/>
                    <pic:cNvPicPr/>
                  </pic:nvPicPr>
                  <pic:blipFill>
                    <a:blip r:embed="rId45"/>
                    <a:stretch>
                      <a:fillRect/>
                    </a:stretch>
                  </pic:blipFill>
                  <pic:spPr>
                    <a:xfrm>
                      <a:off x="0" y="0"/>
                      <a:ext cx="5153744" cy="1238423"/>
                    </a:xfrm>
                    <a:prstGeom prst="rect">
                      <a:avLst/>
                    </a:prstGeom>
                  </pic:spPr>
                </pic:pic>
              </a:graphicData>
            </a:graphic>
          </wp:inline>
        </w:drawing>
      </w:r>
    </w:p>
    <w:p w14:paraId="5599A2A1" w14:textId="2AA28B95" w:rsidR="007A725E" w:rsidRPr="000A5B5B" w:rsidRDefault="00CF5D57" w:rsidP="00CF5D57">
      <w:pPr>
        <w:jc w:val="center"/>
        <w:rPr>
          <w:i/>
          <w:lang w:val="en-US"/>
        </w:rPr>
      </w:pPr>
      <w:r w:rsidRPr="000A5B5B">
        <w:rPr>
          <w:i/>
        </w:rPr>
        <w:lastRenderedPageBreak/>
        <w:t>Hình</w:t>
      </w:r>
      <w:r w:rsidR="000A5B5B" w:rsidRPr="000A5B5B">
        <w:rPr>
          <w:i/>
          <w:lang w:val="en-US"/>
        </w:rPr>
        <w:t xml:space="preserve"> 26</w:t>
      </w:r>
      <w:r w:rsidRPr="000A5B5B">
        <w:rPr>
          <w:i/>
        </w:rPr>
        <w:t>. Đọc dữ liệu</w:t>
      </w:r>
    </w:p>
    <w:p w14:paraId="7FF47926" w14:textId="77777777" w:rsidR="005B13D9" w:rsidRPr="00D25106" w:rsidRDefault="005B13D9" w:rsidP="00BC036F">
      <w:pPr>
        <w:pStyle w:val="ListParagraph"/>
        <w:numPr>
          <w:ilvl w:val="0"/>
          <w:numId w:val="14"/>
        </w:numPr>
        <w:jc w:val="left"/>
      </w:pPr>
      <w:r>
        <w:t>Bước 3: Hiển thị Schema dữ liệu</w:t>
      </w:r>
    </w:p>
    <w:p w14:paraId="0EE404A3" w14:textId="1EB5F1AC" w:rsidR="00D25106" w:rsidRDefault="00D25106" w:rsidP="00D25106">
      <w:pPr>
        <w:pStyle w:val="ListParagraph"/>
        <w:jc w:val="center"/>
        <w:rPr>
          <w:lang w:val="en-US"/>
        </w:rPr>
      </w:pPr>
      <w:r w:rsidRPr="00D25106">
        <w:rPr>
          <w:noProof/>
          <w:lang w:val="en-US" w:eastAsia="en-US"/>
        </w:rPr>
        <w:drawing>
          <wp:inline distT="0" distB="0" distL="0" distR="0" wp14:anchorId="4505186B" wp14:editId="1A8B028D">
            <wp:extent cx="4772691" cy="3200847"/>
            <wp:effectExtent l="0" t="0" r="0" b="0"/>
            <wp:docPr id="201125914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259144" name="Picture 1" descr="A screenshot of a computer program&#10;&#10;Description automatically generated"/>
                    <pic:cNvPicPr/>
                  </pic:nvPicPr>
                  <pic:blipFill>
                    <a:blip r:embed="rId46"/>
                    <a:stretch>
                      <a:fillRect/>
                    </a:stretch>
                  </pic:blipFill>
                  <pic:spPr>
                    <a:xfrm>
                      <a:off x="0" y="0"/>
                      <a:ext cx="4772691" cy="3200847"/>
                    </a:xfrm>
                    <a:prstGeom prst="rect">
                      <a:avLst/>
                    </a:prstGeom>
                  </pic:spPr>
                </pic:pic>
              </a:graphicData>
            </a:graphic>
          </wp:inline>
        </w:drawing>
      </w:r>
    </w:p>
    <w:p w14:paraId="50089B47" w14:textId="44AA597B" w:rsidR="00D25106" w:rsidRPr="000A5B5B" w:rsidRDefault="00D25106" w:rsidP="00D25106">
      <w:pPr>
        <w:pStyle w:val="ListParagraph"/>
        <w:jc w:val="center"/>
        <w:rPr>
          <w:i/>
        </w:rPr>
      </w:pPr>
      <w:r w:rsidRPr="000A5B5B">
        <w:rPr>
          <w:i/>
        </w:rPr>
        <w:t>Hình</w:t>
      </w:r>
      <w:r w:rsidR="000A5B5B" w:rsidRPr="000A5B5B">
        <w:rPr>
          <w:i/>
          <w:lang w:val="en-US"/>
        </w:rPr>
        <w:t xml:space="preserve"> 27</w:t>
      </w:r>
      <w:r w:rsidRPr="000A5B5B">
        <w:rPr>
          <w:i/>
        </w:rPr>
        <w:t>. Schema dữ liệu</w:t>
      </w:r>
    </w:p>
    <w:p w14:paraId="29370858" w14:textId="14C36587" w:rsidR="005C08C3" w:rsidRPr="00823E9E" w:rsidRDefault="005C08C3" w:rsidP="00BC036F">
      <w:pPr>
        <w:pStyle w:val="ListParagraph"/>
        <w:numPr>
          <w:ilvl w:val="0"/>
          <w:numId w:val="14"/>
        </w:numPr>
        <w:jc w:val="left"/>
      </w:pPr>
      <w:r>
        <w:t xml:space="preserve">Bước </w:t>
      </w:r>
      <w:r w:rsidR="00823E9E">
        <w:rPr>
          <w:lang w:val="en-US"/>
        </w:rPr>
        <w:t>4: Đưa cột cần dự đoán là Genneral_rate xuống cuối để làm Y.</w:t>
      </w:r>
    </w:p>
    <w:p w14:paraId="44F8F0E2" w14:textId="77777777" w:rsidR="00823E9E" w:rsidRPr="00D25106" w:rsidRDefault="00823E9E" w:rsidP="00823E9E">
      <w:pPr>
        <w:pStyle w:val="ListParagraph"/>
        <w:jc w:val="left"/>
      </w:pPr>
    </w:p>
    <w:p w14:paraId="51069513" w14:textId="43FB8480" w:rsidR="00D25106" w:rsidRDefault="005C08C3" w:rsidP="00D56BB0">
      <w:pPr>
        <w:pStyle w:val="ListParagraph"/>
        <w:jc w:val="center"/>
        <w:rPr>
          <w:lang w:val="en-US"/>
        </w:rPr>
      </w:pPr>
      <w:r w:rsidRPr="005C08C3">
        <w:rPr>
          <w:noProof/>
          <w:lang w:val="en-US" w:eastAsia="en-US"/>
        </w:rPr>
        <w:drawing>
          <wp:inline distT="0" distB="0" distL="0" distR="0" wp14:anchorId="61FFC559" wp14:editId="3FA1F9DE">
            <wp:extent cx="5943600" cy="243205"/>
            <wp:effectExtent l="0" t="0" r="0" b="4445"/>
            <wp:docPr id="2131408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408726" name=""/>
                    <pic:cNvPicPr/>
                  </pic:nvPicPr>
                  <pic:blipFill>
                    <a:blip r:embed="rId47"/>
                    <a:stretch>
                      <a:fillRect/>
                    </a:stretch>
                  </pic:blipFill>
                  <pic:spPr>
                    <a:xfrm>
                      <a:off x="0" y="0"/>
                      <a:ext cx="5943600" cy="243205"/>
                    </a:xfrm>
                    <a:prstGeom prst="rect">
                      <a:avLst/>
                    </a:prstGeom>
                  </pic:spPr>
                </pic:pic>
              </a:graphicData>
            </a:graphic>
          </wp:inline>
        </w:drawing>
      </w:r>
    </w:p>
    <w:p w14:paraId="6AAD1D95" w14:textId="4D4D08B7" w:rsidR="00823E9E" w:rsidRPr="000A5B5B" w:rsidRDefault="00823E9E" w:rsidP="00823E9E">
      <w:pPr>
        <w:pStyle w:val="ListParagraph"/>
        <w:jc w:val="center"/>
        <w:rPr>
          <w:i/>
          <w:lang w:val="en-US"/>
        </w:rPr>
      </w:pPr>
      <w:r w:rsidRPr="000A5B5B">
        <w:rPr>
          <w:i/>
        </w:rPr>
        <w:t>Hình</w:t>
      </w:r>
      <w:r w:rsidR="000A5B5B" w:rsidRPr="000A5B5B">
        <w:rPr>
          <w:i/>
          <w:lang w:val="en-US"/>
        </w:rPr>
        <w:t xml:space="preserve"> 28</w:t>
      </w:r>
      <w:r w:rsidRPr="000A5B5B">
        <w:rPr>
          <w:i/>
        </w:rPr>
        <w:t xml:space="preserve">. </w:t>
      </w:r>
      <w:r w:rsidRPr="000A5B5B">
        <w:rPr>
          <w:i/>
          <w:lang w:val="en-US"/>
        </w:rPr>
        <w:t xml:space="preserve">Đưa Genneral_rate ra cuối </w:t>
      </w:r>
    </w:p>
    <w:p w14:paraId="757DCEE1" w14:textId="77777777" w:rsidR="00823E9E" w:rsidRDefault="00823E9E" w:rsidP="00823E9E">
      <w:pPr>
        <w:pStyle w:val="ListParagraph"/>
        <w:jc w:val="center"/>
        <w:rPr>
          <w:lang w:val="en-US"/>
        </w:rPr>
      </w:pPr>
    </w:p>
    <w:p w14:paraId="7D5C82E1" w14:textId="62B8A1CB" w:rsidR="00823E9E" w:rsidRPr="00823E9E" w:rsidRDefault="00823E9E" w:rsidP="00BC036F">
      <w:pPr>
        <w:pStyle w:val="ListParagraph"/>
        <w:numPr>
          <w:ilvl w:val="0"/>
          <w:numId w:val="14"/>
        </w:numPr>
        <w:jc w:val="left"/>
      </w:pPr>
      <w:r>
        <w:t xml:space="preserve">Bước </w:t>
      </w:r>
      <w:r w:rsidR="0019265F">
        <w:rPr>
          <w:lang w:val="en-US"/>
        </w:rPr>
        <w:t>5</w:t>
      </w:r>
      <w:r>
        <w:rPr>
          <w:lang w:val="en-US"/>
        </w:rPr>
        <w:t xml:space="preserve">: </w:t>
      </w:r>
      <w:r w:rsidR="0019265F" w:rsidRPr="0019265F">
        <w:rPr>
          <w:lang w:val="en-US"/>
        </w:rPr>
        <w:t>Chia tập dữ liệu thành tập huấn luyện và kiểm tra</w:t>
      </w:r>
      <w:r>
        <w:rPr>
          <w:lang w:val="en-US"/>
        </w:rPr>
        <w:t>.</w:t>
      </w:r>
    </w:p>
    <w:p w14:paraId="6115E5E0" w14:textId="77777777" w:rsidR="00823E9E" w:rsidRPr="00D25106" w:rsidRDefault="00823E9E" w:rsidP="00823E9E">
      <w:pPr>
        <w:pStyle w:val="ListParagraph"/>
        <w:jc w:val="left"/>
      </w:pPr>
    </w:p>
    <w:p w14:paraId="2020B132" w14:textId="5E8AE56F" w:rsidR="00823E9E" w:rsidRDefault="00D56BB0" w:rsidP="00D56BB0">
      <w:pPr>
        <w:pStyle w:val="ListParagraph"/>
        <w:jc w:val="center"/>
        <w:rPr>
          <w:lang w:val="en-US"/>
        </w:rPr>
      </w:pPr>
      <w:r w:rsidRPr="00D56BB0">
        <w:rPr>
          <w:noProof/>
          <w:lang w:val="en-US" w:eastAsia="en-US"/>
        </w:rPr>
        <w:drawing>
          <wp:inline distT="0" distB="0" distL="0" distR="0" wp14:anchorId="1190B0EA" wp14:editId="22CA8462">
            <wp:extent cx="5544324" cy="609685"/>
            <wp:effectExtent l="0" t="0" r="0" b="0"/>
            <wp:docPr id="1587866353" name="Picture 1" descr="A close 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866353" name="Picture 1" descr="A close up of a text&#10;&#10;Description automatically generated"/>
                    <pic:cNvPicPr/>
                  </pic:nvPicPr>
                  <pic:blipFill>
                    <a:blip r:embed="rId48"/>
                    <a:stretch>
                      <a:fillRect/>
                    </a:stretch>
                  </pic:blipFill>
                  <pic:spPr>
                    <a:xfrm>
                      <a:off x="0" y="0"/>
                      <a:ext cx="5544324" cy="609685"/>
                    </a:xfrm>
                    <a:prstGeom prst="rect">
                      <a:avLst/>
                    </a:prstGeom>
                  </pic:spPr>
                </pic:pic>
              </a:graphicData>
            </a:graphic>
          </wp:inline>
        </w:drawing>
      </w:r>
    </w:p>
    <w:p w14:paraId="3C3400AD" w14:textId="24BCD26A" w:rsidR="00823E9E" w:rsidRPr="000A5B5B" w:rsidRDefault="00823E9E" w:rsidP="000A5B5B">
      <w:pPr>
        <w:pStyle w:val="ListParagraph"/>
        <w:jc w:val="center"/>
        <w:rPr>
          <w:i/>
          <w:lang w:val="en-US"/>
        </w:rPr>
      </w:pPr>
      <w:r w:rsidRPr="000A5B5B">
        <w:rPr>
          <w:i/>
        </w:rPr>
        <w:t>Hình</w:t>
      </w:r>
      <w:r w:rsidR="000A5B5B" w:rsidRPr="000A5B5B">
        <w:rPr>
          <w:i/>
          <w:lang w:val="en-US"/>
        </w:rPr>
        <w:t xml:space="preserve"> 29</w:t>
      </w:r>
      <w:r w:rsidRPr="000A5B5B">
        <w:rPr>
          <w:i/>
        </w:rPr>
        <w:t xml:space="preserve">. </w:t>
      </w:r>
      <w:r w:rsidR="0019265F" w:rsidRPr="000A5B5B">
        <w:rPr>
          <w:i/>
          <w:lang w:val="en-US"/>
        </w:rPr>
        <w:t xml:space="preserve">Chia tập dữ liệu </w:t>
      </w:r>
    </w:p>
    <w:p w14:paraId="26464ED2" w14:textId="26F615B2" w:rsidR="0019265F" w:rsidRPr="00823E9E" w:rsidRDefault="0019265F" w:rsidP="00BC036F">
      <w:pPr>
        <w:pStyle w:val="ListParagraph"/>
        <w:numPr>
          <w:ilvl w:val="0"/>
          <w:numId w:val="14"/>
        </w:numPr>
        <w:jc w:val="left"/>
      </w:pPr>
      <w:r>
        <w:t xml:space="preserve">Bước </w:t>
      </w:r>
      <w:r>
        <w:rPr>
          <w:lang w:val="en-US"/>
        </w:rPr>
        <w:t xml:space="preserve">6: </w:t>
      </w:r>
      <w:r w:rsidR="001F690A">
        <w:rPr>
          <w:lang w:val="en-US"/>
        </w:rPr>
        <w:t xml:space="preserve">Viết hàm tính ma trận </w:t>
      </w:r>
      <m:oMath>
        <m:sSup>
          <m:sSupPr>
            <m:ctrlPr>
              <w:rPr>
                <w:rStyle w:val="mrel"/>
                <w:rFonts w:ascii="Cambria Math" w:hAnsi="Cambria Math"/>
                <w:i/>
              </w:rPr>
            </m:ctrlPr>
          </m:sSupPr>
          <m:e>
            <m:r>
              <w:rPr>
                <w:rStyle w:val="mrel"/>
                <w:rFonts w:ascii="Cambria Math" w:hAnsi="Cambria Math"/>
              </w:rPr>
              <m:t>X</m:t>
            </m:r>
          </m:e>
          <m:sup>
            <m:r>
              <w:rPr>
                <w:rStyle w:val="mrel"/>
                <w:rFonts w:ascii="Cambria Math" w:hAnsi="Cambria Math"/>
              </w:rPr>
              <m:t>T</m:t>
            </m:r>
          </m:sup>
        </m:sSup>
        <m:r>
          <w:rPr>
            <w:rStyle w:val="mrel"/>
            <w:rFonts w:ascii="Cambria Math" w:hAnsi="Cambria Math"/>
          </w:rPr>
          <m:t>.</m:t>
        </m:r>
        <m:r>
          <w:rPr>
            <w:rStyle w:val="mrel"/>
            <w:rFonts w:ascii="Cambria Math" w:hAnsi="Cambria Math"/>
            <w:lang w:val="en-US"/>
          </w:rPr>
          <m:t>X</m:t>
        </m:r>
      </m:oMath>
      <w:r w:rsidR="001F690A">
        <w:rPr>
          <w:lang w:val="en-US"/>
        </w:rPr>
        <w:t xml:space="preserve"> </w:t>
      </w:r>
      <w:r>
        <w:rPr>
          <w:lang w:val="en-US"/>
        </w:rPr>
        <w:t>.</w:t>
      </w:r>
    </w:p>
    <w:p w14:paraId="724A8D4D" w14:textId="77777777" w:rsidR="0019265F" w:rsidRPr="00D25106" w:rsidRDefault="0019265F" w:rsidP="0019265F">
      <w:pPr>
        <w:pStyle w:val="ListParagraph"/>
        <w:jc w:val="left"/>
      </w:pPr>
    </w:p>
    <w:p w14:paraId="0FB9D6EE" w14:textId="66730D70" w:rsidR="0019265F" w:rsidRDefault="00CF2ECB" w:rsidP="0019265F">
      <w:pPr>
        <w:pStyle w:val="ListParagraph"/>
        <w:jc w:val="center"/>
        <w:rPr>
          <w:rStyle w:val="mrel"/>
          <w:lang w:val="en-US"/>
        </w:rPr>
      </w:pPr>
      <w:r w:rsidRPr="00CF2ECB">
        <w:rPr>
          <w:noProof/>
          <w:lang w:val="en-US" w:eastAsia="en-US"/>
        </w:rPr>
        <w:lastRenderedPageBreak/>
        <w:drawing>
          <wp:inline distT="0" distB="0" distL="0" distR="0" wp14:anchorId="6C4E5D72" wp14:editId="5C7B2FB7">
            <wp:extent cx="5943600" cy="1398905"/>
            <wp:effectExtent l="0" t="0" r="0" b="0"/>
            <wp:docPr id="1613665639" name="Picture 1" descr="A white background with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665639" name="Picture 1" descr="A white background with blue text&#10;&#10;Description automatically generated"/>
                    <pic:cNvPicPr/>
                  </pic:nvPicPr>
                  <pic:blipFill>
                    <a:blip r:embed="rId49"/>
                    <a:stretch>
                      <a:fillRect/>
                    </a:stretch>
                  </pic:blipFill>
                  <pic:spPr>
                    <a:xfrm>
                      <a:off x="0" y="0"/>
                      <a:ext cx="5943600" cy="1398905"/>
                    </a:xfrm>
                    <a:prstGeom prst="rect">
                      <a:avLst/>
                    </a:prstGeom>
                  </pic:spPr>
                </pic:pic>
              </a:graphicData>
            </a:graphic>
          </wp:inline>
        </w:drawing>
      </w:r>
      <w:r w:rsidR="0019265F" w:rsidRPr="00D91F51">
        <w:rPr>
          <w:i/>
        </w:rPr>
        <w:t>Hình</w:t>
      </w:r>
      <w:r w:rsidR="00D91F51" w:rsidRPr="00D91F51">
        <w:rPr>
          <w:i/>
          <w:lang w:val="en-US"/>
        </w:rPr>
        <w:t xml:space="preserve"> 30</w:t>
      </w:r>
      <w:r w:rsidR="0019265F" w:rsidRPr="00D91F51">
        <w:rPr>
          <w:i/>
        </w:rPr>
        <w:t xml:space="preserve">. </w:t>
      </w:r>
      <w:r w:rsidR="001F690A" w:rsidRPr="00D91F51">
        <w:rPr>
          <w:i/>
          <w:lang w:val="en-US"/>
        </w:rPr>
        <w:t xml:space="preserve">Hàm tính ma trận </w:t>
      </w:r>
      <m:oMath>
        <m:sSup>
          <m:sSupPr>
            <m:ctrlPr>
              <w:rPr>
                <w:rStyle w:val="mrel"/>
                <w:rFonts w:ascii="Cambria Math" w:hAnsi="Cambria Math"/>
                <w:i/>
              </w:rPr>
            </m:ctrlPr>
          </m:sSupPr>
          <m:e>
            <m:r>
              <w:rPr>
                <w:rStyle w:val="mrel"/>
                <w:rFonts w:ascii="Cambria Math" w:hAnsi="Cambria Math"/>
              </w:rPr>
              <m:t>X</m:t>
            </m:r>
          </m:e>
          <m:sup>
            <m:r>
              <w:rPr>
                <w:rStyle w:val="mrel"/>
                <w:rFonts w:ascii="Cambria Math" w:hAnsi="Cambria Math"/>
              </w:rPr>
              <m:t>T</m:t>
            </m:r>
          </m:sup>
        </m:sSup>
        <m:r>
          <w:rPr>
            <w:rStyle w:val="mrel"/>
            <w:rFonts w:ascii="Cambria Math" w:hAnsi="Cambria Math"/>
          </w:rPr>
          <m:t>.</m:t>
        </m:r>
        <m:r>
          <w:rPr>
            <w:rStyle w:val="mrel"/>
            <w:rFonts w:ascii="Cambria Math" w:hAnsi="Cambria Math"/>
            <w:lang w:val="en-US"/>
          </w:rPr>
          <m:t>X</m:t>
        </m:r>
      </m:oMath>
    </w:p>
    <w:p w14:paraId="09F92E80" w14:textId="77777777" w:rsidR="001F690A" w:rsidRDefault="001F690A" w:rsidP="0019265F">
      <w:pPr>
        <w:pStyle w:val="ListParagraph"/>
        <w:jc w:val="center"/>
        <w:rPr>
          <w:rStyle w:val="mrel"/>
          <w:lang w:val="en-US"/>
        </w:rPr>
      </w:pPr>
    </w:p>
    <w:p w14:paraId="7773F5F7" w14:textId="44869A1E" w:rsidR="001F690A" w:rsidRPr="00823E9E" w:rsidRDefault="001F690A" w:rsidP="00BC036F">
      <w:pPr>
        <w:pStyle w:val="ListParagraph"/>
        <w:numPr>
          <w:ilvl w:val="0"/>
          <w:numId w:val="14"/>
        </w:numPr>
        <w:jc w:val="left"/>
      </w:pPr>
      <w:r>
        <w:t xml:space="preserve">Bước </w:t>
      </w:r>
      <w:r>
        <w:rPr>
          <w:lang w:val="en-US"/>
        </w:rPr>
        <w:t xml:space="preserve">7: Viết hàm tính ma trận </w:t>
      </w:r>
      <m:oMath>
        <m:sSup>
          <m:sSupPr>
            <m:ctrlPr>
              <w:rPr>
                <w:rStyle w:val="mrel"/>
                <w:rFonts w:ascii="Cambria Math" w:hAnsi="Cambria Math"/>
                <w:i/>
              </w:rPr>
            </m:ctrlPr>
          </m:sSupPr>
          <m:e>
            <m:r>
              <w:rPr>
                <w:rStyle w:val="mrel"/>
                <w:rFonts w:ascii="Cambria Math" w:hAnsi="Cambria Math"/>
              </w:rPr>
              <m:t>X</m:t>
            </m:r>
          </m:e>
          <m:sup>
            <m:r>
              <w:rPr>
                <w:rStyle w:val="mrel"/>
                <w:rFonts w:ascii="Cambria Math" w:hAnsi="Cambria Math"/>
              </w:rPr>
              <m:t>T</m:t>
            </m:r>
          </m:sup>
        </m:sSup>
        <m:r>
          <w:rPr>
            <w:rStyle w:val="mrel"/>
            <w:rFonts w:ascii="Cambria Math" w:hAnsi="Cambria Math"/>
          </w:rPr>
          <m:t>.</m:t>
        </m:r>
        <m:r>
          <w:rPr>
            <w:rStyle w:val="mrel"/>
            <w:rFonts w:ascii="Cambria Math" w:hAnsi="Cambria Math"/>
            <w:lang w:val="en-US"/>
          </w:rPr>
          <m:t>Y</m:t>
        </m:r>
      </m:oMath>
      <w:r>
        <w:rPr>
          <w:lang w:val="en-US"/>
        </w:rPr>
        <w:t xml:space="preserve"> .</w:t>
      </w:r>
    </w:p>
    <w:p w14:paraId="36AFEB3C" w14:textId="77777777" w:rsidR="001F690A" w:rsidRPr="00D25106" w:rsidRDefault="001F690A" w:rsidP="001F690A">
      <w:pPr>
        <w:pStyle w:val="ListParagraph"/>
        <w:jc w:val="left"/>
      </w:pPr>
    </w:p>
    <w:p w14:paraId="2004C06A" w14:textId="7A09DE59" w:rsidR="001F690A" w:rsidRDefault="00103DF0" w:rsidP="00D91F51">
      <w:pPr>
        <w:pStyle w:val="ListParagraph"/>
        <w:jc w:val="center"/>
        <w:rPr>
          <w:lang w:val="en-US"/>
        </w:rPr>
      </w:pPr>
      <w:r w:rsidRPr="00103DF0">
        <w:rPr>
          <w:noProof/>
          <w:lang w:val="en-US" w:eastAsia="en-US"/>
        </w:rPr>
        <w:drawing>
          <wp:inline distT="0" distB="0" distL="0" distR="0" wp14:anchorId="74CE1431" wp14:editId="69C2BEC9">
            <wp:extent cx="5943600" cy="1717040"/>
            <wp:effectExtent l="0" t="0" r="0" b="0"/>
            <wp:docPr id="1161869927" name="Picture 1"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869927" name="Picture 1" descr="A close up of text&#10;&#10;Description automatically generated"/>
                    <pic:cNvPicPr/>
                  </pic:nvPicPr>
                  <pic:blipFill>
                    <a:blip r:embed="rId50"/>
                    <a:stretch>
                      <a:fillRect/>
                    </a:stretch>
                  </pic:blipFill>
                  <pic:spPr>
                    <a:xfrm>
                      <a:off x="0" y="0"/>
                      <a:ext cx="5943600" cy="1717040"/>
                    </a:xfrm>
                    <a:prstGeom prst="rect">
                      <a:avLst/>
                    </a:prstGeom>
                  </pic:spPr>
                </pic:pic>
              </a:graphicData>
            </a:graphic>
          </wp:inline>
        </w:drawing>
      </w:r>
      <w:r w:rsidR="001F690A" w:rsidRPr="00D91F51">
        <w:rPr>
          <w:i/>
        </w:rPr>
        <w:t>Hình</w:t>
      </w:r>
      <w:r w:rsidR="00D91F51" w:rsidRPr="00D91F51">
        <w:rPr>
          <w:i/>
          <w:lang w:val="en-US"/>
        </w:rPr>
        <w:t xml:space="preserve"> 31</w:t>
      </w:r>
      <w:r w:rsidR="001F690A" w:rsidRPr="00D91F51">
        <w:rPr>
          <w:i/>
        </w:rPr>
        <w:t xml:space="preserve">. </w:t>
      </w:r>
      <w:r w:rsidR="001F690A" w:rsidRPr="00D91F51">
        <w:rPr>
          <w:i/>
          <w:lang w:val="en-US"/>
        </w:rPr>
        <w:t xml:space="preserve">Hàm tính ma trận </w:t>
      </w:r>
      <m:oMath>
        <m:sSup>
          <m:sSupPr>
            <m:ctrlPr>
              <w:rPr>
                <w:rStyle w:val="mrel"/>
                <w:rFonts w:ascii="Cambria Math" w:hAnsi="Cambria Math"/>
                <w:i/>
              </w:rPr>
            </m:ctrlPr>
          </m:sSupPr>
          <m:e>
            <m:r>
              <w:rPr>
                <w:rStyle w:val="mrel"/>
                <w:rFonts w:ascii="Cambria Math" w:hAnsi="Cambria Math"/>
              </w:rPr>
              <m:t>X</m:t>
            </m:r>
          </m:e>
          <m:sup>
            <m:r>
              <w:rPr>
                <w:rStyle w:val="mrel"/>
                <w:rFonts w:ascii="Cambria Math" w:hAnsi="Cambria Math"/>
              </w:rPr>
              <m:t>T</m:t>
            </m:r>
          </m:sup>
        </m:sSup>
        <m:r>
          <w:rPr>
            <w:rStyle w:val="mrel"/>
            <w:rFonts w:ascii="Cambria Math" w:hAnsi="Cambria Math"/>
          </w:rPr>
          <m:t>.</m:t>
        </m:r>
        <m:r>
          <w:rPr>
            <w:rStyle w:val="mrel"/>
            <w:rFonts w:ascii="Cambria Math" w:hAnsi="Cambria Math"/>
            <w:lang w:val="en-US"/>
          </w:rPr>
          <m:t>Y</m:t>
        </m:r>
      </m:oMath>
    </w:p>
    <w:p w14:paraId="60B54056" w14:textId="3DCB72A0" w:rsidR="00103DF0" w:rsidRPr="00823E9E" w:rsidRDefault="00103DF0" w:rsidP="00BC036F">
      <w:pPr>
        <w:pStyle w:val="ListParagraph"/>
        <w:numPr>
          <w:ilvl w:val="0"/>
          <w:numId w:val="14"/>
        </w:numPr>
        <w:jc w:val="left"/>
      </w:pPr>
      <w:r>
        <w:t xml:space="preserve">Bước </w:t>
      </w:r>
      <w:r>
        <w:rPr>
          <w:lang w:val="en-US"/>
        </w:rPr>
        <w:t xml:space="preserve">8: </w:t>
      </w:r>
      <w:r w:rsidR="0011401E">
        <w:rPr>
          <w:lang w:val="en-US"/>
        </w:rPr>
        <w:t xml:space="preserve">Thêm </w:t>
      </w:r>
      <w:r w:rsidR="00C35F54">
        <w:rPr>
          <w:lang w:val="en-US"/>
        </w:rPr>
        <w:t>Cột inter</w:t>
      </w:r>
      <w:r w:rsidR="003B08C8">
        <w:rPr>
          <w:lang w:val="en-US"/>
        </w:rPr>
        <w:t>cept</w:t>
      </w:r>
      <w:r w:rsidR="00E41807">
        <w:rPr>
          <w:lang w:val="en-US"/>
        </w:rPr>
        <w:t xml:space="preserve"> có index</w:t>
      </w:r>
      <w:r w:rsidR="002F4DF1">
        <w:rPr>
          <w:lang w:val="en-US"/>
        </w:rPr>
        <w:t xml:space="preserve"> </w:t>
      </w:r>
      <w:r w:rsidR="00E41807">
        <w:rPr>
          <w:lang w:val="en-US"/>
        </w:rPr>
        <w:t>=</w:t>
      </w:r>
      <w:r w:rsidR="002F4DF1">
        <w:rPr>
          <w:lang w:val="en-US"/>
        </w:rPr>
        <w:t xml:space="preserve"> </w:t>
      </w:r>
      <w:r w:rsidR="00E41807">
        <w:rPr>
          <w:lang w:val="en-US"/>
        </w:rPr>
        <w:t>1</w:t>
      </w:r>
      <w:r w:rsidR="00866968">
        <w:rPr>
          <w:lang w:val="en-US"/>
        </w:rPr>
        <w:t xml:space="preserve"> </w:t>
      </w:r>
      <w:r w:rsidR="003B08C8">
        <w:rPr>
          <w:lang w:val="en-US"/>
        </w:rPr>
        <w:t xml:space="preserve">vào </w:t>
      </w:r>
      <w:r w:rsidR="00866968" w:rsidRPr="00866968">
        <w:rPr>
          <w:lang w:val="en-US"/>
        </w:rPr>
        <w:t>selected_data</w:t>
      </w:r>
      <w:r w:rsidR="00866968">
        <w:rPr>
          <w:lang w:val="en-US"/>
        </w:rPr>
        <w:t xml:space="preserve"> </w:t>
      </w:r>
      <w:r w:rsidR="002F4DF1">
        <w:rPr>
          <w:lang w:val="en-US"/>
        </w:rPr>
        <w:t xml:space="preserve">và </w:t>
      </w:r>
      <w:r w:rsidR="00866968" w:rsidRPr="00866968">
        <w:rPr>
          <w:lang w:val="en-US"/>
        </w:rPr>
        <w:t>selected_data</w:t>
      </w:r>
      <w:r w:rsidR="00866968">
        <w:rPr>
          <w:lang w:val="en-US"/>
        </w:rPr>
        <w:t xml:space="preserve">2 </w:t>
      </w:r>
      <w:r w:rsidR="00051248">
        <w:rPr>
          <w:lang w:val="en-US"/>
        </w:rPr>
        <w:t xml:space="preserve">sau đó drop Genaral_rate ở </w:t>
      </w:r>
      <w:r w:rsidR="00866968" w:rsidRPr="00866968">
        <w:rPr>
          <w:lang w:val="en-US"/>
        </w:rPr>
        <w:t>selected_data</w:t>
      </w:r>
      <w:r w:rsidR="00866968">
        <w:rPr>
          <w:lang w:val="en-US"/>
        </w:rPr>
        <w:t>2</w:t>
      </w:r>
      <w:r>
        <w:rPr>
          <w:lang w:val="en-US"/>
        </w:rPr>
        <w:t>.</w:t>
      </w:r>
    </w:p>
    <w:p w14:paraId="2471FAE9" w14:textId="33ED180D" w:rsidR="00103DF0" w:rsidRPr="00D25106" w:rsidRDefault="00A73A44" w:rsidP="00A73A44">
      <w:pPr>
        <w:pStyle w:val="ListParagraph"/>
        <w:jc w:val="center"/>
      </w:pPr>
      <w:r w:rsidRPr="00A73A44">
        <w:rPr>
          <w:noProof/>
          <w:lang w:val="en-US" w:eastAsia="en-US"/>
        </w:rPr>
        <w:drawing>
          <wp:inline distT="0" distB="0" distL="0" distR="0" wp14:anchorId="29C06877" wp14:editId="503AFCF6">
            <wp:extent cx="5943600" cy="582930"/>
            <wp:effectExtent l="0" t="0" r="0" b="7620"/>
            <wp:docPr id="20993863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386366" name=""/>
                    <pic:cNvPicPr/>
                  </pic:nvPicPr>
                  <pic:blipFill>
                    <a:blip r:embed="rId51"/>
                    <a:stretch>
                      <a:fillRect/>
                    </a:stretch>
                  </pic:blipFill>
                  <pic:spPr>
                    <a:xfrm>
                      <a:off x="0" y="0"/>
                      <a:ext cx="5943600" cy="582930"/>
                    </a:xfrm>
                    <a:prstGeom prst="rect">
                      <a:avLst/>
                    </a:prstGeom>
                  </pic:spPr>
                </pic:pic>
              </a:graphicData>
            </a:graphic>
          </wp:inline>
        </w:drawing>
      </w:r>
    </w:p>
    <w:p w14:paraId="5AF3752C" w14:textId="4D538CAF" w:rsidR="0063180F" w:rsidRPr="00D91F51" w:rsidRDefault="00103DF0" w:rsidP="00D91F51">
      <w:pPr>
        <w:pStyle w:val="ListParagraph"/>
        <w:jc w:val="center"/>
        <w:rPr>
          <w:i/>
          <w:lang w:val="en-US"/>
        </w:rPr>
      </w:pPr>
      <w:r w:rsidRPr="00D91F51">
        <w:rPr>
          <w:i/>
        </w:rPr>
        <w:t>Hình</w:t>
      </w:r>
      <w:r w:rsidR="00D91F51" w:rsidRPr="00D91F51">
        <w:rPr>
          <w:i/>
          <w:lang w:val="en-US"/>
        </w:rPr>
        <w:t xml:space="preserve"> 32</w:t>
      </w:r>
      <w:r w:rsidRPr="00D91F51">
        <w:rPr>
          <w:i/>
        </w:rPr>
        <w:t xml:space="preserve">. </w:t>
      </w:r>
      <w:r w:rsidR="00866968" w:rsidRPr="00D91F51">
        <w:rPr>
          <w:i/>
          <w:lang w:val="en-US"/>
        </w:rPr>
        <w:t xml:space="preserve">Thêm cột </w:t>
      </w:r>
      <w:r w:rsidR="0063180F" w:rsidRPr="00D91F51">
        <w:rPr>
          <w:i/>
          <w:lang w:val="en-US"/>
        </w:rPr>
        <w:t>intercept</w:t>
      </w:r>
    </w:p>
    <w:p w14:paraId="758E0924" w14:textId="3FEE3685" w:rsidR="0063180F" w:rsidRPr="00823E9E" w:rsidRDefault="0063180F" w:rsidP="00BC036F">
      <w:pPr>
        <w:pStyle w:val="ListParagraph"/>
        <w:numPr>
          <w:ilvl w:val="0"/>
          <w:numId w:val="14"/>
        </w:numPr>
        <w:jc w:val="left"/>
      </w:pPr>
      <w:r>
        <w:t xml:space="preserve">Bước </w:t>
      </w:r>
      <w:r>
        <w:rPr>
          <w:lang w:val="en-US"/>
        </w:rPr>
        <w:t xml:space="preserve">9: </w:t>
      </w:r>
      <w:r w:rsidR="004A2A0F">
        <w:rPr>
          <w:lang w:val="en-US"/>
        </w:rPr>
        <w:t>Tính ma trận B</w:t>
      </w:r>
      <w:r w:rsidR="00CC054B">
        <w:rPr>
          <w:lang w:val="en-US"/>
        </w:rPr>
        <w:t xml:space="preserve"> </w:t>
      </w:r>
      <w:r w:rsidR="00462DED">
        <w:rPr>
          <w:lang w:val="en-US"/>
        </w:rPr>
        <w:t xml:space="preserve">dựa trên </w:t>
      </w:r>
      <w:r w:rsidR="00CE3F67">
        <w:rPr>
          <w:lang w:val="en-US"/>
        </w:rPr>
        <w:t xml:space="preserve">Hàm </w:t>
      </w:r>
      <w:r w:rsidR="00305350">
        <w:rPr>
          <w:lang w:val="en-US"/>
        </w:rPr>
        <w:t xml:space="preserve">XTX và XTY </w:t>
      </w:r>
      <w:r w:rsidR="003D3D35">
        <w:rPr>
          <w:lang w:val="en-US"/>
        </w:rPr>
        <w:t xml:space="preserve">trong đó dòng </w:t>
      </w:r>
      <w:r w:rsidR="003D3D35" w:rsidRPr="003D3D35">
        <w:rPr>
          <w:lang w:val="en-US"/>
        </w:rPr>
        <w:t>inverseXTX = np.linalg.inv(XTX)</w:t>
      </w:r>
      <w:r w:rsidR="003D3D35">
        <w:rPr>
          <w:lang w:val="en-US"/>
        </w:rPr>
        <w:t xml:space="preserve"> để tính </w:t>
      </w:r>
      <m:oMath>
        <m:r>
          <w:rPr>
            <w:rStyle w:val="mrel"/>
            <w:rFonts w:ascii="Cambria Math" w:hAnsi="Cambria Math"/>
            <w:lang w:val="en-US"/>
          </w:rPr>
          <m:t xml:space="preserve">( </m:t>
        </m:r>
        <m:sSup>
          <m:sSupPr>
            <m:ctrlPr>
              <w:rPr>
                <w:rStyle w:val="mrel"/>
                <w:rFonts w:ascii="Cambria Math" w:hAnsi="Cambria Math"/>
                <w:i/>
              </w:rPr>
            </m:ctrlPr>
          </m:sSupPr>
          <m:e>
            <m:sSup>
              <m:sSupPr>
                <m:ctrlPr>
                  <w:rPr>
                    <w:rStyle w:val="mrel"/>
                    <w:rFonts w:ascii="Cambria Math" w:hAnsi="Cambria Math"/>
                    <w:i/>
                  </w:rPr>
                </m:ctrlPr>
              </m:sSupPr>
              <m:e>
                <m:r>
                  <w:rPr>
                    <w:rStyle w:val="mrel"/>
                    <w:rFonts w:ascii="Cambria Math" w:hAnsi="Cambria Math"/>
                  </w:rPr>
                  <m:t>X</m:t>
                </m:r>
              </m:e>
              <m:sup>
                <m:r>
                  <w:rPr>
                    <w:rStyle w:val="mrel"/>
                    <w:rFonts w:ascii="Cambria Math" w:hAnsi="Cambria Math"/>
                  </w:rPr>
                  <m:t>T</m:t>
                </m:r>
              </m:sup>
            </m:sSup>
            <m:r>
              <w:rPr>
                <w:rStyle w:val="mrel"/>
                <w:rFonts w:ascii="Cambria Math" w:hAnsi="Cambria Math"/>
              </w:rPr>
              <m:t>.</m:t>
            </m:r>
            <m:r>
              <w:rPr>
                <w:rStyle w:val="mrel"/>
                <w:rFonts w:ascii="Cambria Math" w:hAnsi="Cambria Math"/>
                <w:lang w:val="en-US"/>
              </w:rPr>
              <m:t>X</m:t>
            </m:r>
            <m:r>
              <w:rPr>
                <w:rStyle w:val="mrel"/>
                <w:rFonts w:ascii="Cambria Math" w:hAnsi="Cambria Math"/>
              </w:rPr>
              <m:t>)</m:t>
            </m:r>
          </m:e>
          <m:sup>
            <m:r>
              <w:rPr>
                <w:rStyle w:val="mrel"/>
                <w:rFonts w:ascii="Cambria Math" w:hAnsi="Cambria Math"/>
              </w:rPr>
              <m:t>-</m:t>
            </m:r>
            <m:r>
              <w:rPr>
                <w:rStyle w:val="mrel"/>
                <w:rFonts w:ascii="Cambria Math" w:hAnsi="Cambria Math"/>
                <w:lang w:val="en-US"/>
              </w:rPr>
              <m:t>1</m:t>
            </m:r>
          </m:sup>
        </m:sSup>
      </m:oMath>
      <w:r w:rsidR="003D3D35">
        <w:rPr>
          <w:lang w:val="en-US"/>
        </w:rPr>
        <w:t xml:space="preserve"> </w:t>
      </w:r>
      <w:r>
        <w:rPr>
          <w:lang w:val="en-US"/>
        </w:rPr>
        <w:t>.</w:t>
      </w:r>
    </w:p>
    <w:p w14:paraId="6501A33C" w14:textId="3A8DD111" w:rsidR="0063180F" w:rsidRPr="00D25106" w:rsidRDefault="004A2A0F" w:rsidP="0063180F">
      <w:pPr>
        <w:pStyle w:val="ListParagraph"/>
        <w:jc w:val="center"/>
      </w:pPr>
      <w:r w:rsidRPr="004A2A0F">
        <w:rPr>
          <w:noProof/>
          <w:lang w:val="en-US" w:eastAsia="en-US"/>
        </w:rPr>
        <w:lastRenderedPageBreak/>
        <w:drawing>
          <wp:inline distT="0" distB="0" distL="0" distR="0" wp14:anchorId="6D9A5F13" wp14:editId="268623D9">
            <wp:extent cx="5943600" cy="2528570"/>
            <wp:effectExtent l="0" t="0" r="0" b="5080"/>
            <wp:docPr id="8711903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190389" name="Picture 1" descr="A screenshot of a computer&#10;&#10;Description automatically generated"/>
                    <pic:cNvPicPr/>
                  </pic:nvPicPr>
                  <pic:blipFill>
                    <a:blip r:embed="rId52"/>
                    <a:stretch>
                      <a:fillRect/>
                    </a:stretch>
                  </pic:blipFill>
                  <pic:spPr>
                    <a:xfrm>
                      <a:off x="0" y="0"/>
                      <a:ext cx="5943600" cy="2528570"/>
                    </a:xfrm>
                    <a:prstGeom prst="rect">
                      <a:avLst/>
                    </a:prstGeom>
                  </pic:spPr>
                </pic:pic>
              </a:graphicData>
            </a:graphic>
          </wp:inline>
        </w:drawing>
      </w:r>
    </w:p>
    <w:p w14:paraId="10314C04" w14:textId="1E0D84BF" w:rsidR="004F6DB1" w:rsidRPr="00D91F51" w:rsidRDefault="0063180F" w:rsidP="0063180F">
      <w:pPr>
        <w:pStyle w:val="ListParagraph"/>
        <w:jc w:val="center"/>
        <w:rPr>
          <w:i/>
          <w:lang w:val="en-US"/>
        </w:rPr>
      </w:pPr>
      <w:r w:rsidRPr="00D91F51">
        <w:rPr>
          <w:i/>
        </w:rPr>
        <w:t>Hình</w:t>
      </w:r>
      <w:r w:rsidR="00D91F51" w:rsidRPr="00D91F51">
        <w:rPr>
          <w:i/>
          <w:lang w:val="en-US"/>
        </w:rPr>
        <w:t xml:space="preserve"> 33</w:t>
      </w:r>
      <w:r w:rsidRPr="00D91F51">
        <w:rPr>
          <w:i/>
        </w:rPr>
        <w:t xml:space="preserve">. </w:t>
      </w:r>
      <w:r w:rsidR="003D3D35" w:rsidRPr="00D91F51">
        <w:rPr>
          <w:i/>
          <w:lang w:val="en-US"/>
        </w:rPr>
        <w:t xml:space="preserve">Tính </w:t>
      </w:r>
      <w:r w:rsidR="00AA5404" w:rsidRPr="00D91F51">
        <w:rPr>
          <w:i/>
          <w:lang w:val="en-US"/>
        </w:rPr>
        <w:t>ma trận beta</w:t>
      </w:r>
    </w:p>
    <w:p w14:paraId="3942F6F1" w14:textId="77777777" w:rsidR="004F6DB1" w:rsidRDefault="004F6DB1" w:rsidP="0063180F">
      <w:pPr>
        <w:pStyle w:val="ListParagraph"/>
        <w:jc w:val="center"/>
        <w:rPr>
          <w:lang w:val="en-US"/>
        </w:rPr>
      </w:pPr>
    </w:p>
    <w:p w14:paraId="671DB67E" w14:textId="199897C9" w:rsidR="00AA5404" w:rsidRPr="00823E9E" w:rsidRDefault="00AA5404" w:rsidP="00BC036F">
      <w:pPr>
        <w:pStyle w:val="ListParagraph"/>
        <w:numPr>
          <w:ilvl w:val="0"/>
          <w:numId w:val="14"/>
        </w:numPr>
        <w:jc w:val="left"/>
      </w:pPr>
      <w:r>
        <w:t xml:space="preserve">Bước </w:t>
      </w:r>
      <w:r>
        <w:rPr>
          <w:lang w:val="en-US"/>
        </w:rPr>
        <w:t xml:space="preserve">10: Tính ma trận </w:t>
      </w:r>
      <m:oMath>
        <m:acc>
          <m:accPr>
            <m:ctrlPr>
              <w:rPr>
                <w:rStyle w:val="vlist-s"/>
                <w:rFonts w:ascii="Cambria Math" w:hAnsi="Cambria Math"/>
              </w:rPr>
            </m:ctrlPr>
          </m:accPr>
          <m:e>
            <m:r>
              <w:rPr>
                <w:rStyle w:val="vlist-s"/>
                <w:rFonts w:ascii="Cambria Math" w:hAnsi="Cambria Math"/>
              </w:rPr>
              <m:t>y</m:t>
            </m:r>
          </m:e>
        </m:acc>
      </m:oMath>
      <w:r>
        <w:rPr>
          <w:lang w:val="en-US"/>
        </w:rPr>
        <w:t xml:space="preserve"> dựa trên </w:t>
      </w:r>
      <w:r w:rsidR="00ED2C71">
        <w:rPr>
          <w:lang w:val="en-US"/>
        </w:rPr>
        <w:t>kết quả của ma trận beta</w:t>
      </w:r>
      <w:r w:rsidR="00690138">
        <w:rPr>
          <w:lang w:val="en-US"/>
        </w:rPr>
        <w:t>[] và các biến phụ thuộc của tập test_data</w:t>
      </w:r>
      <w:r>
        <w:rPr>
          <w:lang w:val="en-US"/>
        </w:rPr>
        <w:t xml:space="preserve"> .</w:t>
      </w:r>
    </w:p>
    <w:p w14:paraId="79EEDFFA" w14:textId="7329DD13" w:rsidR="00AA5404" w:rsidRPr="00D25106" w:rsidRDefault="004F6DB1" w:rsidP="00AA5404">
      <w:pPr>
        <w:pStyle w:val="ListParagraph"/>
        <w:jc w:val="center"/>
      </w:pPr>
      <w:r w:rsidRPr="004F6DB1">
        <w:rPr>
          <w:noProof/>
          <w:lang w:val="en-US" w:eastAsia="en-US"/>
        </w:rPr>
        <w:drawing>
          <wp:inline distT="0" distB="0" distL="0" distR="0" wp14:anchorId="281318E4" wp14:editId="20E30A4B">
            <wp:extent cx="5943600" cy="3881120"/>
            <wp:effectExtent l="0" t="0" r="0" b="5080"/>
            <wp:docPr id="9890617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06176" name="Picture 1" descr="A screenshot of a computer program&#10;&#10;Description automatically generated"/>
                    <pic:cNvPicPr/>
                  </pic:nvPicPr>
                  <pic:blipFill>
                    <a:blip r:embed="rId53"/>
                    <a:stretch>
                      <a:fillRect/>
                    </a:stretch>
                  </pic:blipFill>
                  <pic:spPr>
                    <a:xfrm>
                      <a:off x="0" y="0"/>
                      <a:ext cx="5943600" cy="3881120"/>
                    </a:xfrm>
                    <a:prstGeom prst="rect">
                      <a:avLst/>
                    </a:prstGeom>
                  </pic:spPr>
                </pic:pic>
              </a:graphicData>
            </a:graphic>
          </wp:inline>
        </w:drawing>
      </w:r>
    </w:p>
    <w:p w14:paraId="5C1382B7" w14:textId="433AC013" w:rsidR="00AA5404" w:rsidRPr="00D91F51" w:rsidRDefault="00AA5404" w:rsidP="00AA5404">
      <w:pPr>
        <w:pStyle w:val="ListParagraph"/>
        <w:jc w:val="center"/>
        <w:rPr>
          <w:i/>
          <w:lang w:val="en-US"/>
        </w:rPr>
      </w:pPr>
      <w:r w:rsidRPr="00D91F51">
        <w:rPr>
          <w:i/>
        </w:rPr>
        <w:t>Hình</w:t>
      </w:r>
      <w:r w:rsidR="00D91F51" w:rsidRPr="00D91F51">
        <w:rPr>
          <w:i/>
          <w:lang w:val="en-US"/>
        </w:rPr>
        <w:t xml:space="preserve"> 34</w:t>
      </w:r>
      <w:r w:rsidRPr="00D91F51">
        <w:rPr>
          <w:i/>
        </w:rPr>
        <w:t xml:space="preserve">. </w:t>
      </w:r>
      <w:r w:rsidR="00690138" w:rsidRPr="00D91F51">
        <w:rPr>
          <w:i/>
          <w:lang w:val="en-US"/>
        </w:rPr>
        <w:t xml:space="preserve">Tính ma trận </w:t>
      </w:r>
      <m:oMath>
        <m:acc>
          <m:accPr>
            <m:ctrlPr>
              <w:rPr>
                <w:rStyle w:val="vlist-s"/>
                <w:rFonts w:ascii="Cambria Math" w:hAnsi="Cambria Math"/>
                <w:i/>
              </w:rPr>
            </m:ctrlPr>
          </m:accPr>
          <m:e>
            <m:r>
              <w:rPr>
                <w:rStyle w:val="vlist-s"/>
                <w:rFonts w:ascii="Cambria Math" w:hAnsi="Cambria Math"/>
              </w:rPr>
              <m:t>y</m:t>
            </m:r>
          </m:e>
        </m:acc>
      </m:oMath>
    </w:p>
    <w:p w14:paraId="24E33576" w14:textId="77777777" w:rsidR="0063180F" w:rsidRDefault="0063180F" w:rsidP="0063180F">
      <w:pPr>
        <w:pStyle w:val="ListParagraph"/>
        <w:rPr>
          <w:lang w:val="en-US"/>
        </w:rPr>
      </w:pPr>
    </w:p>
    <w:p w14:paraId="4092BB15" w14:textId="691879A3" w:rsidR="00A26E64" w:rsidRDefault="00A26E64" w:rsidP="002218DD">
      <w:pPr>
        <w:ind w:firstLine="720"/>
        <w:rPr>
          <w:lang w:val="en-US"/>
        </w:rPr>
      </w:pPr>
      <w:bookmarkStart w:id="18" w:name="_Toc154034334"/>
      <w:bookmarkStart w:id="19" w:name="_Toc154036006"/>
      <w:bookmarkStart w:id="20" w:name="_Toc154036190"/>
      <w:bookmarkStart w:id="21" w:name="_Toc154036527"/>
      <w:r w:rsidRPr="00A26E64">
        <w:rPr>
          <w:lang w:val="en-US"/>
        </w:rPr>
        <w:t>Kết quả</w:t>
      </w:r>
      <w:bookmarkEnd w:id="18"/>
      <w:bookmarkEnd w:id="19"/>
      <w:bookmarkEnd w:id="20"/>
      <w:bookmarkEnd w:id="21"/>
      <w:r w:rsidR="00BF2603">
        <w:rPr>
          <w:lang w:val="en-US"/>
        </w:rPr>
        <w:t xml:space="preserve"> dự đoán</w:t>
      </w:r>
      <w:r>
        <w:rPr>
          <w:lang w:val="en-US"/>
        </w:rPr>
        <w:t xml:space="preserve"> sau khi được chuẩn hóa về dạng ban đầu:</w:t>
      </w:r>
      <w:r w:rsidRPr="00A26E64">
        <w:rPr>
          <w:lang w:val="en-US"/>
        </w:rPr>
        <w:t xml:space="preserve"> </w:t>
      </w:r>
    </w:p>
    <w:p w14:paraId="4E5CCBE9" w14:textId="7617E8D8" w:rsidR="00AF00F9" w:rsidRDefault="00BF2603" w:rsidP="00BF2603">
      <w:pPr>
        <w:jc w:val="center"/>
        <w:rPr>
          <w:lang w:val="en-US"/>
        </w:rPr>
      </w:pPr>
      <w:r w:rsidRPr="00BF2603">
        <w:rPr>
          <w:noProof/>
          <w:lang w:val="en-US" w:eastAsia="en-US"/>
        </w:rPr>
        <w:lastRenderedPageBreak/>
        <w:drawing>
          <wp:inline distT="0" distB="0" distL="0" distR="0" wp14:anchorId="0E4CA194" wp14:editId="1E8F325C">
            <wp:extent cx="4728949" cy="2581541"/>
            <wp:effectExtent l="0" t="0" r="0" b="9525"/>
            <wp:docPr id="1630584694" name="Picture 1" descr="A number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584694" name="Picture 1" descr="A number on a white background&#10;&#10;Description automatically generated"/>
                    <pic:cNvPicPr/>
                  </pic:nvPicPr>
                  <pic:blipFill>
                    <a:blip r:embed="rId54"/>
                    <a:stretch>
                      <a:fillRect/>
                    </a:stretch>
                  </pic:blipFill>
                  <pic:spPr>
                    <a:xfrm>
                      <a:off x="0" y="0"/>
                      <a:ext cx="4738223" cy="2586604"/>
                    </a:xfrm>
                    <a:prstGeom prst="rect">
                      <a:avLst/>
                    </a:prstGeom>
                  </pic:spPr>
                </pic:pic>
              </a:graphicData>
            </a:graphic>
          </wp:inline>
        </w:drawing>
      </w:r>
    </w:p>
    <w:p w14:paraId="6A5A59ED" w14:textId="34914AD9" w:rsidR="00BF2603" w:rsidRPr="00D91F51" w:rsidRDefault="00BF2603" w:rsidP="00BF2603">
      <w:pPr>
        <w:jc w:val="center"/>
        <w:rPr>
          <w:i/>
          <w:lang w:val="en-US"/>
        </w:rPr>
      </w:pPr>
      <w:r w:rsidRPr="00D91F51">
        <w:rPr>
          <w:i/>
        </w:rPr>
        <w:t>Hình</w:t>
      </w:r>
      <w:r w:rsidR="00D91F51" w:rsidRPr="00D91F51">
        <w:rPr>
          <w:i/>
          <w:lang w:val="en-US"/>
        </w:rPr>
        <w:t xml:space="preserve"> 35</w:t>
      </w:r>
      <w:r w:rsidRPr="00D91F51">
        <w:rPr>
          <w:i/>
        </w:rPr>
        <w:t xml:space="preserve">. </w:t>
      </w:r>
      <w:r w:rsidRPr="00D91F51">
        <w:rPr>
          <w:i/>
          <w:lang w:val="en-US"/>
        </w:rPr>
        <w:t>Kết quả sau khi dự đoán</w:t>
      </w:r>
    </w:p>
    <w:p w14:paraId="3832911B" w14:textId="0C3CACB3" w:rsidR="009A4E66" w:rsidRPr="00823E9E" w:rsidRDefault="009A4E66" w:rsidP="00BC036F">
      <w:pPr>
        <w:pStyle w:val="ListParagraph"/>
        <w:numPr>
          <w:ilvl w:val="0"/>
          <w:numId w:val="14"/>
        </w:numPr>
        <w:jc w:val="left"/>
      </w:pPr>
      <w:r>
        <w:t xml:space="preserve">Bước </w:t>
      </w:r>
      <w:r>
        <w:rPr>
          <w:lang w:val="en-US"/>
        </w:rPr>
        <w:t xml:space="preserve">11: Tính </w:t>
      </w:r>
      <w:r w:rsidR="00EE136F">
        <w:rPr>
          <w:lang w:val="en-US"/>
        </w:rPr>
        <w:t>toán độ đo để đánh giá thuật toán</w:t>
      </w:r>
      <w:r>
        <w:rPr>
          <w:lang w:val="en-US"/>
        </w:rPr>
        <w:t xml:space="preserve"> .</w:t>
      </w:r>
    </w:p>
    <w:p w14:paraId="06F59041" w14:textId="08EDB347" w:rsidR="009A4E66" w:rsidRPr="00D25106" w:rsidRDefault="00EE136F" w:rsidP="009A4E66">
      <w:pPr>
        <w:pStyle w:val="ListParagraph"/>
        <w:jc w:val="center"/>
      </w:pPr>
      <w:r w:rsidRPr="00EE136F">
        <w:rPr>
          <w:noProof/>
          <w:lang w:val="en-US" w:eastAsia="en-US"/>
        </w:rPr>
        <w:drawing>
          <wp:inline distT="0" distB="0" distL="0" distR="0" wp14:anchorId="22036A2F" wp14:editId="631E7501">
            <wp:extent cx="5943600" cy="4367530"/>
            <wp:effectExtent l="0" t="0" r="0" b="0"/>
            <wp:docPr id="37335830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358304" name="Picture 1" descr="A screenshot of a computer program&#10;&#10;Description automatically generated"/>
                    <pic:cNvPicPr/>
                  </pic:nvPicPr>
                  <pic:blipFill>
                    <a:blip r:embed="rId55"/>
                    <a:stretch>
                      <a:fillRect/>
                    </a:stretch>
                  </pic:blipFill>
                  <pic:spPr>
                    <a:xfrm>
                      <a:off x="0" y="0"/>
                      <a:ext cx="5943600" cy="4367530"/>
                    </a:xfrm>
                    <a:prstGeom prst="rect">
                      <a:avLst/>
                    </a:prstGeom>
                  </pic:spPr>
                </pic:pic>
              </a:graphicData>
            </a:graphic>
          </wp:inline>
        </w:drawing>
      </w:r>
    </w:p>
    <w:p w14:paraId="15ABC01E" w14:textId="4109EFBC" w:rsidR="009A4E66" w:rsidRPr="00D91F51" w:rsidRDefault="009A4E66" w:rsidP="009A4E66">
      <w:pPr>
        <w:pStyle w:val="ListParagraph"/>
        <w:jc w:val="center"/>
        <w:rPr>
          <w:i/>
          <w:lang w:val="en-US"/>
        </w:rPr>
      </w:pPr>
      <w:r w:rsidRPr="00D91F51">
        <w:rPr>
          <w:i/>
        </w:rPr>
        <w:t>Hình</w:t>
      </w:r>
      <w:r w:rsidR="00D91F51" w:rsidRPr="00D91F51">
        <w:rPr>
          <w:i/>
          <w:lang w:val="en-US"/>
        </w:rPr>
        <w:t xml:space="preserve"> 36</w:t>
      </w:r>
      <w:r w:rsidRPr="00D91F51">
        <w:rPr>
          <w:i/>
        </w:rPr>
        <w:t xml:space="preserve">. </w:t>
      </w:r>
      <w:r w:rsidRPr="00D91F51">
        <w:rPr>
          <w:i/>
          <w:lang w:val="en-US"/>
        </w:rPr>
        <w:t xml:space="preserve">Tính </w:t>
      </w:r>
      <w:r w:rsidR="00EE136F" w:rsidRPr="00D91F51">
        <w:rPr>
          <w:i/>
          <w:lang w:val="en-US"/>
        </w:rPr>
        <w:t>độ đo.</w:t>
      </w:r>
    </w:p>
    <w:p w14:paraId="064273D0" w14:textId="77777777" w:rsidR="00EE136F" w:rsidRDefault="00EE136F" w:rsidP="002218DD">
      <w:pPr>
        <w:ind w:firstLine="720"/>
        <w:rPr>
          <w:lang w:val="en-US"/>
        </w:rPr>
      </w:pPr>
      <w:r w:rsidRPr="00A26E64">
        <w:rPr>
          <w:lang w:val="en-US"/>
        </w:rPr>
        <w:t>Kết quả</w:t>
      </w:r>
      <w:r>
        <w:rPr>
          <w:lang w:val="en-US"/>
        </w:rPr>
        <w:t xml:space="preserve"> dự đoán sau khi được chuẩn hóa về dạng ban đầu:</w:t>
      </w:r>
      <w:r w:rsidRPr="00A26E64">
        <w:rPr>
          <w:lang w:val="en-US"/>
        </w:rPr>
        <w:t xml:space="preserve"> </w:t>
      </w:r>
    </w:p>
    <w:p w14:paraId="3E61A2D1" w14:textId="5D3F235C" w:rsidR="00EE136F" w:rsidRDefault="002218DD" w:rsidP="00EE136F">
      <w:pPr>
        <w:jc w:val="center"/>
        <w:rPr>
          <w:lang w:val="en-US"/>
        </w:rPr>
      </w:pPr>
      <w:r w:rsidRPr="002218DD">
        <w:rPr>
          <w:noProof/>
          <w:lang w:val="en-US" w:eastAsia="en-US"/>
        </w:rPr>
        <w:lastRenderedPageBreak/>
        <w:drawing>
          <wp:inline distT="0" distB="0" distL="0" distR="0" wp14:anchorId="5A3C5B02" wp14:editId="33980563">
            <wp:extent cx="2505425" cy="571580"/>
            <wp:effectExtent l="0" t="0" r="0" b="0"/>
            <wp:docPr id="1260410580" name="Picture 1" descr="A number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410580" name="Picture 1" descr="A number on a white background&#10;&#10;Description automatically generated"/>
                    <pic:cNvPicPr/>
                  </pic:nvPicPr>
                  <pic:blipFill>
                    <a:blip r:embed="rId56"/>
                    <a:stretch>
                      <a:fillRect/>
                    </a:stretch>
                  </pic:blipFill>
                  <pic:spPr>
                    <a:xfrm>
                      <a:off x="0" y="0"/>
                      <a:ext cx="2505425" cy="571580"/>
                    </a:xfrm>
                    <a:prstGeom prst="rect">
                      <a:avLst/>
                    </a:prstGeom>
                  </pic:spPr>
                </pic:pic>
              </a:graphicData>
            </a:graphic>
          </wp:inline>
        </w:drawing>
      </w:r>
    </w:p>
    <w:p w14:paraId="2BFF8FF5" w14:textId="69E11403" w:rsidR="00EE136F" w:rsidRPr="00D91F51" w:rsidRDefault="00EE136F" w:rsidP="00D91F51">
      <w:pPr>
        <w:jc w:val="center"/>
        <w:rPr>
          <w:i/>
          <w:lang w:val="en-US"/>
        </w:rPr>
      </w:pPr>
      <w:r w:rsidRPr="00D91F51">
        <w:rPr>
          <w:i/>
        </w:rPr>
        <w:t>Hình</w:t>
      </w:r>
      <w:r w:rsidR="00D91F51" w:rsidRPr="00D91F51">
        <w:rPr>
          <w:i/>
          <w:lang w:val="en-US"/>
        </w:rPr>
        <w:t xml:space="preserve"> 37</w:t>
      </w:r>
      <w:r w:rsidRPr="00D91F51">
        <w:rPr>
          <w:i/>
        </w:rPr>
        <w:t xml:space="preserve">. </w:t>
      </w:r>
      <w:r w:rsidRPr="00D91F51">
        <w:rPr>
          <w:i/>
          <w:lang w:val="en-US"/>
        </w:rPr>
        <w:t xml:space="preserve">Kết quả </w:t>
      </w:r>
      <w:r w:rsidR="002218DD" w:rsidRPr="00D91F51">
        <w:rPr>
          <w:i/>
          <w:lang w:val="en-US"/>
        </w:rPr>
        <w:t>độ đo</w:t>
      </w:r>
    </w:p>
    <w:p w14:paraId="7888B810" w14:textId="65F1E2EA" w:rsidR="002218DD" w:rsidRPr="00823E9E" w:rsidRDefault="002218DD" w:rsidP="00BC036F">
      <w:pPr>
        <w:pStyle w:val="ListParagraph"/>
        <w:numPr>
          <w:ilvl w:val="0"/>
          <w:numId w:val="14"/>
        </w:numPr>
        <w:jc w:val="left"/>
      </w:pPr>
      <w:r>
        <w:t xml:space="preserve">Bước </w:t>
      </w:r>
      <w:r>
        <w:rPr>
          <w:lang w:val="en-US"/>
        </w:rPr>
        <w:t xml:space="preserve">12: </w:t>
      </w:r>
      <w:r w:rsidR="00B604AC">
        <w:rPr>
          <w:lang w:val="en-US"/>
        </w:rPr>
        <w:t xml:space="preserve">Trực quan hóa dữ liệu dự đoán so với </w:t>
      </w:r>
      <w:r w:rsidR="00CF3793">
        <w:rPr>
          <w:lang w:val="en-US"/>
        </w:rPr>
        <w:t>dữ liệu gốc</w:t>
      </w:r>
      <w:r>
        <w:rPr>
          <w:lang w:val="en-US"/>
        </w:rPr>
        <w:t xml:space="preserve"> .</w:t>
      </w:r>
    </w:p>
    <w:p w14:paraId="300A3985" w14:textId="6BC83BD8" w:rsidR="002218DD" w:rsidRPr="00D25106" w:rsidRDefault="00B604AC" w:rsidP="002218DD">
      <w:pPr>
        <w:pStyle w:val="ListParagraph"/>
        <w:jc w:val="center"/>
      </w:pPr>
      <w:r w:rsidRPr="00B604AC">
        <w:rPr>
          <w:noProof/>
          <w:lang w:val="en-US" w:eastAsia="en-US"/>
        </w:rPr>
        <w:drawing>
          <wp:inline distT="0" distB="0" distL="0" distR="0" wp14:anchorId="7BACCA85" wp14:editId="636EDABD">
            <wp:extent cx="5943600" cy="1640205"/>
            <wp:effectExtent l="0" t="0" r="0" b="0"/>
            <wp:docPr id="222473697" name="Picture 1" descr="A computer code with red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473697" name="Picture 1" descr="A computer code with red and black text&#10;&#10;Description automatically generated"/>
                    <pic:cNvPicPr/>
                  </pic:nvPicPr>
                  <pic:blipFill>
                    <a:blip r:embed="rId57"/>
                    <a:stretch>
                      <a:fillRect/>
                    </a:stretch>
                  </pic:blipFill>
                  <pic:spPr>
                    <a:xfrm>
                      <a:off x="0" y="0"/>
                      <a:ext cx="5943600" cy="1640205"/>
                    </a:xfrm>
                    <a:prstGeom prst="rect">
                      <a:avLst/>
                    </a:prstGeom>
                  </pic:spPr>
                </pic:pic>
              </a:graphicData>
            </a:graphic>
          </wp:inline>
        </w:drawing>
      </w:r>
    </w:p>
    <w:p w14:paraId="134D78F6" w14:textId="4A1603DD" w:rsidR="002218DD" w:rsidRPr="00D91F51" w:rsidRDefault="002218DD" w:rsidP="002218DD">
      <w:pPr>
        <w:pStyle w:val="ListParagraph"/>
        <w:jc w:val="center"/>
        <w:rPr>
          <w:i/>
          <w:lang w:val="en-US"/>
        </w:rPr>
      </w:pPr>
      <w:r w:rsidRPr="00D91F51">
        <w:rPr>
          <w:i/>
        </w:rPr>
        <w:t>Hình</w:t>
      </w:r>
      <w:r w:rsidR="00D91F51" w:rsidRPr="00D91F51">
        <w:rPr>
          <w:i/>
          <w:lang w:val="en-US"/>
        </w:rPr>
        <w:t xml:space="preserve"> 38</w:t>
      </w:r>
      <w:r w:rsidRPr="00D91F51">
        <w:rPr>
          <w:i/>
        </w:rPr>
        <w:t xml:space="preserve">. </w:t>
      </w:r>
      <w:r w:rsidRPr="00D91F51">
        <w:rPr>
          <w:i/>
          <w:lang w:val="en-US"/>
        </w:rPr>
        <w:t>Tính độ đo.</w:t>
      </w:r>
    </w:p>
    <w:p w14:paraId="1E264073" w14:textId="52CA27D8" w:rsidR="002218DD" w:rsidRDefault="002218DD" w:rsidP="00FC438A">
      <w:pPr>
        <w:ind w:firstLine="720"/>
        <w:rPr>
          <w:lang w:val="en-US"/>
        </w:rPr>
      </w:pPr>
      <w:r w:rsidRPr="00A26E64">
        <w:rPr>
          <w:lang w:val="en-US"/>
        </w:rPr>
        <w:t>Kết quả</w:t>
      </w:r>
      <w:r>
        <w:rPr>
          <w:lang w:val="en-US"/>
        </w:rPr>
        <w:t xml:space="preserve"> </w:t>
      </w:r>
      <w:r w:rsidR="00CF3793">
        <w:rPr>
          <w:lang w:val="en-US"/>
        </w:rPr>
        <w:t>trực quan</w:t>
      </w:r>
      <w:r>
        <w:rPr>
          <w:lang w:val="en-US"/>
        </w:rPr>
        <w:t>:</w:t>
      </w:r>
      <w:r w:rsidRPr="00A26E64">
        <w:rPr>
          <w:lang w:val="en-US"/>
        </w:rPr>
        <w:t xml:space="preserve"> </w:t>
      </w:r>
    </w:p>
    <w:p w14:paraId="3C832F67" w14:textId="22DBB705" w:rsidR="002218DD" w:rsidRDefault="00FC438A" w:rsidP="002218DD">
      <w:pPr>
        <w:jc w:val="center"/>
        <w:rPr>
          <w:lang w:val="en-US"/>
        </w:rPr>
      </w:pPr>
      <w:r w:rsidRPr="00FC438A">
        <w:rPr>
          <w:noProof/>
          <w:lang w:val="en-US" w:eastAsia="en-US"/>
        </w:rPr>
        <w:drawing>
          <wp:inline distT="0" distB="0" distL="0" distR="0" wp14:anchorId="6208FAE1" wp14:editId="33B58CB9">
            <wp:extent cx="5943600" cy="3585845"/>
            <wp:effectExtent l="0" t="0" r="0" b="0"/>
            <wp:docPr id="1837931597" name="Picture 1" descr="A graph showing a graph of valu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931597" name="Picture 1" descr="A graph showing a graph of value&#10;&#10;Description automatically generated with medium confidence"/>
                    <pic:cNvPicPr/>
                  </pic:nvPicPr>
                  <pic:blipFill>
                    <a:blip r:embed="rId58"/>
                    <a:stretch>
                      <a:fillRect/>
                    </a:stretch>
                  </pic:blipFill>
                  <pic:spPr>
                    <a:xfrm>
                      <a:off x="0" y="0"/>
                      <a:ext cx="5943600" cy="3585845"/>
                    </a:xfrm>
                    <a:prstGeom prst="rect">
                      <a:avLst/>
                    </a:prstGeom>
                  </pic:spPr>
                </pic:pic>
              </a:graphicData>
            </a:graphic>
          </wp:inline>
        </w:drawing>
      </w:r>
    </w:p>
    <w:p w14:paraId="0A11EBF0" w14:textId="6A1963EC" w:rsidR="00233003" w:rsidRPr="00D91F51" w:rsidRDefault="002218DD" w:rsidP="00CF5D57">
      <w:pPr>
        <w:jc w:val="center"/>
        <w:rPr>
          <w:i/>
          <w:lang w:val="en-US"/>
        </w:rPr>
      </w:pPr>
      <w:r w:rsidRPr="00D91F51">
        <w:rPr>
          <w:i/>
        </w:rPr>
        <w:t>Hình</w:t>
      </w:r>
      <w:r w:rsidR="00D91F51" w:rsidRPr="00D91F51">
        <w:rPr>
          <w:i/>
          <w:lang w:val="en-US"/>
        </w:rPr>
        <w:t xml:space="preserve"> 39</w:t>
      </w:r>
      <w:r w:rsidRPr="00D91F51">
        <w:rPr>
          <w:i/>
        </w:rPr>
        <w:t xml:space="preserve">. </w:t>
      </w:r>
      <w:r w:rsidRPr="00D91F51">
        <w:rPr>
          <w:i/>
          <w:lang w:val="en-US"/>
        </w:rPr>
        <w:t xml:space="preserve">Kết quả </w:t>
      </w:r>
      <w:r w:rsidR="00FC438A" w:rsidRPr="00D91F51">
        <w:rPr>
          <w:i/>
          <w:lang w:val="en-US"/>
        </w:rPr>
        <w:t>trực quan</w:t>
      </w:r>
    </w:p>
    <w:p w14:paraId="7AA4FF7E" w14:textId="3651F3C7" w:rsidR="00233003" w:rsidRDefault="00233003" w:rsidP="00DC6152">
      <w:pPr>
        <w:pStyle w:val="Heading2"/>
        <w:rPr>
          <w:lang w:val="en-US"/>
        </w:rPr>
      </w:pPr>
      <w:bookmarkStart w:id="22" w:name="_Toc168424574"/>
      <w:r>
        <w:rPr>
          <w:lang w:val="en-US"/>
        </w:rPr>
        <w:lastRenderedPageBreak/>
        <w:t>3.2. GBM</w:t>
      </w:r>
      <w:bookmarkEnd w:id="22"/>
    </w:p>
    <w:p w14:paraId="330CF7F3" w14:textId="6E77E289" w:rsidR="00233003" w:rsidRDefault="303FC3E3" w:rsidP="00986630">
      <w:pPr>
        <w:rPr>
          <w:lang w:val="en-US"/>
        </w:rPr>
      </w:pPr>
      <w:r w:rsidRPr="0C4CF581">
        <w:rPr>
          <w:lang w:val="en-US"/>
        </w:rPr>
        <w:t xml:space="preserve">Thuật toán </w:t>
      </w:r>
      <w:r w:rsidRPr="6F064035">
        <w:rPr>
          <w:lang w:val="en-US"/>
        </w:rPr>
        <w:t xml:space="preserve">Gradient Boosting Machines </w:t>
      </w:r>
      <w:r w:rsidRPr="0C4CF581">
        <w:rPr>
          <w:lang w:val="en-US"/>
        </w:rPr>
        <w:t>mạnh mẽ cho việc dự đoán, đặc biệt với các vấn đề phân loại.</w:t>
      </w:r>
    </w:p>
    <w:p w14:paraId="49CD60D2" w14:textId="61C01E51" w:rsidR="303FC3E3" w:rsidRPr="00D91F51" w:rsidRDefault="303FC3E3" w:rsidP="6F064035">
      <w:pPr>
        <w:rPr>
          <w:b/>
          <w:lang w:val="en-US"/>
        </w:rPr>
      </w:pPr>
      <w:r w:rsidRPr="00D91F51">
        <w:rPr>
          <w:b/>
          <w:lang w:val="en-US"/>
        </w:rPr>
        <w:t>Lý do chọn thuật toán GBM:</w:t>
      </w:r>
    </w:p>
    <w:p w14:paraId="6B6267C9" w14:textId="3C53D054" w:rsidR="303FC3E3" w:rsidRDefault="303FC3E3" w:rsidP="00BC036F">
      <w:pPr>
        <w:pStyle w:val="ListParagraph"/>
        <w:numPr>
          <w:ilvl w:val="0"/>
          <w:numId w:val="11"/>
        </w:numPr>
        <w:rPr>
          <w:lang w:val="en-US"/>
        </w:rPr>
      </w:pPr>
      <w:r w:rsidRPr="06F84D54">
        <w:rPr>
          <w:lang w:val="en-US"/>
        </w:rPr>
        <w:t>Hiệu suất cao: kết hợp nhiều mô hình đơn giản để tạo mô hình mạnh mẽ</w:t>
      </w:r>
    </w:p>
    <w:p w14:paraId="42331C1C" w14:textId="6B46E4FB" w:rsidR="303FC3E3" w:rsidRDefault="303FC3E3" w:rsidP="00BC036F">
      <w:pPr>
        <w:pStyle w:val="ListParagraph"/>
        <w:numPr>
          <w:ilvl w:val="0"/>
          <w:numId w:val="11"/>
        </w:numPr>
        <w:rPr>
          <w:lang w:val="en-US"/>
        </w:rPr>
      </w:pPr>
      <w:r w:rsidRPr="06F84D54">
        <w:rPr>
          <w:lang w:val="en-US"/>
        </w:rPr>
        <w:t>Khả năng điều chỉnh: điều chỉnh tham số như số lượng cây, độ sâu, tỷ lệ học hóa</w:t>
      </w:r>
    </w:p>
    <w:p w14:paraId="4247A56B" w14:textId="152A504B" w:rsidR="1CE3076E" w:rsidRDefault="1CE3076E" w:rsidP="00BC036F">
      <w:pPr>
        <w:pStyle w:val="ListParagraph"/>
        <w:numPr>
          <w:ilvl w:val="0"/>
          <w:numId w:val="11"/>
        </w:numPr>
        <w:rPr>
          <w:lang w:val="en-US"/>
        </w:rPr>
      </w:pPr>
      <w:r w:rsidRPr="7F41D99D">
        <w:rPr>
          <w:lang w:val="en-US"/>
        </w:rPr>
        <w:t>Khả năng giải thích</w:t>
      </w:r>
      <w:r w:rsidR="61C8FD34" w:rsidRPr="7F41D99D">
        <w:rPr>
          <w:lang w:val="en-US"/>
        </w:rPr>
        <w:t xml:space="preserve">: các mô hình trên cây có thể được giải thích tương đối dễ </w:t>
      </w:r>
      <w:r w:rsidR="61C8FD34" w:rsidRPr="3E8462F6">
        <w:rPr>
          <w:lang w:val="en-US"/>
        </w:rPr>
        <w:t>hiểu qua việc xem các đặc trưng của cây.</w:t>
      </w:r>
      <w:r w:rsidR="00E443A2">
        <w:rPr>
          <w:lang w:val="en-US"/>
        </w:rPr>
        <w:fldChar w:fldCharType="begin"/>
      </w:r>
      <w:r w:rsidR="00644983">
        <w:rPr>
          <w:lang w:val="en-US"/>
        </w:rPr>
        <w:instrText xml:space="preserve"> ADDIN ZOTERO_ITEM CSL_CITATION {"citationID":"TIpjF4V5","properties":{"formattedCitation":"[2]","plainCitation":"[2]","noteIndex":0},"citationItems":[{"id":16,"uris":["http://zotero.org/users/local/lxwLatQA/items/8B95RT67"],"itemData":{"id":16,"type":"webpage","title":"Gradient Boosting: A Step-by-Step Guide","URL":"https://www.analyticsvidhya.com/blog/2021/09/gradient-boosting-algorithm-a-complete-guide-for-beginners/","accessed":{"date-parts":[["2024",6,4]]}}}],"schema":"https://github.com/citation-style-language/schema/raw/master/csl-citation.json"} </w:instrText>
      </w:r>
      <w:r w:rsidR="00E443A2">
        <w:rPr>
          <w:lang w:val="en-US"/>
        </w:rPr>
        <w:fldChar w:fldCharType="separate"/>
      </w:r>
      <w:r w:rsidR="00644983" w:rsidRPr="00644983">
        <w:rPr>
          <w:rFonts w:cs="Times New Roman"/>
        </w:rPr>
        <w:t>[2]</w:t>
      </w:r>
      <w:r w:rsidR="00E443A2">
        <w:rPr>
          <w:lang w:val="en-US"/>
        </w:rPr>
        <w:fldChar w:fldCharType="end"/>
      </w:r>
    </w:p>
    <w:p w14:paraId="3544A4EB" w14:textId="394EF6D0" w:rsidR="303FC3E3" w:rsidRPr="00D91F51" w:rsidRDefault="303FC3E3" w:rsidP="3E8462F6">
      <w:pPr>
        <w:rPr>
          <w:b/>
          <w:lang w:val="en-US"/>
        </w:rPr>
      </w:pPr>
      <w:r w:rsidRPr="00D91F51">
        <w:rPr>
          <w:b/>
          <w:lang w:val="en-US"/>
        </w:rPr>
        <w:t xml:space="preserve"> </w:t>
      </w:r>
      <w:r w:rsidR="3C732A58" w:rsidRPr="00D91F51">
        <w:rPr>
          <w:b/>
          <w:lang w:val="en-US"/>
        </w:rPr>
        <w:t>Lập trình GBM trên Apache Spark</w:t>
      </w:r>
      <w:r w:rsidR="37009E2D" w:rsidRPr="00D91F51">
        <w:rPr>
          <w:b/>
          <w:lang w:val="en-US"/>
        </w:rPr>
        <w:t>:</w:t>
      </w:r>
    </w:p>
    <w:p w14:paraId="4B9A756C" w14:textId="3BA39384" w:rsidR="3A6FC9BE" w:rsidRDefault="37009E2D" w:rsidP="00BC036F">
      <w:pPr>
        <w:pStyle w:val="ListParagraph"/>
        <w:numPr>
          <w:ilvl w:val="0"/>
          <w:numId w:val="12"/>
        </w:numPr>
        <w:rPr>
          <w:lang w:val="en-US"/>
        </w:rPr>
      </w:pPr>
      <w:r w:rsidRPr="4DE3CE31">
        <w:rPr>
          <w:lang w:val="en-US"/>
        </w:rPr>
        <w:t>Bước 1: Thêm các thư viện cần thiết</w:t>
      </w:r>
      <w:r w:rsidRPr="328B2996">
        <w:rPr>
          <w:lang w:val="en-US"/>
        </w:rPr>
        <w:t xml:space="preserve"> </w:t>
      </w:r>
      <w:r w:rsidR="00644983">
        <w:rPr>
          <w:lang w:val="en-US"/>
        </w:rPr>
        <w:fldChar w:fldCharType="begin"/>
      </w:r>
      <w:r w:rsidR="00644983">
        <w:rPr>
          <w:lang w:val="en-US"/>
        </w:rPr>
        <w:instrText xml:space="preserve"> ADDIN ZOTERO_ITEM CSL_CITATION {"citationID":"Ff9nuJK7","properties":{"formattedCitation":"[2]","plainCitation":"[2]","noteIndex":0},"citationItems":[{"id":16,"uris":["http://zotero.org/users/local/lxwLatQA/items/8B95RT67"],"itemData":{"id":16,"type":"webpage","title":"Gradient Boosting: A Step-by-Step Guide","URL":"https://www.analyticsvidhya.com/blog/2021/09/gradient-boosting-algorithm-a-complete-guide-for-beginners/","accessed":{"date-parts":[["2024",6,4]]}}}],"schema":"https://github.com/citation-style-language/schema/raw/master/csl-citation.json"} </w:instrText>
      </w:r>
      <w:r w:rsidR="00644983">
        <w:rPr>
          <w:lang w:val="en-US"/>
        </w:rPr>
        <w:fldChar w:fldCharType="separate"/>
      </w:r>
      <w:r w:rsidR="00644983" w:rsidRPr="00644983">
        <w:rPr>
          <w:rFonts w:cs="Times New Roman"/>
        </w:rPr>
        <w:t>[2]</w:t>
      </w:r>
      <w:r w:rsidR="00644983">
        <w:rPr>
          <w:lang w:val="en-US"/>
        </w:rPr>
        <w:fldChar w:fldCharType="end"/>
      </w:r>
    </w:p>
    <w:p w14:paraId="484CEE3B" w14:textId="20A67354" w:rsidR="328B2996" w:rsidRPr="00D91F51" w:rsidRDefault="66F4E317" w:rsidP="0F7F396E">
      <w:pPr>
        <w:jc w:val="center"/>
        <w:rPr>
          <w:i/>
        </w:rPr>
      </w:pPr>
      <w:r w:rsidRPr="00D91F51">
        <w:rPr>
          <w:i/>
          <w:noProof/>
          <w:lang w:val="en-US" w:eastAsia="en-US"/>
        </w:rPr>
        <w:drawing>
          <wp:inline distT="0" distB="0" distL="0" distR="0" wp14:anchorId="63BA92E6" wp14:editId="680289FA">
            <wp:extent cx="5943600" cy="1181100"/>
            <wp:effectExtent l="0" t="0" r="0" b="0"/>
            <wp:docPr id="675705774" name="Picture 6757057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705774"/>
                    <pic:cNvPicPr/>
                  </pic:nvPicPr>
                  <pic:blipFill>
                    <a:blip r:embed="rId59">
                      <a:extLst>
                        <a:ext uri="{28A0092B-C50C-407E-A947-70E740481C1C}">
                          <a14:useLocalDpi xmlns:a14="http://schemas.microsoft.com/office/drawing/2010/main" val="0"/>
                        </a:ext>
                      </a:extLst>
                    </a:blip>
                    <a:stretch>
                      <a:fillRect/>
                    </a:stretch>
                  </pic:blipFill>
                  <pic:spPr>
                    <a:xfrm>
                      <a:off x="0" y="0"/>
                      <a:ext cx="5943600" cy="1181100"/>
                    </a:xfrm>
                    <a:prstGeom prst="rect">
                      <a:avLst/>
                    </a:prstGeom>
                  </pic:spPr>
                </pic:pic>
              </a:graphicData>
            </a:graphic>
          </wp:inline>
        </w:drawing>
      </w:r>
      <w:r w:rsidRPr="00D91F51">
        <w:rPr>
          <w:i/>
        </w:rPr>
        <w:t>Hình</w:t>
      </w:r>
      <w:r w:rsidR="00D91F51" w:rsidRPr="00D91F51">
        <w:rPr>
          <w:i/>
          <w:lang w:val="en-US"/>
        </w:rPr>
        <w:t xml:space="preserve"> 40</w:t>
      </w:r>
      <w:r w:rsidRPr="00D91F51">
        <w:rPr>
          <w:i/>
        </w:rPr>
        <w:t>. Thêm thư viện spark</w:t>
      </w:r>
    </w:p>
    <w:p w14:paraId="39219B64" w14:textId="4E5926AF" w:rsidR="37009E2D" w:rsidRDefault="37009E2D" w:rsidP="00BC036F">
      <w:pPr>
        <w:pStyle w:val="ListParagraph"/>
        <w:numPr>
          <w:ilvl w:val="0"/>
          <w:numId w:val="12"/>
        </w:numPr>
        <w:rPr>
          <w:lang w:val="en-US"/>
        </w:rPr>
      </w:pPr>
      <w:r w:rsidRPr="0D6FAE34">
        <w:rPr>
          <w:lang w:val="en-US"/>
        </w:rPr>
        <w:t>Bước 2: Đọc dữ liệu đầu</w:t>
      </w:r>
      <w:r w:rsidRPr="47AAD87B">
        <w:rPr>
          <w:lang w:val="en-US"/>
        </w:rPr>
        <w:t xml:space="preserve"> vào bằng SparkSession</w:t>
      </w:r>
    </w:p>
    <w:p w14:paraId="28455E5D" w14:textId="3847027F" w:rsidR="7E714A72" w:rsidRPr="00D91F51" w:rsidRDefault="79FC2673" w:rsidP="6D05630A">
      <w:pPr>
        <w:jc w:val="center"/>
        <w:rPr>
          <w:i/>
        </w:rPr>
      </w:pPr>
      <w:r w:rsidRPr="00D91F51">
        <w:rPr>
          <w:i/>
          <w:noProof/>
          <w:lang w:val="en-US" w:eastAsia="en-US"/>
        </w:rPr>
        <w:drawing>
          <wp:inline distT="0" distB="0" distL="0" distR="0" wp14:anchorId="485D5507" wp14:editId="20E2E85E">
            <wp:extent cx="5905502" cy="2238375"/>
            <wp:effectExtent l="0" t="0" r="0" b="0"/>
            <wp:docPr id="190175572" name="Picture 190175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extLst>
                        <a:ext uri="{28A0092B-C50C-407E-A947-70E740481C1C}">
                          <a14:useLocalDpi xmlns:a14="http://schemas.microsoft.com/office/drawing/2010/main" val="0"/>
                        </a:ext>
                      </a:extLst>
                    </a:blip>
                    <a:stretch>
                      <a:fillRect/>
                    </a:stretch>
                  </pic:blipFill>
                  <pic:spPr>
                    <a:xfrm>
                      <a:off x="0" y="0"/>
                      <a:ext cx="5905502" cy="2238375"/>
                    </a:xfrm>
                    <a:prstGeom prst="rect">
                      <a:avLst/>
                    </a:prstGeom>
                  </pic:spPr>
                </pic:pic>
              </a:graphicData>
            </a:graphic>
          </wp:inline>
        </w:drawing>
      </w:r>
      <w:r w:rsidR="7E714A72" w:rsidRPr="00D91F51">
        <w:rPr>
          <w:i/>
        </w:rPr>
        <w:t>Hình</w:t>
      </w:r>
      <w:r w:rsidR="00D91F51" w:rsidRPr="00D91F51">
        <w:rPr>
          <w:i/>
          <w:lang w:val="en-US"/>
        </w:rPr>
        <w:t xml:space="preserve"> 41</w:t>
      </w:r>
      <w:r w:rsidR="7E714A72" w:rsidRPr="00D91F51">
        <w:rPr>
          <w:i/>
        </w:rPr>
        <w:t>. Đọc dữ liệu</w:t>
      </w:r>
    </w:p>
    <w:p w14:paraId="4F94DDDB" w14:textId="2FCE2A3E" w:rsidR="4E45B5C0" w:rsidRDefault="79FC2673" w:rsidP="00BC036F">
      <w:pPr>
        <w:pStyle w:val="ListParagraph"/>
        <w:numPr>
          <w:ilvl w:val="0"/>
          <w:numId w:val="14"/>
        </w:numPr>
        <w:jc w:val="left"/>
      </w:pPr>
      <w:r>
        <w:t>Bước 3: Hiển thị Schema dữ liệu</w:t>
      </w:r>
    </w:p>
    <w:p w14:paraId="2ED9D4B1" w14:textId="62222B90" w:rsidR="53572D66" w:rsidRDefault="79FC2673" w:rsidP="214631AE">
      <w:pPr>
        <w:pStyle w:val="ListParagraph"/>
        <w:jc w:val="center"/>
      </w:pPr>
      <w:r>
        <w:rPr>
          <w:noProof/>
          <w:lang w:val="en-US" w:eastAsia="en-US"/>
        </w:rPr>
        <w:lastRenderedPageBreak/>
        <w:drawing>
          <wp:inline distT="0" distB="0" distL="0" distR="0" wp14:anchorId="58C97D56" wp14:editId="084A6169">
            <wp:extent cx="4925114" cy="4439270"/>
            <wp:effectExtent l="0" t="0" r="0" b="0"/>
            <wp:docPr id="2138779993" name="Picture 2138779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extLst>
                        <a:ext uri="{28A0092B-C50C-407E-A947-70E740481C1C}">
                          <a14:useLocalDpi xmlns:a14="http://schemas.microsoft.com/office/drawing/2010/main" val="0"/>
                        </a:ext>
                      </a:extLst>
                    </a:blip>
                    <a:stretch>
                      <a:fillRect/>
                    </a:stretch>
                  </pic:blipFill>
                  <pic:spPr>
                    <a:xfrm>
                      <a:off x="0" y="0"/>
                      <a:ext cx="4925114" cy="4439270"/>
                    </a:xfrm>
                    <a:prstGeom prst="rect">
                      <a:avLst/>
                    </a:prstGeom>
                  </pic:spPr>
                </pic:pic>
              </a:graphicData>
            </a:graphic>
          </wp:inline>
        </w:drawing>
      </w:r>
    </w:p>
    <w:p w14:paraId="05FA32A0" w14:textId="185560CC" w:rsidR="79FC2673" w:rsidRPr="00D91F51" w:rsidRDefault="79FC2673" w:rsidP="214631AE">
      <w:pPr>
        <w:pStyle w:val="ListParagraph"/>
        <w:jc w:val="center"/>
        <w:rPr>
          <w:i/>
        </w:rPr>
      </w:pPr>
      <w:r w:rsidRPr="00D91F51">
        <w:rPr>
          <w:i/>
        </w:rPr>
        <w:t>Hình</w:t>
      </w:r>
      <w:r w:rsidR="00D91F51" w:rsidRPr="00D91F51">
        <w:rPr>
          <w:i/>
          <w:lang w:val="en-US"/>
        </w:rPr>
        <w:t xml:space="preserve"> 42</w:t>
      </w:r>
      <w:r w:rsidRPr="00D91F51">
        <w:rPr>
          <w:i/>
        </w:rPr>
        <w:t>. Schema dữ liệu</w:t>
      </w:r>
    </w:p>
    <w:p w14:paraId="6759CC71" w14:textId="2F99E025" w:rsidR="79FC2673" w:rsidRDefault="79FC2673" w:rsidP="00BC036F">
      <w:pPr>
        <w:pStyle w:val="ListParagraph"/>
        <w:numPr>
          <w:ilvl w:val="0"/>
          <w:numId w:val="14"/>
        </w:numPr>
        <w:jc w:val="left"/>
      </w:pPr>
      <w:r>
        <w:t>Bước 4: Import thư viện toán, thêm các hàm xử</w:t>
      </w:r>
      <w:r w:rsidR="057738E7">
        <w:t xml:space="preserve"> lý tính toán Gradient, dự đoán và cập nhật c</w:t>
      </w:r>
      <w:r w:rsidR="54DD623A">
        <w:t>ây</w:t>
      </w:r>
    </w:p>
    <w:p w14:paraId="6215F38C" w14:textId="18FCDEF1" w:rsidR="169DAB9D" w:rsidRDefault="79FC2673" w:rsidP="7B4797B2">
      <w:pPr>
        <w:pStyle w:val="ListParagraph"/>
        <w:jc w:val="center"/>
      </w:pPr>
      <w:r>
        <w:rPr>
          <w:noProof/>
          <w:lang w:val="en-US" w:eastAsia="en-US"/>
        </w:rPr>
        <w:lastRenderedPageBreak/>
        <w:drawing>
          <wp:inline distT="0" distB="0" distL="0" distR="0" wp14:anchorId="736B2663" wp14:editId="1AB181AC">
            <wp:extent cx="5048956" cy="3334216"/>
            <wp:effectExtent l="0" t="0" r="0" b="0"/>
            <wp:docPr id="877640480" name="Picture 877640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extLst>
                        <a:ext uri="{28A0092B-C50C-407E-A947-70E740481C1C}">
                          <a14:useLocalDpi xmlns:a14="http://schemas.microsoft.com/office/drawing/2010/main" val="0"/>
                        </a:ext>
                      </a:extLst>
                    </a:blip>
                    <a:stretch>
                      <a:fillRect/>
                    </a:stretch>
                  </pic:blipFill>
                  <pic:spPr>
                    <a:xfrm>
                      <a:off x="0" y="0"/>
                      <a:ext cx="5048956" cy="3334216"/>
                    </a:xfrm>
                    <a:prstGeom prst="rect">
                      <a:avLst/>
                    </a:prstGeom>
                  </pic:spPr>
                </pic:pic>
              </a:graphicData>
            </a:graphic>
          </wp:inline>
        </w:drawing>
      </w:r>
    </w:p>
    <w:p w14:paraId="7FE84C7A" w14:textId="6766CF09" w:rsidR="79FC2673" w:rsidRPr="00D91F51" w:rsidRDefault="79FC2673" w:rsidP="7B4797B2">
      <w:pPr>
        <w:pStyle w:val="ListParagraph"/>
        <w:jc w:val="center"/>
        <w:rPr>
          <w:i/>
        </w:rPr>
      </w:pPr>
      <w:r w:rsidRPr="00D91F51">
        <w:rPr>
          <w:i/>
        </w:rPr>
        <w:t>Hình</w:t>
      </w:r>
      <w:r w:rsidR="00D91F51" w:rsidRPr="00D91F51">
        <w:rPr>
          <w:i/>
          <w:lang w:val="en-US"/>
        </w:rPr>
        <w:t xml:space="preserve"> 43</w:t>
      </w:r>
      <w:r w:rsidRPr="00D91F51">
        <w:rPr>
          <w:i/>
        </w:rPr>
        <w:t xml:space="preserve">.  </w:t>
      </w:r>
      <w:r w:rsidR="15B7637A" w:rsidRPr="00D91F51">
        <w:rPr>
          <w:i/>
        </w:rPr>
        <w:t>Hàm xử lý tính toán gradient</w:t>
      </w:r>
    </w:p>
    <w:p w14:paraId="73D16F15" w14:textId="079F9E15" w:rsidR="39DFE793" w:rsidRDefault="39DFE793" w:rsidP="39DFE793">
      <w:pPr>
        <w:pStyle w:val="ListParagraph"/>
        <w:jc w:val="center"/>
      </w:pPr>
    </w:p>
    <w:p w14:paraId="175C2B69" w14:textId="2C544001" w:rsidR="7B4797B2" w:rsidRPr="00D91F51" w:rsidRDefault="79FC2673" w:rsidP="7B4797B2">
      <w:pPr>
        <w:pStyle w:val="ListParagraph"/>
        <w:jc w:val="center"/>
        <w:rPr>
          <w:i/>
        </w:rPr>
      </w:pPr>
      <w:r w:rsidRPr="00D91F51">
        <w:rPr>
          <w:i/>
          <w:noProof/>
          <w:lang w:val="en-US" w:eastAsia="en-US"/>
        </w:rPr>
        <w:drawing>
          <wp:inline distT="0" distB="0" distL="0" distR="0" wp14:anchorId="6CB47233" wp14:editId="7CD4257A">
            <wp:extent cx="5943600" cy="3676650"/>
            <wp:effectExtent l="0" t="0" r="0" b="0"/>
            <wp:docPr id="327967810" name="Picture 327967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967810"/>
                    <pic:cNvPicPr/>
                  </pic:nvPicPr>
                  <pic:blipFill>
                    <a:blip r:embed="rId63">
                      <a:extLst>
                        <a:ext uri="{28A0092B-C50C-407E-A947-70E740481C1C}">
                          <a14:useLocalDpi xmlns:a14="http://schemas.microsoft.com/office/drawing/2010/main" val="0"/>
                        </a:ext>
                      </a:extLst>
                    </a:blip>
                    <a:stretch>
                      <a:fillRect/>
                    </a:stretch>
                  </pic:blipFill>
                  <pic:spPr>
                    <a:xfrm>
                      <a:off x="0" y="0"/>
                      <a:ext cx="5943600" cy="3676650"/>
                    </a:xfrm>
                    <a:prstGeom prst="rect">
                      <a:avLst/>
                    </a:prstGeom>
                  </pic:spPr>
                </pic:pic>
              </a:graphicData>
            </a:graphic>
          </wp:inline>
        </w:drawing>
      </w:r>
      <w:r w:rsidRPr="00D91F51">
        <w:rPr>
          <w:i/>
        </w:rPr>
        <w:t>Hình</w:t>
      </w:r>
      <w:r w:rsidR="00D91F51" w:rsidRPr="00D91F51">
        <w:rPr>
          <w:i/>
          <w:lang w:val="en-US"/>
        </w:rPr>
        <w:t xml:space="preserve"> 44</w:t>
      </w:r>
      <w:r w:rsidRPr="00D91F51">
        <w:rPr>
          <w:i/>
        </w:rPr>
        <w:t xml:space="preserve">. </w:t>
      </w:r>
      <w:r w:rsidR="0A323882" w:rsidRPr="00D91F51">
        <w:rPr>
          <w:i/>
        </w:rPr>
        <w:t>Hàm dự đoán và cập nhật cây và các nodes</w:t>
      </w:r>
    </w:p>
    <w:p w14:paraId="61F89563" w14:textId="54605D5D" w:rsidR="79FC2673" w:rsidRDefault="79FC2673" w:rsidP="00BC036F">
      <w:pPr>
        <w:pStyle w:val="ListParagraph"/>
        <w:numPr>
          <w:ilvl w:val="0"/>
          <w:numId w:val="14"/>
        </w:numPr>
        <w:jc w:val="left"/>
      </w:pPr>
      <w:r>
        <w:t>Bước 5:</w:t>
      </w:r>
      <w:r w:rsidR="7F2AC8A3">
        <w:t xml:space="preserve"> Xây dựng cây quyết định đơn giản</w:t>
      </w:r>
    </w:p>
    <w:p w14:paraId="50077A7D" w14:textId="69C2B0A7" w:rsidR="11C3AEB5" w:rsidRPr="00D91F51" w:rsidRDefault="7F2AC8A3" w:rsidP="024F3F65">
      <w:pPr>
        <w:pStyle w:val="ListParagraph"/>
        <w:jc w:val="center"/>
        <w:rPr>
          <w:i/>
        </w:rPr>
      </w:pPr>
      <w:r w:rsidRPr="00D91F51">
        <w:rPr>
          <w:i/>
          <w:noProof/>
          <w:lang w:val="en-US" w:eastAsia="en-US"/>
        </w:rPr>
        <w:lastRenderedPageBreak/>
        <w:drawing>
          <wp:inline distT="0" distB="0" distL="0" distR="0" wp14:anchorId="531C8A3D" wp14:editId="4DFFEE23">
            <wp:extent cx="5943600" cy="3305175"/>
            <wp:effectExtent l="0" t="0" r="0" b="0"/>
            <wp:docPr id="564451038" name="Picture 56445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extLst>
                        <a:ext uri="{28A0092B-C50C-407E-A947-70E740481C1C}">
                          <a14:useLocalDpi xmlns:a14="http://schemas.microsoft.com/office/drawing/2010/main" val="0"/>
                        </a:ext>
                      </a:extLst>
                    </a:blip>
                    <a:stretch>
                      <a:fillRect/>
                    </a:stretch>
                  </pic:blipFill>
                  <pic:spPr>
                    <a:xfrm>
                      <a:off x="0" y="0"/>
                      <a:ext cx="5943600" cy="3305175"/>
                    </a:xfrm>
                    <a:prstGeom prst="rect">
                      <a:avLst/>
                    </a:prstGeom>
                  </pic:spPr>
                </pic:pic>
              </a:graphicData>
            </a:graphic>
          </wp:inline>
        </w:drawing>
      </w:r>
      <w:r w:rsidRPr="00D91F51">
        <w:rPr>
          <w:i/>
        </w:rPr>
        <w:t>Hình</w:t>
      </w:r>
      <w:r w:rsidR="00D91F51" w:rsidRPr="00D91F51">
        <w:rPr>
          <w:i/>
          <w:lang w:val="en-US"/>
        </w:rPr>
        <w:t xml:space="preserve"> 45</w:t>
      </w:r>
      <w:r w:rsidRPr="00D91F51">
        <w:rPr>
          <w:i/>
        </w:rPr>
        <w:t>. Xây dựng cây đơn giản</w:t>
      </w:r>
    </w:p>
    <w:p w14:paraId="528DB31C" w14:textId="4C33696E" w:rsidR="79FC2673" w:rsidRDefault="79FC2673" w:rsidP="00BC036F">
      <w:pPr>
        <w:pStyle w:val="ListParagraph"/>
        <w:numPr>
          <w:ilvl w:val="0"/>
          <w:numId w:val="14"/>
        </w:numPr>
        <w:jc w:val="left"/>
      </w:pPr>
      <w:r>
        <w:t>Bước 6:</w:t>
      </w:r>
      <w:r w:rsidR="6C421115">
        <w:t xml:space="preserve"> Hàm train_gbm để huấn luyện GBM, thực hiện tính toán và cập nhật</w:t>
      </w:r>
    </w:p>
    <w:p w14:paraId="31E01703" w14:textId="0EE1BBEE" w:rsidR="6C421115" w:rsidRPr="00D91F51" w:rsidRDefault="51352B8A" w:rsidP="595511F1">
      <w:pPr>
        <w:pStyle w:val="ListParagraph"/>
        <w:jc w:val="center"/>
        <w:rPr>
          <w:i/>
        </w:rPr>
      </w:pPr>
      <w:r w:rsidRPr="00D91F51">
        <w:rPr>
          <w:i/>
          <w:noProof/>
          <w:lang w:val="en-US" w:eastAsia="en-US"/>
        </w:rPr>
        <w:drawing>
          <wp:inline distT="0" distB="0" distL="0" distR="0" wp14:anchorId="6441A538" wp14:editId="759F4D75">
            <wp:extent cx="5943600" cy="4038600"/>
            <wp:effectExtent l="0" t="0" r="0" b="0"/>
            <wp:docPr id="2088297353" name="Picture 2088297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extLst>
                        <a:ext uri="{28A0092B-C50C-407E-A947-70E740481C1C}">
                          <a14:useLocalDpi xmlns:a14="http://schemas.microsoft.com/office/drawing/2010/main" val="0"/>
                        </a:ext>
                      </a:extLst>
                    </a:blip>
                    <a:stretch>
                      <a:fillRect/>
                    </a:stretch>
                  </pic:blipFill>
                  <pic:spPr>
                    <a:xfrm>
                      <a:off x="0" y="0"/>
                      <a:ext cx="5943600" cy="4038600"/>
                    </a:xfrm>
                    <a:prstGeom prst="rect">
                      <a:avLst/>
                    </a:prstGeom>
                  </pic:spPr>
                </pic:pic>
              </a:graphicData>
            </a:graphic>
          </wp:inline>
        </w:drawing>
      </w:r>
      <w:r w:rsidRPr="00D91F51">
        <w:rPr>
          <w:i/>
        </w:rPr>
        <w:t>Hình</w:t>
      </w:r>
      <w:r w:rsidR="00D91F51" w:rsidRPr="00D91F51">
        <w:rPr>
          <w:i/>
          <w:lang w:val="en-US"/>
        </w:rPr>
        <w:t xml:space="preserve"> 46</w:t>
      </w:r>
      <w:r w:rsidRPr="00D91F51">
        <w:rPr>
          <w:i/>
        </w:rPr>
        <w:t>. Hàm huấn luyện GBM</w:t>
      </w:r>
    </w:p>
    <w:p w14:paraId="7F442405" w14:textId="0E5005E9" w:rsidR="79FC2673" w:rsidRDefault="79FC2673" w:rsidP="00BC036F">
      <w:pPr>
        <w:pStyle w:val="ListParagraph"/>
        <w:numPr>
          <w:ilvl w:val="0"/>
          <w:numId w:val="14"/>
        </w:numPr>
        <w:jc w:val="left"/>
      </w:pPr>
      <w:r>
        <w:lastRenderedPageBreak/>
        <w:t>Bước 7:</w:t>
      </w:r>
      <w:r w:rsidR="48AFA374">
        <w:t xml:space="preserve"> Chuyển đổi DataFrame</w:t>
      </w:r>
      <w:r w:rsidR="67A6FA64">
        <w:t>, setup các thông số huấn luyện, loại bỏ các giá trị None trong dữ liệu và dự đoán</w:t>
      </w:r>
    </w:p>
    <w:p w14:paraId="20DFDB8D" w14:textId="0CEB8E37" w:rsidR="67A6FA64" w:rsidRPr="00D91F51" w:rsidRDefault="67A6FA64" w:rsidP="4F9170E1">
      <w:pPr>
        <w:pStyle w:val="ListParagraph"/>
        <w:jc w:val="center"/>
        <w:rPr>
          <w:i/>
        </w:rPr>
      </w:pPr>
      <w:r w:rsidRPr="00D91F51">
        <w:rPr>
          <w:i/>
          <w:noProof/>
          <w:lang w:val="en-US" w:eastAsia="en-US"/>
        </w:rPr>
        <w:drawing>
          <wp:inline distT="0" distB="0" distL="0" distR="0" wp14:anchorId="004DCF08" wp14:editId="4A71B196">
            <wp:extent cx="5943600" cy="3390900"/>
            <wp:effectExtent l="0" t="0" r="0" b="0"/>
            <wp:docPr id="860074297" name="Picture 860074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extLst>
                        <a:ext uri="{28A0092B-C50C-407E-A947-70E740481C1C}">
                          <a14:useLocalDpi xmlns:a14="http://schemas.microsoft.com/office/drawing/2010/main" val="0"/>
                        </a:ext>
                      </a:extLst>
                    </a:blip>
                    <a:stretch>
                      <a:fillRect/>
                    </a:stretch>
                  </pic:blipFill>
                  <pic:spPr>
                    <a:xfrm>
                      <a:off x="0" y="0"/>
                      <a:ext cx="5943600" cy="3390900"/>
                    </a:xfrm>
                    <a:prstGeom prst="rect">
                      <a:avLst/>
                    </a:prstGeom>
                  </pic:spPr>
                </pic:pic>
              </a:graphicData>
            </a:graphic>
          </wp:inline>
        </w:drawing>
      </w:r>
      <w:r w:rsidRPr="00D91F51">
        <w:rPr>
          <w:i/>
        </w:rPr>
        <w:t>Hình</w:t>
      </w:r>
      <w:r w:rsidR="00D91F51" w:rsidRPr="00D91F51">
        <w:rPr>
          <w:i/>
          <w:lang w:val="en-US"/>
        </w:rPr>
        <w:t xml:space="preserve"> 47</w:t>
      </w:r>
      <w:r w:rsidRPr="00D91F51">
        <w:rPr>
          <w:i/>
        </w:rPr>
        <w:t>. Chuyển đổi và setup thông số mô hình</w:t>
      </w:r>
    </w:p>
    <w:p w14:paraId="4269C698" w14:textId="2DB21E80" w:rsidR="79FC2673" w:rsidRDefault="79FC2673" w:rsidP="00BC036F">
      <w:pPr>
        <w:pStyle w:val="ListParagraph"/>
        <w:numPr>
          <w:ilvl w:val="0"/>
          <w:numId w:val="14"/>
        </w:numPr>
        <w:jc w:val="left"/>
      </w:pPr>
      <w:r>
        <w:t>Bước 8:</w:t>
      </w:r>
      <w:r w:rsidR="136FA070">
        <w:t xml:space="preserve"> Tính toán các độ đo lỗi</w:t>
      </w:r>
    </w:p>
    <w:p w14:paraId="5B271DAC" w14:textId="3F302B84" w:rsidR="79FC2673" w:rsidRDefault="136FA070" w:rsidP="568087AE">
      <w:pPr>
        <w:pStyle w:val="ListParagraph"/>
        <w:jc w:val="center"/>
      </w:pPr>
      <w:r>
        <w:rPr>
          <w:noProof/>
          <w:lang w:val="en-US" w:eastAsia="en-US"/>
        </w:rPr>
        <w:drawing>
          <wp:inline distT="0" distB="0" distL="0" distR="0" wp14:anchorId="3865663E" wp14:editId="43916821">
            <wp:extent cx="4820324" cy="2333951"/>
            <wp:effectExtent l="0" t="0" r="0" b="0"/>
            <wp:docPr id="1030302842" name="Picture 1030302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extLst>
                        <a:ext uri="{28A0092B-C50C-407E-A947-70E740481C1C}">
                          <a14:useLocalDpi xmlns:a14="http://schemas.microsoft.com/office/drawing/2010/main" val="0"/>
                        </a:ext>
                      </a:extLst>
                    </a:blip>
                    <a:stretch>
                      <a:fillRect/>
                    </a:stretch>
                  </pic:blipFill>
                  <pic:spPr>
                    <a:xfrm>
                      <a:off x="0" y="0"/>
                      <a:ext cx="4820324" cy="2333951"/>
                    </a:xfrm>
                    <a:prstGeom prst="rect">
                      <a:avLst/>
                    </a:prstGeom>
                  </pic:spPr>
                </pic:pic>
              </a:graphicData>
            </a:graphic>
          </wp:inline>
        </w:drawing>
      </w:r>
      <w:r w:rsidR="79FC2673">
        <w:t xml:space="preserve"> </w:t>
      </w:r>
    </w:p>
    <w:p w14:paraId="21A29846" w14:textId="6F70CB48" w:rsidR="568087AE" w:rsidRPr="00D91F51" w:rsidRDefault="19CA72AB" w:rsidP="568087AE">
      <w:pPr>
        <w:pStyle w:val="ListParagraph"/>
        <w:jc w:val="center"/>
        <w:rPr>
          <w:i/>
        </w:rPr>
      </w:pPr>
      <w:r w:rsidRPr="00D91F51">
        <w:rPr>
          <w:i/>
        </w:rPr>
        <w:t>Hình</w:t>
      </w:r>
      <w:r w:rsidR="00D91F51" w:rsidRPr="00D91F51">
        <w:rPr>
          <w:i/>
          <w:lang w:val="en-US"/>
        </w:rPr>
        <w:t xml:space="preserve"> 48</w:t>
      </w:r>
      <w:r w:rsidRPr="00D91F51">
        <w:rPr>
          <w:i/>
        </w:rPr>
        <w:t>. Hàm tính toán độ đo</w:t>
      </w:r>
    </w:p>
    <w:p w14:paraId="6589E7DF" w14:textId="4A484726" w:rsidR="19CA72AB" w:rsidRDefault="19CA72AB" w:rsidP="7063CDA5">
      <w:pPr>
        <w:pStyle w:val="ListParagraph"/>
        <w:jc w:val="center"/>
        <w:rPr>
          <w:i/>
        </w:rPr>
      </w:pPr>
      <w:r w:rsidRPr="00D91F51">
        <w:rPr>
          <w:i/>
          <w:noProof/>
          <w:lang w:val="en-US" w:eastAsia="en-US"/>
        </w:rPr>
        <w:lastRenderedPageBreak/>
        <w:drawing>
          <wp:inline distT="0" distB="0" distL="0" distR="0" wp14:anchorId="3EC668FD" wp14:editId="586809AE">
            <wp:extent cx="5943600" cy="3209925"/>
            <wp:effectExtent l="0" t="0" r="0" b="0"/>
            <wp:docPr id="2054040262" name="Picture 2054040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extLst>
                        <a:ext uri="{28A0092B-C50C-407E-A947-70E740481C1C}">
                          <a14:useLocalDpi xmlns:a14="http://schemas.microsoft.com/office/drawing/2010/main" val="0"/>
                        </a:ext>
                      </a:extLst>
                    </a:blip>
                    <a:stretch>
                      <a:fillRect/>
                    </a:stretch>
                  </pic:blipFill>
                  <pic:spPr>
                    <a:xfrm>
                      <a:off x="0" y="0"/>
                      <a:ext cx="5943600" cy="3209925"/>
                    </a:xfrm>
                    <a:prstGeom prst="rect">
                      <a:avLst/>
                    </a:prstGeom>
                  </pic:spPr>
                </pic:pic>
              </a:graphicData>
            </a:graphic>
          </wp:inline>
        </w:drawing>
      </w:r>
      <w:r w:rsidRPr="00D91F51">
        <w:rPr>
          <w:i/>
        </w:rPr>
        <w:t>Hình</w:t>
      </w:r>
      <w:r w:rsidR="00D91F51" w:rsidRPr="00D91F51">
        <w:rPr>
          <w:i/>
          <w:lang w:val="en-US"/>
        </w:rPr>
        <w:t xml:space="preserve"> 49</w:t>
      </w:r>
      <w:r w:rsidRPr="00D91F51">
        <w:rPr>
          <w:i/>
        </w:rPr>
        <w:t>. Thông số độ đo RMSE, MAE, R^2</w:t>
      </w:r>
    </w:p>
    <w:p w14:paraId="1FA76D4E" w14:textId="77777777" w:rsidR="00D91F51" w:rsidRPr="00D91F51" w:rsidRDefault="00D91F51" w:rsidP="7063CDA5">
      <w:pPr>
        <w:pStyle w:val="ListParagraph"/>
        <w:jc w:val="center"/>
        <w:rPr>
          <w:i/>
        </w:rPr>
      </w:pPr>
    </w:p>
    <w:p w14:paraId="39CA037C" w14:textId="4B099E38" w:rsidR="19CA72AB" w:rsidRDefault="19CA72AB" w:rsidP="7063CDA5">
      <w:pPr>
        <w:pStyle w:val="ListParagraph"/>
        <w:jc w:val="center"/>
      </w:pPr>
      <w:r>
        <w:rPr>
          <w:noProof/>
          <w:lang w:val="en-US" w:eastAsia="en-US"/>
        </w:rPr>
        <w:drawing>
          <wp:inline distT="0" distB="0" distL="0" distR="0" wp14:anchorId="6F3D5885" wp14:editId="121E12B2">
            <wp:extent cx="2772162" cy="638264"/>
            <wp:effectExtent l="0" t="0" r="0" b="0"/>
            <wp:docPr id="645160465" name="Picture 645160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extLst>
                        <a:ext uri="{28A0092B-C50C-407E-A947-70E740481C1C}">
                          <a14:useLocalDpi xmlns:a14="http://schemas.microsoft.com/office/drawing/2010/main" val="0"/>
                        </a:ext>
                      </a:extLst>
                    </a:blip>
                    <a:stretch>
                      <a:fillRect/>
                    </a:stretch>
                  </pic:blipFill>
                  <pic:spPr>
                    <a:xfrm>
                      <a:off x="0" y="0"/>
                      <a:ext cx="2772162" cy="638264"/>
                    </a:xfrm>
                    <a:prstGeom prst="rect">
                      <a:avLst/>
                    </a:prstGeom>
                  </pic:spPr>
                </pic:pic>
              </a:graphicData>
            </a:graphic>
          </wp:inline>
        </w:drawing>
      </w:r>
    </w:p>
    <w:p w14:paraId="378D9C47" w14:textId="2BFFBF08" w:rsidR="19CA72AB" w:rsidRPr="000D6392" w:rsidRDefault="19CA72AB" w:rsidP="7063CDA5">
      <w:pPr>
        <w:pStyle w:val="ListParagraph"/>
        <w:jc w:val="center"/>
        <w:rPr>
          <w:i/>
        </w:rPr>
      </w:pPr>
      <w:r w:rsidRPr="000D6392">
        <w:rPr>
          <w:i/>
        </w:rPr>
        <w:t>Hình</w:t>
      </w:r>
      <w:r w:rsidR="000D6392" w:rsidRPr="000D6392">
        <w:rPr>
          <w:i/>
          <w:lang w:val="en-US"/>
        </w:rPr>
        <w:t xml:space="preserve"> 50</w:t>
      </w:r>
      <w:r w:rsidRPr="000D6392">
        <w:rPr>
          <w:i/>
        </w:rPr>
        <w:t>. Kết quả thông số</w:t>
      </w:r>
    </w:p>
    <w:p w14:paraId="63EA55A9" w14:textId="77777777" w:rsidR="009A71D2" w:rsidRPr="000D6392" w:rsidRDefault="009A71D2" w:rsidP="7063CDA5">
      <w:pPr>
        <w:pStyle w:val="ListParagraph"/>
        <w:jc w:val="center"/>
        <w:rPr>
          <w:i/>
        </w:rPr>
      </w:pPr>
    </w:p>
    <w:p w14:paraId="3782708C" w14:textId="39763059" w:rsidR="11F096F6" w:rsidRDefault="11F096F6" w:rsidP="00BC036F">
      <w:pPr>
        <w:pStyle w:val="ListParagraph"/>
        <w:numPr>
          <w:ilvl w:val="0"/>
          <w:numId w:val="14"/>
        </w:numPr>
        <w:jc w:val="left"/>
      </w:pPr>
      <w:r>
        <w:t>Bước 9:</w:t>
      </w:r>
      <w:r w:rsidR="1A31866B">
        <w:t xml:space="preserve"> Visualize bằng biểu đồ histogram</w:t>
      </w:r>
    </w:p>
    <w:p w14:paraId="51D3C118" w14:textId="78924336" w:rsidR="7F237CA4" w:rsidRDefault="1A31866B" w:rsidP="0D8E28CE">
      <w:pPr>
        <w:pStyle w:val="ListParagraph"/>
        <w:jc w:val="center"/>
        <w:rPr>
          <w:i/>
        </w:rPr>
      </w:pPr>
      <w:r w:rsidRPr="000D6392">
        <w:rPr>
          <w:i/>
          <w:noProof/>
          <w:lang w:val="en-US" w:eastAsia="en-US"/>
        </w:rPr>
        <w:lastRenderedPageBreak/>
        <w:drawing>
          <wp:inline distT="0" distB="0" distL="0" distR="0" wp14:anchorId="0F7C4652" wp14:editId="2EB196F1">
            <wp:extent cx="5943600" cy="3667125"/>
            <wp:effectExtent l="0" t="0" r="0" b="0"/>
            <wp:docPr id="1158951250" name="Picture 1158951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951250"/>
                    <pic:cNvPicPr/>
                  </pic:nvPicPr>
                  <pic:blipFill>
                    <a:blip r:embed="rId70">
                      <a:extLst>
                        <a:ext uri="{28A0092B-C50C-407E-A947-70E740481C1C}">
                          <a14:useLocalDpi xmlns:a14="http://schemas.microsoft.com/office/drawing/2010/main" val="0"/>
                        </a:ext>
                      </a:extLst>
                    </a:blip>
                    <a:stretch>
                      <a:fillRect/>
                    </a:stretch>
                  </pic:blipFill>
                  <pic:spPr>
                    <a:xfrm>
                      <a:off x="0" y="0"/>
                      <a:ext cx="5943600" cy="3667125"/>
                    </a:xfrm>
                    <a:prstGeom prst="rect">
                      <a:avLst/>
                    </a:prstGeom>
                  </pic:spPr>
                </pic:pic>
              </a:graphicData>
            </a:graphic>
          </wp:inline>
        </w:drawing>
      </w:r>
      <w:r w:rsidRPr="000D6392">
        <w:rPr>
          <w:i/>
        </w:rPr>
        <w:t>Hình</w:t>
      </w:r>
      <w:r w:rsidR="000D6392" w:rsidRPr="000D6392">
        <w:rPr>
          <w:i/>
          <w:lang w:val="en-US"/>
        </w:rPr>
        <w:t xml:space="preserve"> 51</w:t>
      </w:r>
      <w:r w:rsidRPr="000D6392">
        <w:rPr>
          <w:i/>
        </w:rPr>
        <w:t>. Phác họa biểu đồ</w:t>
      </w:r>
    </w:p>
    <w:p w14:paraId="7F93214C" w14:textId="77777777" w:rsidR="000D6392" w:rsidRPr="000D6392" w:rsidRDefault="000D6392" w:rsidP="0D8E28CE">
      <w:pPr>
        <w:pStyle w:val="ListParagraph"/>
        <w:jc w:val="center"/>
        <w:rPr>
          <w:i/>
        </w:rPr>
      </w:pPr>
    </w:p>
    <w:p w14:paraId="6CEA3EDF" w14:textId="16AE4F7D" w:rsidR="7F237CA4" w:rsidRPr="000D6392" w:rsidRDefault="1A31866B" w:rsidP="2E7C7A13">
      <w:pPr>
        <w:pStyle w:val="ListParagraph"/>
        <w:jc w:val="center"/>
        <w:rPr>
          <w:i/>
        </w:rPr>
      </w:pPr>
      <w:r w:rsidRPr="000D6392">
        <w:rPr>
          <w:i/>
          <w:noProof/>
          <w:lang w:val="en-US" w:eastAsia="en-US"/>
        </w:rPr>
        <w:drawing>
          <wp:inline distT="0" distB="0" distL="0" distR="0" wp14:anchorId="4F2B6E61" wp14:editId="59E2854D">
            <wp:extent cx="5943600" cy="3781425"/>
            <wp:effectExtent l="0" t="0" r="0" b="0"/>
            <wp:docPr id="61355239" name="Picture 61355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extLst>
                        <a:ext uri="{28A0092B-C50C-407E-A947-70E740481C1C}">
                          <a14:useLocalDpi xmlns:a14="http://schemas.microsoft.com/office/drawing/2010/main" val="0"/>
                        </a:ext>
                      </a:extLst>
                    </a:blip>
                    <a:stretch>
                      <a:fillRect/>
                    </a:stretch>
                  </pic:blipFill>
                  <pic:spPr>
                    <a:xfrm>
                      <a:off x="0" y="0"/>
                      <a:ext cx="5943600" cy="3781425"/>
                    </a:xfrm>
                    <a:prstGeom prst="rect">
                      <a:avLst/>
                    </a:prstGeom>
                  </pic:spPr>
                </pic:pic>
              </a:graphicData>
            </a:graphic>
          </wp:inline>
        </w:drawing>
      </w:r>
      <w:r w:rsidRPr="000D6392">
        <w:rPr>
          <w:i/>
        </w:rPr>
        <w:t>Hình</w:t>
      </w:r>
      <w:r w:rsidR="000D6392" w:rsidRPr="000D6392">
        <w:rPr>
          <w:i/>
          <w:lang w:val="en-US"/>
        </w:rPr>
        <w:t xml:space="preserve"> 52</w:t>
      </w:r>
      <w:r w:rsidRPr="000D6392">
        <w:rPr>
          <w:i/>
        </w:rPr>
        <w:t xml:space="preserve">. Kết quả </w:t>
      </w:r>
    </w:p>
    <w:p w14:paraId="768D0453" w14:textId="17759716" w:rsidR="2E7C7A13" w:rsidRDefault="1A31866B" w:rsidP="33CA967B">
      <w:pPr>
        <w:pStyle w:val="ListParagraph"/>
        <w:jc w:val="left"/>
      </w:pPr>
      <w:r>
        <w:lastRenderedPageBreak/>
        <w:t>Biểu đồ cột thể hiện phân phối của General Rate qua tần suất. Biểu đồ cho thấy phân phối của tỷ lệ tổng quát với tần suất tương ứng</w:t>
      </w:r>
      <w:r w:rsidR="36243D15">
        <w:t>, cho thấy phân phối lệch về phía bên phải gần giá trị 0, cho thấy tần suất cao liên quan đến giá trị gần 0</w:t>
      </w:r>
    </w:p>
    <w:p w14:paraId="4755A90B" w14:textId="7D63D5CB" w:rsidR="11F096F6" w:rsidRDefault="11F096F6" w:rsidP="00BC036F">
      <w:pPr>
        <w:pStyle w:val="ListParagraph"/>
        <w:numPr>
          <w:ilvl w:val="0"/>
          <w:numId w:val="14"/>
        </w:numPr>
        <w:jc w:val="left"/>
      </w:pPr>
      <w:r>
        <w:t>Bước 10:</w:t>
      </w:r>
      <w:r w:rsidR="363F0E28">
        <w:t xml:space="preserve"> Visualize bằng biểu đồ đường</w:t>
      </w:r>
    </w:p>
    <w:p w14:paraId="3B061842" w14:textId="064F0DAA" w:rsidR="363F0E28" w:rsidRDefault="363F0E28" w:rsidP="396C54F3">
      <w:pPr>
        <w:pStyle w:val="ListParagraph"/>
        <w:jc w:val="center"/>
        <w:rPr>
          <w:i/>
        </w:rPr>
      </w:pPr>
      <w:r>
        <w:rPr>
          <w:noProof/>
          <w:lang w:val="en-US" w:eastAsia="en-US"/>
        </w:rPr>
        <w:drawing>
          <wp:inline distT="0" distB="0" distL="0" distR="0" wp14:anchorId="3DC96FA6" wp14:editId="49B04088">
            <wp:extent cx="5696744" cy="2143424"/>
            <wp:effectExtent l="0" t="0" r="0" b="0"/>
            <wp:docPr id="155783306" name="Picture 155783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783306"/>
                    <pic:cNvPicPr/>
                  </pic:nvPicPr>
                  <pic:blipFill>
                    <a:blip r:embed="rId72">
                      <a:extLst>
                        <a:ext uri="{28A0092B-C50C-407E-A947-70E740481C1C}">
                          <a14:useLocalDpi xmlns:a14="http://schemas.microsoft.com/office/drawing/2010/main" val="0"/>
                        </a:ext>
                      </a:extLst>
                    </a:blip>
                    <a:stretch>
                      <a:fillRect/>
                    </a:stretch>
                  </pic:blipFill>
                  <pic:spPr>
                    <a:xfrm>
                      <a:off x="0" y="0"/>
                      <a:ext cx="5696744" cy="2143424"/>
                    </a:xfrm>
                    <a:prstGeom prst="rect">
                      <a:avLst/>
                    </a:prstGeom>
                  </pic:spPr>
                </pic:pic>
              </a:graphicData>
            </a:graphic>
          </wp:inline>
        </w:drawing>
      </w:r>
      <w:r w:rsidRPr="000D6392">
        <w:rPr>
          <w:i/>
        </w:rPr>
        <w:t>Hình</w:t>
      </w:r>
      <w:r w:rsidR="000D6392" w:rsidRPr="000D6392">
        <w:rPr>
          <w:i/>
          <w:lang w:val="en-US"/>
        </w:rPr>
        <w:t xml:space="preserve"> 53</w:t>
      </w:r>
      <w:r w:rsidRPr="000D6392">
        <w:rPr>
          <w:i/>
        </w:rPr>
        <w:t>. Phác họa biểu đồ</w:t>
      </w:r>
    </w:p>
    <w:p w14:paraId="0E868B89" w14:textId="77777777" w:rsidR="000D6392" w:rsidRDefault="000D6392" w:rsidP="396C54F3">
      <w:pPr>
        <w:pStyle w:val="ListParagraph"/>
        <w:jc w:val="center"/>
      </w:pPr>
    </w:p>
    <w:p w14:paraId="1E0CAADF" w14:textId="5D178FC9" w:rsidR="363F0E28" w:rsidRDefault="363F0E28" w:rsidP="62AC10CD">
      <w:pPr>
        <w:pStyle w:val="ListParagraph"/>
        <w:jc w:val="center"/>
        <w:rPr>
          <w:i/>
        </w:rPr>
      </w:pPr>
      <w:r>
        <w:rPr>
          <w:noProof/>
          <w:lang w:val="en-US" w:eastAsia="en-US"/>
        </w:rPr>
        <w:drawing>
          <wp:inline distT="0" distB="0" distL="0" distR="0" wp14:anchorId="06F7D244" wp14:editId="678FC080">
            <wp:extent cx="5943600" cy="3790950"/>
            <wp:effectExtent l="0" t="0" r="0" b="0"/>
            <wp:docPr id="1587767047" name="Picture 1587767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extLst>
                        <a:ext uri="{28A0092B-C50C-407E-A947-70E740481C1C}">
                          <a14:useLocalDpi xmlns:a14="http://schemas.microsoft.com/office/drawing/2010/main" val="0"/>
                        </a:ext>
                      </a:extLst>
                    </a:blip>
                    <a:stretch>
                      <a:fillRect/>
                    </a:stretch>
                  </pic:blipFill>
                  <pic:spPr>
                    <a:xfrm>
                      <a:off x="0" y="0"/>
                      <a:ext cx="5943600" cy="3790950"/>
                    </a:xfrm>
                    <a:prstGeom prst="rect">
                      <a:avLst/>
                    </a:prstGeom>
                  </pic:spPr>
                </pic:pic>
              </a:graphicData>
            </a:graphic>
          </wp:inline>
        </w:drawing>
      </w:r>
      <w:r w:rsidRPr="000D6392">
        <w:rPr>
          <w:i/>
        </w:rPr>
        <w:t>Hình</w:t>
      </w:r>
      <w:r w:rsidR="000D6392" w:rsidRPr="000D6392">
        <w:rPr>
          <w:i/>
          <w:lang w:val="en-US"/>
        </w:rPr>
        <w:t xml:space="preserve"> 54</w:t>
      </w:r>
      <w:r w:rsidRPr="000D6392">
        <w:rPr>
          <w:i/>
        </w:rPr>
        <w:t>. Kết quả</w:t>
      </w:r>
    </w:p>
    <w:p w14:paraId="0727737B" w14:textId="77777777" w:rsidR="000D6392" w:rsidRDefault="000D6392" w:rsidP="62AC10CD">
      <w:pPr>
        <w:pStyle w:val="ListParagraph"/>
        <w:jc w:val="center"/>
      </w:pPr>
    </w:p>
    <w:p w14:paraId="630199C7" w14:textId="4B40E93A" w:rsidR="363F0E28" w:rsidRDefault="363F0E28" w:rsidP="62AC10CD">
      <w:pPr>
        <w:pStyle w:val="ListParagraph"/>
        <w:jc w:val="left"/>
      </w:pPr>
      <w:r>
        <w:t>Biểu đồ đường (line plot) cho thấy xu hướng tổng quan g</w:t>
      </w:r>
      <w:r w:rsidR="37FFDFF4">
        <w:t xml:space="preserve">iảm giá xe hơi theo thời gian </w:t>
      </w:r>
      <w:r w:rsidR="4D1D95A0">
        <w:t>và có sự biến động.</w:t>
      </w:r>
      <w:r w:rsidR="15BE4AAF">
        <w:t xml:space="preserve"> Điều này có thể dự đoán giá trong tương lai, quyết định sản xuất chiến lược.</w:t>
      </w:r>
    </w:p>
    <w:p w14:paraId="2DBBD3DE" w14:textId="40C6137D" w:rsidR="363F0E28" w:rsidRDefault="363F0E28" w:rsidP="00BC036F">
      <w:pPr>
        <w:pStyle w:val="ListParagraph"/>
        <w:numPr>
          <w:ilvl w:val="0"/>
          <w:numId w:val="14"/>
        </w:numPr>
        <w:jc w:val="left"/>
      </w:pPr>
      <w:r>
        <w:lastRenderedPageBreak/>
        <w:t xml:space="preserve">Bước 11: </w:t>
      </w:r>
      <w:r w:rsidR="492A6249">
        <w:t>Visualize bằng biểu đồ phân tán</w:t>
      </w:r>
    </w:p>
    <w:p w14:paraId="4A4B273F" w14:textId="77777777" w:rsidR="000D6392" w:rsidRDefault="000D6392" w:rsidP="000D6392">
      <w:pPr>
        <w:pStyle w:val="ListParagraph"/>
        <w:jc w:val="left"/>
      </w:pPr>
    </w:p>
    <w:p w14:paraId="7462AC2A" w14:textId="2DC4821E" w:rsidR="492A6249" w:rsidRPr="000D6392" w:rsidRDefault="492A6249" w:rsidP="1E06CB9F">
      <w:pPr>
        <w:pStyle w:val="ListParagraph"/>
        <w:jc w:val="center"/>
        <w:rPr>
          <w:i/>
        </w:rPr>
      </w:pPr>
      <w:r w:rsidRPr="000D6392">
        <w:rPr>
          <w:i/>
          <w:noProof/>
          <w:lang w:val="en-US" w:eastAsia="en-US"/>
        </w:rPr>
        <w:drawing>
          <wp:inline distT="0" distB="0" distL="0" distR="0" wp14:anchorId="74B944F1" wp14:editId="26854720">
            <wp:extent cx="5943600" cy="1876425"/>
            <wp:effectExtent l="0" t="0" r="0" b="0"/>
            <wp:docPr id="957294604" name="Picture 957294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extLst>
                        <a:ext uri="{28A0092B-C50C-407E-A947-70E740481C1C}">
                          <a14:useLocalDpi xmlns:a14="http://schemas.microsoft.com/office/drawing/2010/main" val="0"/>
                        </a:ext>
                      </a:extLst>
                    </a:blip>
                    <a:stretch>
                      <a:fillRect/>
                    </a:stretch>
                  </pic:blipFill>
                  <pic:spPr>
                    <a:xfrm>
                      <a:off x="0" y="0"/>
                      <a:ext cx="5943600" cy="1876425"/>
                    </a:xfrm>
                    <a:prstGeom prst="rect">
                      <a:avLst/>
                    </a:prstGeom>
                  </pic:spPr>
                </pic:pic>
              </a:graphicData>
            </a:graphic>
          </wp:inline>
        </w:drawing>
      </w:r>
      <w:r w:rsidRPr="000D6392">
        <w:rPr>
          <w:i/>
        </w:rPr>
        <w:t>Hình</w:t>
      </w:r>
      <w:r w:rsidR="000D6392" w:rsidRPr="000D6392">
        <w:rPr>
          <w:i/>
          <w:lang w:val="en-US"/>
        </w:rPr>
        <w:t xml:space="preserve"> 55</w:t>
      </w:r>
      <w:r w:rsidRPr="000D6392">
        <w:rPr>
          <w:i/>
        </w:rPr>
        <w:t>. Phác họa biểu đồ</w:t>
      </w:r>
    </w:p>
    <w:p w14:paraId="13ED6B75" w14:textId="77777777" w:rsidR="000D6392" w:rsidRDefault="000D6392" w:rsidP="1E06CB9F">
      <w:pPr>
        <w:pStyle w:val="ListParagraph"/>
        <w:jc w:val="center"/>
      </w:pPr>
    </w:p>
    <w:p w14:paraId="7485DD08" w14:textId="5038E0F9" w:rsidR="492A6249" w:rsidRDefault="492A6249" w:rsidP="1E06CB9F">
      <w:pPr>
        <w:pStyle w:val="ListParagraph"/>
        <w:jc w:val="center"/>
        <w:rPr>
          <w:i/>
        </w:rPr>
      </w:pPr>
      <w:r w:rsidRPr="000D6392">
        <w:rPr>
          <w:i/>
          <w:noProof/>
          <w:lang w:val="en-US" w:eastAsia="en-US"/>
        </w:rPr>
        <w:drawing>
          <wp:inline distT="0" distB="0" distL="0" distR="0" wp14:anchorId="7FC39A05" wp14:editId="3E8663D4">
            <wp:extent cx="5943600" cy="3790950"/>
            <wp:effectExtent l="0" t="0" r="0" b="0"/>
            <wp:docPr id="1345934526" name="Picture 1345934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extLst>
                        <a:ext uri="{28A0092B-C50C-407E-A947-70E740481C1C}">
                          <a14:useLocalDpi xmlns:a14="http://schemas.microsoft.com/office/drawing/2010/main" val="0"/>
                        </a:ext>
                      </a:extLst>
                    </a:blip>
                    <a:stretch>
                      <a:fillRect/>
                    </a:stretch>
                  </pic:blipFill>
                  <pic:spPr>
                    <a:xfrm>
                      <a:off x="0" y="0"/>
                      <a:ext cx="5943600" cy="3790950"/>
                    </a:xfrm>
                    <a:prstGeom prst="rect">
                      <a:avLst/>
                    </a:prstGeom>
                  </pic:spPr>
                </pic:pic>
              </a:graphicData>
            </a:graphic>
          </wp:inline>
        </w:drawing>
      </w:r>
      <w:r w:rsidRPr="000D6392">
        <w:rPr>
          <w:i/>
        </w:rPr>
        <w:t>Hình</w:t>
      </w:r>
      <w:r w:rsidR="000D6392" w:rsidRPr="000D6392">
        <w:rPr>
          <w:i/>
          <w:lang w:val="en-US"/>
        </w:rPr>
        <w:t xml:space="preserve"> 56</w:t>
      </w:r>
      <w:r w:rsidRPr="000D6392">
        <w:rPr>
          <w:i/>
        </w:rPr>
        <w:t>. Kết quả</w:t>
      </w:r>
    </w:p>
    <w:p w14:paraId="57F4F8E1" w14:textId="77777777" w:rsidR="000D6392" w:rsidRPr="000D6392" w:rsidRDefault="000D6392" w:rsidP="1E06CB9F">
      <w:pPr>
        <w:pStyle w:val="ListParagraph"/>
        <w:jc w:val="center"/>
        <w:rPr>
          <w:i/>
        </w:rPr>
      </w:pPr>
    </w:p>
    <w:p w14:paraId="0414FFF5" w14:textId="65351F9E" w:rsidR="399593CF" w:rsidRDefault="492A6249" w:rsidP="399593CF">
      <w:pPr>
        <w:pStyle w:val="ListParagraph"/>
        <w:jc w:val="left"/>
      </w:pPr>
      <w:r>
        <w:t xml:space="preserve">Biểu đồ phân tán (Scatter plot) </w:t>
      </w:r>
      <w:r w:rsidR="0FC48A6C">
        <w:t>liên quan đến việc phân tích Comfort Rating ảnh hưởng đến General Rate như đánh giá sản phẩm,... Cho thấy Comfort Rating cao thường có General Rate cao, tập trung ở kh</w:t>
      </w:r>
      <w:r w:rsidR="58E14C80">
        <w:t>u vực -2 đến 0</w:t>
      </w:r>
    </w:p>
    <w:p w14:paraId="3D418BF1" w14:textId="65E380C0" w:rsidR="00233003" w:rsidRDefault="00233003" w:rsidP="00DC6152">
      <w:pPr>
        <w:pStyle w:val="Heading2"/>
        <w:rPr>
          <w:lang w:val="en-US"/>
        </w:rPr>
      </w:pPr>
      <w:bookmarkStart w:id="23" w:name="_Toc168424575"/>
      <w:r>
        <w:rPr>
          <w:lang w:val="en-US"/>
        </w:rPr>
        <w:lastRenderedPageBreak/>
        <w:t>3.3. K</w:t>
      </w:r>
      <w:r w:rsidR="00DC6152">
        <w:rPr>
          <w:lang w:val="en-US"/>
        </w:rPr>
        <w:t>M</w:t>
      </w:r>
      <w:r>
        <w:rPr>
          <w:lang w:val="en-US"/>
        </w:rPr>
        <w:t>eans</w:t>
      </w:r>
      <w:bookmarkEnd w:id="23"/>
    </w:p>
    <w:p w14:paraId="2A5FBA4D" w14:textId="159CCC64" w:rsidR="007B539A" w:rsidRPr="007B539A" w:rsidRDefault="00DE333D" w:rsidP="00DE333D">
      <w:pPr>
        <w:pStyle w:val="Heading3"/>
        <w:rPr>
          <w:lang w:val="en-US"/>
        </w:rPr>
      </w:pPr>
      <w:bookmarkStart w:id="24" w:name="_Toc168424576"/>
      <w:r>
        <w:rPr>
          <w:lang w:val="en-US"/>
        </w:rPr>
        <w:t xml:space="preserve">3.3.1. </w:t>
      </w:r>
      <w:r w:rsidR="007B539A" w:rsidRPr="007B539A">
        <w:rPr>
          <w:lang w:val="en-US"/>
        </w:rPr>
        <w:t>Lý do chọn lựa phương pháp KMeans</w:t>
      </w:r>
      <w:bookmarkEnd w:id="24"/>
    </w:p>
    <w:p w14:paraId="357AD3F2" w14:textId="77777777" w:rsidR="007B539A" w:rsidRDefault="007B539A" w:rsidP="007B539A">
      <w:pPr>
        <w:rPr>
          <w:lang w:val="en-US"/>
        </w:rPr>
      </w:pPr>
      <w:r w:rsidRPr="007B539A">
        <w:rPr>
          <w:lang w:val="en-US"/>
        </w:rPr>
        <w:t>KMeans là một thuật toán phân cụm phổ biến được sử dụng để chia các điểm dữ liệu thành các nhóm (cluster) dựa trên khoảng cách của chúng đến các centroid (tâm cụm). Đối với tập dữ liệu Car_Rates, phương pháp này hữu ích để phân nhóm các xe hơi dựa trên các thuộc tính như "General_rate", "Comfort", "Performance", "Reliability" và các yếu tố khác, giúp nhận diện các mẫu xe có đặc điểm tương tự nhau.</w:t>
      </w:r>
    </w:p>
    <w:p w14:paraId="3D53039C" w14:textId="77777777" w:rsidR="00B074A0" w:rsidRPr="007B539A" w:rsidRDefault="00B074A0" w:rsidP="007B539A">
      <w:pPr>
        <w:rPr>
          <w:lang w:val="en-US"/>
        </w:rPr>
      </w:pPr>
    </w:p>
    <w:p w14:paraId="1CD5EFE0" w14:textId="77777777" w:rsidR="00B074A0" w:rsidRDefault="00B074A0" w:rsidP="00B074A0">
      <w:pPr>
        <w:rPr>
          <w:b/>
          <w:bCs/>
          <w:lang w:val="en-US"/>
        </w:rPr>
      </w:pPr>
      <w:r w:rsidRPr="00B074A0">
        <w:rPr>
          <w:b/>
          <w:bCs/>
          <w:lang w:val="en-US"/>
        </w:rPr>
        <w:t>Cách thực hiện thuật toán khai thác dữ liệu</w:t>
      </w:r>
    </w:p>
    <w:p w14:paraId="5809871F" w14:textId="5D73553A" w:rsidR="00826EEA" w:rsidRPr="00D4443F" w:rsidRDefault="00D4443F" w:rsidP="00D4443F">
      <w:pPr>
        <w:rPr>
          <w:lang w:val="en-US"/>
        </w:rPr>
      </w:pPr>
      <w:r w:rsidRPr="00D4443F">
        <w:rPr>
          <w:lang w:val="en-US"/>
        </w:rPr>
        <w:t>Chia dữ liệu thành training và test set:</w:t>
      </w:r>
    </w:p>
    <w:p w14:paraId="42C6C9D0" w14:textId="4603155D" w:rsidR="00233003" w:rsidRDefault="00826EEA" w:rsidP="00826EEA">
      <w:pPr>
        <w:jc w:val="center"/>
        <w:rPr>
          <w:lang w:val="en-US"/>
        </w:rPr>
      </w:pPr>
      <w:r w:rsidRPr="00826EEA">
        <w:rPr>
          <w:noProof/>
          <w:lang w:val="en-US" w:eastAsia="en-US"/>
        </w:rPr>
        <w:drawing>
          <wp:inline distT="0" distB="0" distL="0" distR="0" wp14:anchorId="7F576886" wp14:editId="48FE088E">
            <wp:extent cx="5012267" cy="506655"/>
            <wp:effectExtent l="0" t="0" r="0" b="8255"/>
            <wp:docPr id="15576150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615092" name=""/>
                    <pic:cNvPicPr/>
                  </pic:nvPicPr>
                  <pic:blipFill>
                    <a:blip r:embed="rId76"/>
                    <a:stretch>
                      <a:fillRect/>
                    </a:stretch>
                  </pic:blipFill>
                  <pic:spPr>
                    <a:xfrm>
                      <a:off x="0" y="0"/>
                      <a:ext cx="5049604" cy="510429"/>
                    </a:xfrm>
                    <a:prstGeom prst="rect">
                      <a:avLst/>
                    </a:prstGeom>
                  </pic:spPr>
                </pic:pic>
              </a:graphicData>
            </a:graphic>
          </wp:inline>
        </w:drawing>
      </w:r>
    </w:p>
    <w:p w14:paraId="5DC4E9BD" w14:textId="0B5202BC" w:rsidR="00826EEA" w:rsidRPr="000D6392" w:rsidRDefault="000D6392" w:rsidP="00826EEA">
      <w:pPr>
        <w:jc w:val="center"/>
        <w:rPr>
          <w:i/>
          <w:lang w:val="en-US"/>
        </w:rPr>
      </w:pPr>
      <w:r w:rsidRPr="000D6392">
        <w:rPr>
          <w:i/>
          <w:lang w:val="en-US"/>
        </w:rPr>
        <w:t>Hình 57. Chia dữ liệu</w:t>
      </w:r>
    </w:p>
    <w:p w14:paraId="06EAACE0" w14:textId="5748AD88" w:rsidR="00826EEA" w:rsidRDefault="00A35EE5" w:rsidP="00826EEA">
      <w:pPr>
        <w:rPr>
          <w:lang w:val="en-US"/>
        </w:rPr>
      </w:pPr>
      <w:r w:rsidRPr="00A35EE5">
        <w:rPr>
          <w:lang w:val="en-US"/>
        </w:rPr>
        <w:t>Chuyển đổi DataFrame thành RDD để sử dụng takeSample:</w:t>
      </w:r>
    </w:p>
    <w:p w14:paraId="28B07B2E" w14:textId="0674A5A2" w:rsidR="00A35EE5" w:rsidRDefault="0068510D" w:rsidP="0068510D">
      <w:pPr>
        <w:jc w:val="center"/>
        <w:rPr>
          <w:lang w:val="en-US"/>
        </w:rPr>
      </w:pPr>
      <w:r w:rsidRPr="0068510D">
        <w:rPr>
          <w:noProof/>
          <w:lang w:val="en-US" w:eastAsia="en-US"/>
        </w:rPr>
        <w:drawing>
          <wp:inline distT="0" distB="0" distL="0" distR="0" wp14:anchorId="4402EA5A" wp14:editId="71BA4A7B">
            <wp:extent cx="5943600" cy="401320"/>
            <wp:effectExtent l="0" t="0" r="0" b="0"/>
            <wp:docPr id="7599584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958474" name=""/>
                    <pic:cNvPicPr/>
                  </pic:nvPicPr>
                  <pic:blipFill>
                    <a:blip r:embed="rId77"/>
                    <a:stretch>
                      <a:fillRect/>
                    </a:stretch>
                  </pic:blipFill>
                  <pic:spPr>
                    <a:xfrm>
                      <a:off x="0" y="0"/>
                      <a:ext cx="5943600" cy="401320"/>
                    </a:xfrm>
                    <a:prstGeom prst="rect">
                      <a:avLst/>
                    </a:prstGeom>
                  </pic:spPr>
                </pic:pic>
              </a:graphicData>
            </a:graphic>
          </wp:inline>
        </w:drawing>
      </w:r>
    </w:p>
    <w:p w14:paraId="77C70D93" w14:textId="7214F668" w:rsidR="00FD6BC3" w:rsidRPr="000D6392" w:rsidRDefault="000D6392" w:rsidP="0068510D">
      <w:pPr>
        <w:jc w:val="center"/>
        <w:rPr>
          <w:i/>
          <w:lang w:val="en-US"/>
        </w:rPr>
      </w:pPr>
      <w:r w:rsidRPr="000D6392">
        <w:rPr>
          <w:i/>
          <w:lang w:val="en-US"/>
        </w:rPr>
        <w:t>Hình 58. Chuyển đổi DataFrame</w:t>
      </w:r>
    </w:p>
    <w:p w14:paraId="5F356AAC" w14:textId="020C9CEF" w:rsidR="00A35EE5" w:rsidRDefault="00A35EE5" w:rsidP="00826EEA">
      <w:pPr>
        <w:rPr>
          <w:lang w:val="en-US"/>
        </w:rPr>
      </w:pPr>
      <w:r w:rsidRPr="00A35EE5">
        <w:rPr>
          <w:lang w:val="en-US"/>
        </w:rPr>
        <w:t>Hàm tính khoảng cách Euclidean:</w:t>
      </w:r>
    </w:p>
    <w:p w14:paraId="003476B3" w14:textId="403BBB56" w:rsidR="00A35EE5" w:rsidRDefault="0045498B" w:rsidP="0045498B">
      <w:pPr>
        <w:jc w:val="center"/>
        <w:rPr>
          <w:lang w:val="en-US"/>
        </w:rPr>
      </w:pPr>
      <w:r w:rsidRPr="0045498B">
        <w:rPr>
          <w:noProof/>
          <w:lang w:val="en-US" w:eastAsia="en-US"/>
        </w:rPr>
        <w:drawing>
          <wp:inline distT="0" distB="0" distL="0" distR="0" wp14:anchorId="4E8E9800" wp14:editId="54A3D6C3">
            <wp:extent cx="4953014" cy="347134"/>
            <wp:effectExtent l="0" t="0" r="0" b="0"/>
            <wp:docPr id="4612203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220300" name=""/>
                    <pic:cNvPicPr/>
                  </pic:nvPicPr>
                  <pic:blipFill>
                    <a:blip r:embed="rId78"/>
                    <a:stretch>
                      <a:fillRect/>
                    </a:stretch>
                  </pic:blipFill>
                  <pic:spPr>
                    <a:xfrm>
                      <a:off x="0" y="0"/>
                      <a:ext cx="5054443" cy="354243"/>
                    </a:xfrm>
                    <a:prstGeom prst="rect">
                      <a:avLst/>
                    </a:prstGeom>
                  </pic:spPr>
                </pic:pic>
              </a:graphicData>
            </a:graphic>
          </wp:inline>
        </w:drawing>
      </w:r>
    </w:p>
    <w:p w14:paraId="4BA855CA" w14:textId="6FA5A6E5" w:rsidR="00FD6BC3" w:rsidRPr="000D6392" w:rsidRDefault="000D6392" w:rsidP="0045498B">
      <w:pPr>
        <w:jc w:val="center"/>
        <w:rPr>
          <w:i/>
          <w:lang w:val="en-US"/>
        </w:rPr>
      </w:pPr>
      <w:r w:rsidRPr="000D6392">
        <w:rPr>
          <w:i/>
          <w:lang w:val="en-US"/>
        </w:rPr>
        <w:t>Hình 59. Hàm tính khoảng cách</w:t>
      </w:r>
    </w:p>
    <w:p w14:paraId="5F5603F7" w14:textId="54AEEFDE" w:rsidR="00A35EE5" w:rsidRDefault="00A35EE5" w:rsidP="00826EEA">
      <w:pPr>
        <w:rPr>
          <w:lang w:val="en-US"/>
        </w:rPr>
      </w:pPr>
      <w:r w:rsidRPr="00A35EE5">
        <w:rPr>
          <w:lang w:val="en-US"/>
        </w:rPr>
        <w:t>Hàm gán cụm cho từng điểm dữ liệu:</w:t>
      </w:r>
    </w:p>
    <w:p w14:paraId="49AAF3D4" w14:textId="5AD5909F" w:rsidR="00A35EE5" w:rsidRDefault="00FD6BC3" w:rsidP="00FD6BC3">
      <w:pPr>
        <w:jc w:val="center"/>
        <w:rPr>
          <w:lang w:val="en-US"/>
        </w:rPr>
      </w:pPr>
      <w:r w:rsidRPr="00FD6BC3">
        <w:rPr>
          <w:noProof/>
          <w:lang w:val="en-US" w:eastAsia="en-US"/>
        </w:rPr>
        <w:drawing>
          <wp:inline distT="0" distB="0" distL="0" distR="0" wp14:anchorId="4E1A1607" wp14:editId="553738D1">
            <wp:extent cx="4910667" cy="471655"/>
            <wp:effectExtent l="0" t="0" r="4445" b="5080"/>
            <wp:docPr id="610620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620665" name=""/>
                    <pic:cNvPicPr/>
                  </pic:nvPicPr>
                  <pic:blipFill>
                    <a:blip r:embed="rId79"/>
                    <a:stretch>
                      <a:fillRect/>
                    </a:stretch>
                  </pic:blipFill>
                  <pic:spPr>
                    <a:xfrm>
                      <a:off x="0" y="0"/>
                      <a:ext cx="4942674" cy="474729"/>
                    </a:xfrm>
                    <a:prstGeom prst="rect">
                      <a:avLst/>
                    </a:prstGeom>
                  </pic:spPr>
                </pic:pic>
              </a:graphicData>
            </a:graphic>
          </wp:inline>
        </w:drawing>
      </w:r>
    </w:p>
    <w:p w14:paraId="1DC1018E" w14:textId="2AA48BB4" w:rsidR="00D97FA2" w:rsidRPr="000D6392" w:rsidRDefault="000D6392" w:rsidP="00FD6BC3">
      <w:pPr>
        <w:jc w:val="center"/>
        <w:rPr>
          <w:i/>
          <w:lang w:val="en-US"/>
        </w:rPr>
      </w:pPr>
      <w:r w:rsidRPr="000D6392">
        <w:rPr>
          <w:i/>
          <w:lang w:val="en-US"/>
        </w:rPr>
        <w:t>Hình 60. Hàm gán cụm</w:t>
      </w:r>
    </w:p>
    <w:p w14:paraId="5323F86F" w14:textId="34152D71" w:rsidR="006143D4" w:rsidRPr="006143D4" w:rsidRDefault="00DE333D" w:rsidP="00DE333D">
      <w:pPr>
        <w:pStyle w:val="Heading3"/>
        <w:rPr>
          <w:lang w:val="en-US"/>
        </w:rPr>
      </w:pPr>
      <w:bookmarkStart w:id="25" w:name="_Toc168424577"/>
      <w:r>
        <w:rPr>
          <w:lang w:val="en-US"/>
        </w:rPr>
        <w:t xml:space="preserve">3.3.2. </w:t>
      </w:r>
      <w:r w:rsidR="00C21FA7" w:rsidRPr="00C21FA7">
        <w:rPr>
          <w:lang w:val="en-US"/>
        </w:rPr>
        <w:t>Phương Pháp Elbow</w:t>
      </w:r>
      <w:r w:rsidR="00C21FA7">
        <w:rPr>
          <w:lang w:val="en-US"/>
        </w:rPr>
        <w:t xml:space="preserve"> và </w:t>
      </w:r>
      <w:r w:rsidR="006143D4" w:rsidRPr="006143D4">
        <w:rPr>
          <w:lang w:val="en-US"/>
        </w:rPr>
        <w:t>Within-Cluster Sum of Squares (WSS)</w:t>
      </w:r>
      <w:bookmarkEnd w:id="25"/>
    </w:p>
    <w:p w14:paraId="4287CC64" w14:textId="3DE0C704" w:rsidR="00C21FA7" w:rsidRDefault="006143D4" w:rsidP="00C21FA7">
      <w:pPr>
        <w:rPr>
          <w:lang w:val="en-US"/>
        </w:rPr>
      </w:pPr>
      <w:r w:rsidRPr="006143D4">
        <w:rPr>
          <w:b/>
          <w:bCs/>
          <w:lang w:val="en-US"/>
        </w:rPr>
        <w:t>Phương pháp Elbow</w:t>
      </w:r>
      <w:r w:rsidRPr="006143D4">
        <w:rPr>
          <w:lang w:val="en-US"/>
        </w:rPr>
        <w:t xml:space="preserve"> là một kỹ thuật phổ biến để xác định số lượng cụm tối ưu trong bài toán phân cụm KMeans. Nguyên lý cơ bản của phương pháp này là chạy thuật toán KMeans với các giá trị khác nhau của k (số lượng cụm) và tính toán tổng độ chệch trong cụm (Within-Cluster Sum of Squares, WSS) cho mỗi giá trị k. Sau đó, ta vẽ biểu đồ WSS theo </w:t>
      </w:r>
      <w:r w:rsidRPr="006143D4">
        <w:rPr>
          <w:lang w:val="en-US"/>
        </w:rPr>
        <w:lastRenderedPageBreak/>
        <w:t>các giá trị k và tìm "khuỷu tay" (elbow) trên biểu đồ - điểm mà sau đó WSS giảm chậm lại. Giá trị k tại điểm elbow được chọn là số lượng cụm tối ưu.</w:t>
      </w:r>
      <w:r w:rsidR="00644983">
        <w:rPr>
          <w:lang w:val="en-US"/>
        </w:rPr>
        <w:fldChar w:fldCharType="begin"/>
      </w:r>
      <w:r w:rsidR="00644983">
        <w:rPr>
          <w:lang w:val="en-US"/>
        </w:rPr>
        <w:instrText xml:space="preserve"> ADDIN ZOTERO_ITEM CSL_CITATION {"citationID":"OAD6H7MA","properties":{"formattedCitation":"[3]","plainCitation":"[3]","noteIndex":0},"citationItems":[{"id":10,"uris":["http://zotero.org/users/local/lxwLatQA/items/LLDGELW6"],"itemData":{"id":10,"type":"webpage","abstract":"A Computer Science portal for geeks. It contains well written, well thought and well explained computer science and programming articles, quizzes and practice/competitive programming/company interview Questions.","container-title":"GeeksforGeeks","language":"en-US","note":"section: AI-ML-DS","title":"Elbow Method for optimal value of k in KMeans","URL":"https://www.geeksforgeeks.org/elbow-method-for-optimal-value-of-k-in-kmeans/","accessed":{"date-parts":[["2024",6,4]]},"issued":{"date-parts":[["2019",6,6]]}}}],"schema":"https://github.com/citation-style-language/schema/raw/master/csl-citation.json"} </w:instrText>
      </w:r>
      <w:r w:rsidR="00644983">
        <w:rPr>
          <w:lang w:val="en-US"/>
        </w:rPr>
        <w:fldChar w:fldCharType="separate"/>
      </w:r>
      <w:r w:rsidR="00644983" w:rsidRPr="00644983">
        <w:rPr>
          <w:rFonts w:cs="Times New Roman"/>
        </w:rPr>
        <w:t>[3]</w:t>
      </w:r>
      <w:r w:rsidR="00644983">
        <w:rPr>
          <w:lang w:val="en-US"/>
        </w:rPr>
        <w:fldChar w:fldCharType="end"/>
      </w:r>
    </w:p>
    <w:p w14:paraId="7B883B89" w14:textId="77777777" w:rsidR="006143D4" w:rsidRDefault="006143D4" w:rsidP="00C21FA7">
      <w:pPr>
        <w:rPr>
          <w:lang w:val="en-US"/>
        </w:rPr>
      </w:pPr>
    </w:p>
    <w:p w14:paraId="06D8813E" w14:textId="626FE51D" w:rsidR="006143D4" w:rsidRDefault="006143D4" w:rsidP="00C21FA7">
      <w:pPr>
        <w:rPr>
          <w:lang w:val="en-US"/>
        </w:rPr>
      </w:pPr>
      <w:r w:rsidRPr="006143D4">
        <w:rPr>
          <w:b/>
          <w:bCs/>
          <w:lang w:val="en-US"/>
        </w:rPr>
        <w:t>WSS</w:t>
      </w:r>
      <w:r w:rsidRPr="006143D4">
        <w:rPr>
          <w:lang w:val="en-US"/>
        </w:rPr>
        <w:t xml:space="preserve"> là tổng các khoảng cách bình phương từ mỗi điểm dữ liệu đến centroid của cụm mà nó thuộc về. Nó là một thước đo để đánh giá mức độ chặt chẽ của các cụm dữ liệu. Cụm càng chặt chẽ thì giá trị WSS càng nhỏ. Công thức tính WSS như sau:</w:t>
      </w:r>
      <w:r w:rsidR="00644983">
        <w:rPr>
          <w:lang w:val="en-US"/>
        </w:rPr>
        <w:fldChar w:fldCharType="begin"/>
      </w:r>
      <w:r w:rsidR="00644983">
        <w:rPr>
          <w:lang w:val="en-US"/>
        </w:rPr>
        <w:instrText xml:space="preserve"> ADDIN ZOTERO_ITEM CSL_CITATION {"citationID":"oIcuN8wK","properties":{"formattedCitation":"[4]","plainCitation":"[4]","noteIndex":0},"citationItems":[{"id":11,"uris":["http://zotero.org/users/local/lxwLatQA/items/VWMK7464"],"itemData":{"id":11,"type":"post","container-title":"Cross Validated","genre":"Forum post","title":"The number of clusters in the K-means and the within-cluster SS","URL":"https://stats.stackexchange.com/q/542149","author":[{"family":"Liang","given":"H. J."}],"accessed":{"date-parts":[["2024",6,4]]},"issued":{"date-parts":[["2021",9,1]]}}}],"schema":"https://github.com/citation-style-language/schema/raw/master/csl-citation.json"} </w:instrText>
      </w:r>
      <w:r w:rsidR="00644983">
        <w:rPr>
          <w:lang w:val="en-US"/>
        </w:rPr>
        <w:fldChar w:fldCharType="separate"/>
      </w:r>
      <w:r w:rsidR="00644983" w:rsidRPr="00644983">
        <w:rPr>
          <w:rFonts w:cs="Times New Roman"/>
        </w:rPr>
        <w:t>[4]</w:t>
      </w:r>
      <w:r w:rsidR="00644983">
        <w:rPr>
          <w:lang w:val="en-US"/>
        </w:rPr>
        <w:fldChar w:fldCharType="end"/>
      </w:r>
    </w:p>
    <w:p w14:paraId="6E7B77F4" w14:textId="6C974EFA" w:rsidR="006143D4" w:rsidRPr="00C21FA7" w:rsidRDefault="00B41D62" w:rsidP="00C21FA7">
      <w:pPr>
        <w:rPr>
          <w:lang w:val="en-US"/>
        </w:rPr>
      </w:pPr>
      <m:oMathPara>
        <m:oMath>
          <m:r>
            <w:rPr>
              <w:rFonts w:ascii="Cambria Math" w:hAnsi="Cambria Math"/>
              <w:lang w:val="en-US"/>
            </w:rPr>
            <m:t xml:space="preserve">WSS= </m:t>
          </m:r>
          <m:nary>
            <m:naryPr>
              <m:chr m:val="∑"/>
              <m:limLoc m:val="subSup"/>
              <m:ctrlPr>
                <w:rPr>
                  <w:rFonts w:ascii="Cambria Math" w:hAnsi="Cambria Math"/>
                  <w:i/>
                  <w:lang w:val="en-US"/>
                </w:rPr>
              </m:ctrlPr>
            </m:naryPr>
            <m:sub>
              <m:r>
                <w:rPr>
                  <w:rFonts w:ascii="Cambria Math" w:hAnsi="Cambria Math"/>
                  <w:lang w:val="en-US"/>
                </w:rPr>
                <m:t>i=1</m:t>
              </m:r>
            </m:sub>
            <m:sup>
              <m:r>
                <w:rPr>
                  <w:rFonts w:ascii="Cambria Math" w:hAnsi="Cambria Math"/>
                  <w:lang w:val="en-US"/>
                </w:rPr>
                <m:t>k</m:t>
              </m:r>
            </m:sup>
            <m:e>
              <m:nary>
                <m:naryPr>
                  <m:chr m:val="∑"/>
                  <m:limLoc m:val="subSup"/>
                  <m:supHide m:val="1"/>
                  <m:ctrlPr>
                    <w:rPr>
                      <w:rFonts w:ascii="Cambria Math" w:hAnsi="Cambria Math"/>
                      <w:i/>
                      <w:lang w:val="en-US"/>
                    </w:rPr>
                  </m:ctrlPr>
                </m:naryPr>
                <m:sub>
                  <m:r>
                    <w:rPr>
                      <w:rFonts w:ascii="Cambria Math" w:hAnsi="Cambria Math"/>
                      <w:lang w:val="en-US"/>
                    </w:rPr>
                    <m:t>x∈</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sub>
                <m:sup/>
                <m:e>
                  <m:sSup>
                    <m:sSupPr>
                      <m:ctrlPr>
                        <w:rPr>
                          <w:rFonts w:ascii="Cambria Math" w:hAnsi="Cambria Math"/>
                          <w:i/>
                          <w:lang w:val="en-US"/>
                        </w:rPr>
                      </m:ctrlPr>
                    </m:sSupPr>
                    <m:e>
                      <m:r>
                        <w:rPr>
                          <w:rFonts w:ascii="Cambria Math" w:hAnsi="Cambria Math"/>
                          <w:lang w:val="en-US"/>
                        </w:rPr>
                        <m:t xml:space="preserve">||x- </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m:t>
                          </m:r>
                        </m:sub>
                      </m:sSub>
                      <m:r>
                        <w:rPr>
                          <w:rFonts w:ascii="Cambria Math" w:hAnsi="Cambria Math"/>
                          <w:lang w:val="en-US"/>
                        </w:rPr>
                        <m:t>||</m:t>
                      </m:r>
                    </m:e>
                    <m:sup>
                      <m:r>
                        <w:rPr>
                          <w:rFonts w:ascii="Cambria Math" w:hAnsi="Cambria Math"/>
                          <w:lang w:val="en-US"/>
                        </w:rPr>
                        <m:t>2</m:t>
                      </m:r>
                    </m:sup>
                  </m:sSup>
                </m:e>
              </m:nary>
            </m:e>
          </m:nary>
        </m:oMath>
      </m:oMathPara>
    </w:p>
    <w:p w14:paraId="01A0F388" w14:textId="77777777" w:rsidR="00EB23BF" w:rsidRPr="00EB23BF" w:rsidRDefault="00EB23BF" w:rsidP="00EB23BF">
      <w:pPr>
        <w:rPr>
          <w:lang w:val="en-US"/>
        </w:rPr>
      </w:pPr>
      <w:r w:rsidRPr="00EB23BF">
        <w:rPr>
          <w:lang w:val="en-US"/>
        </w:rPr>
        <w:t>trong đó:</w:t>
      </w:r>
    </w:p>
    <w:p w14:paraId="16AB58E3" w14:textId="5CE0A95A" w:rsidR="00EB23BF" w:rsidRPr="00EB23BF" w:rsidRDefault="00EB23BF" w:rsidP="00BC036F">
      <w:pPr>
        <w:numPr>
          <w:ilvl w:val="0"/>
          <w:numId w:val="19"/>
        </w:numPr>
        <w:rPr>
          <w:lang w:val="en-US"/>
        </w:rPr>
      </w:pPr>
      <w:r w:rsidRPr="00EB23BF">
        <w:rPr>
          <w:rFonts w:ascii="Cambria Math" w:hAnsi="Cambria Math" w:cs="Cambria Math"/>
          <w:lang w:val="en-US"/>
        </w:rPr>
        <w:t>𝑘</w:t>
      </w:r>
      <w:r w:rsidRPr="00EB23BF">
        <w:rPr>
          <w:lang w:val="en-US"/>
        </w:rPr>
        <w:t xml:space="preserve"> là số lượng cụm.</w:t>
      </w:r>
    </w:p>
    <w:p w14:paraId="467DC3F3" w14:textId="06C9F50E" w:rsidR="00EB23BF" w:rsidRPr="00EB23BF" w:rsidRDefault="00000000" w:rsidP="00BC036F">
      <w:pPr>
        <w:numPr>
          <w:ilvl w:val="0"/>
          <w:numId w:val="19"/>
        </w:numPr>
        <w:rPr>
          <w:lang w:val="en-US"/>
        </w:rPr>
      </w:p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oMath>
      <w:r w:rsidR="00EB23BF" w:rsidRPr="00EB23BF">
        <w:rPr>
          <w:lang w:val="en-US"/>
        </w:rPr>
        <w:t xml:space="preserve"> là tập hợp các điểm dữ liệu trong cụm </w:t>
      </w:r>
      <w:r w:rsidR="00EB23BF" w:rsidRPr="00EB23BF">
        <w:rPr>
          <w:rFonts w:ascii="Cambria Math" w:hAnsi="Cambria Math" w:cs="Cambria Math"/>
          <w:lang w:val="en-US"/>
        </w:rPr>
        <w:t>𝑖</w:t>
      </w:r>
      <w:r w:rsidR="00EB23BF" w:rsidRPr="00EB23BF">
        <w:rPr>
          <w:i/>
          <w:iCs/>
          <w:lang w:val="en-US"/>
        </w:rPr>
        <w:t>i</w:t>
      </w:r>
      <w:r w:rsidR="00EB23BF" w:rsidRPr="00EB23BF">
        <w:rPr>
          <w:lang w:val="en-US"/>
        </w:rPr>
        <w:t>.</w:t>
      </w:r>
    </w:p>
    <w:p w14:paraId="61D30B31" w14:textId="2FABA8EE" w:rsidR="00EB23BF" w:rsidRPr="00EB23BF" w:rsidRDefault="00000000" w:rsidP="00BC036F">
      <w:pPr>
        <w:numPr>
          <w:ilvl w:val="0"/>
          <w:numId w:val="19"/>
        </w:numPr>
        <w:rPr>
          <w:lang w:val="en-US"/>
        </w:rPr>
      </w:pP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m:t>
            </m:r>
          </m:sub>
        </m:sSub>
        <m:r>
          <w:rPr>
            <w:rFonts w:ascii="Cambria Math" w:hAnsi="Cambria Math"/>
            <w:lang w:val="en-US"/>
          </w:rPr>
          <m:t xml:space="preserve"> </m:t>
        </m:r>
      </m:oMath>
      <w:r w:rsidR="00EB23BF" w:rsidRPr="00EB23BF">
        <w:rPr>
          <w:lang w:val="en-US"/>
        </w:rPr>
        <w:t xml:space="preserve">là centroid của cụm </w:t>
      </w:r>
      <w:r w:rsidR="00EB23BF" w:rsidRPr="00EB23BF">
        <w:rPr>
          <w:i/>
          <w:iCs/>
          <w:lang w:val="en-US"/>
        </w:rPr>
        <w:t>i</w:t>
      </w:r>
      <w:r w:rsidR="00EB23BF" w:rsidRPr="00EB23BF">
        <w:rPr>
          <w:lang w:val="en-US"/>
        </w:rPr>
        <w:t>.</w:t>
      </w:r>
    </w:p>
    <w:p w14:paraId="78614B16" w14:textId="74422FE2" w:rsidR="00EB23BF" w:rsidRPr="00EB23BF" w:rsidRDefault="00E2739F" w:rsidP="00BC036F">
      <w:pPr>
        <w:numPr>
          <w:ilvl w:val="0"/>
          <w:numId w:val="19"/>
        </w:numPr>
        <w:rPr>
          <w:lang w:val="en-US"/>
        </w:rPr>
      </w:pPr>
      <m:oMath>
        <m:r>
          <w:rPr>
            <w:rFonts w:ascii="Cambria Math" w:hAnsi="Cambria Math"/>
            <w:lang w:val="en-US"/>
          </w:rPr>
          <m:t xml:space="preserve">||x- </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m:t>
            </m:r>
          </m:sub>
        </m:sSub>
        <m:r>
          <w:rPr>
            <w:rFonts w:ascii="Cambria Math" w:hAnsi="Cambria Math"/>
            <w:lang w:val="en-US"/>
          </w:rPr>
          <m:t>||</m:t>
        </m:r>
      </m:oMath>
      <w:r w:rsidR="00EB23BF" w:rsidRPr="00EB23BF">
        <w:rPr>
          <w:lang w:val="en-US"/>
        </w:rPr>
        <w:t xml:space="preserve"> là khoảng cách Euclidean giữa điểm dữ liệu </w:t>
      </w:r>
      <w:r w:rsidR="00EB23BF" w:rsidRPr="00EB23BF">
        <w:rPr>
          <w:rFonts w:ascii="Cambria Math" w:hAnsi="Cambria Math" w:cs="Cambria Math"/>
          <w:lang w:val="en-US"/>
        </w:rPr>
        <w:t>𝑥</w:t>
      </w:r>
      <w:r>
        <w:rPr>
          <w:i/>
          <w:iCs/>
          <w:lang w:val="en-US"/>
        </w:rPr>
        <w:t xml:space="preserve"> </w:t>
      </w:r>
      <w:r w:rsidR="00EB23BF" w:rsidRPr="00EB23BF">
        <w:rPr>
          <w:lang w:val="en-US"/>
        </w:rPr>
        <w:t xml:space="preserve">và centroid </w:t>
      </w: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m:t>
            </m:r>
          </m:sub>
        </m:sSub>
      </m:oMath>
      <w:r w:rsidR="00EB23BF" w:rsidRPr="00EB23BF">
        <w:rPr>
          <w:lang w:val="en-US"/>
        </w:rPr>
        <w:t>​.</w:t>
      </w:r>
    </w:p>
    <w:p w14:paraId="4D7A5CAE" w14:textId="77777777" w:rsidR="00C958A4" w:rsidRDefault="00C958A4" w:rsidP="00C958A4">
      <w:pPr>
        <w:rPr>
          <w:b/>
          <w:bCs/>
          <w:lang w:val="en-US"/>
        </w:rPr>
      </w:pPr>
    </w:p>
    <w:p w14:paraId="35950829" w14:textId="266A0CD0" w:rsidR="00C958A4" w:rsidRPr="00C958A4" w:rsidRDefault="00C958A4" w:rsidP="00C958A4">
      <w:pPr>
        <w:rPr>
          <w:b/>
          <w:bCs/>
          <w:lang w:val="en-US"/>
        </w:rPr>
      </w:pPr>
      <w:r w:rsidRPr="00C958A4">
        <w:rPr>
          <w:b/>
          <w:bCs/>
          <w:lang w:val="en-US"/>
        </w:rPr>
        <w:t>Sử Dụng Phương Pháp Elbow và WSS Trong Bài Toán</w:t>
      </w:r>
    </w:p>
    <w:p w14:paraId="029CE060" w14:textId="0310AC11" w:rsidR="00A35EE5" w:rsidRDefault="00286DFA" w:rsidP="00826EEA">
      <w:pPr>
        <w:rPr>
          <w:lang w:val="en-US"/>
        </w:rPr>
      </w:pPr>
      <w:r w:rsidRPr="00286DFA">
        <w:rPr>
          <w:b/>
          <w:bCs/>
        </w:rPr>
        <w:t>Chạy thuật toán KMeans với các giá trị k khác nhau</w:t>
      </w:r>
      <w:r w:rsidRPr="00286DFA">
        <w:t>: Chạy thuật toán KMeans với các giá trị k từ 1 đến một giá trị lớn hơn, ví dụ như 10.</w:t>
      </w:r>
    </w:p>
    <w:p w14:paraId="4B9006EE" w14:textId="5EEE2F27" w:rsidR="00286DFA" w:rsidRDefault="00286DFA" w:rsidP="00286DFA">
      <w:pPr>
        <w:jc w:val="center"/>
        <w:rPr>
          <w:lang w:val="en-US"/>
        </w:rPr>
      </w:pPr>
      <w:r w:rsidRPr="00286DFA">
        <w:rPr>
          <w:noProof/>
          <w:lang w:val="en-US" w:eastAsia="en-US"/>
        </w:rPr>
        <w:drawing>
          <wp:inline distT="0" distB="0" distL="0" distR="0" wp14:anchorId="7293E6B9" wp14:editId="4290D83E">
            <wp:extent cx="4620270" cy="619211"/>
            <wp:effectExtent l="0" t="0" r="8890" b="9525"/>
            <wp:docPr id="1781508900" name="Picture 1" descr="A close 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08900" name="Picture 1" descr="A close up of a text&#10;&#10;Description automatically generated"/>
                    <pic:cNvPicPr/>
                  </pic:nvPicPr>
                  <pic:blipFill>
                    <a:blip r:embed="rId80"/>
                    <a:stretch>
                      <a:fillRect/>
                    </a:stretch>
                  </pic:blipFill>
                  <pic:spPr>
                    <a:xfrm>
                      <a:off x="0" y="0"/>
                      <a:ext cx="4620270" cy="619211"/>
                    </a:xfrm>
                    <a:prstGeom prst="rect">
                      <a:avLst/>
                    </a:prstGeom>
                  </pic:spPr>
                </pic:pic>
              </a:graphicData>
            </a:graphic>
          </wp:inline>
        </w:drawing>
      </w:r>
    </w:p>
    <w:p w14:paraId="17368762" w14:textId="0D54BEA9" w:rsidR="00286DFA" w:rsidRPr="000D6392" w:rsidRDefault="000D6392" w:rsidP="00286DFA">
      <w:pPr>
        <w:jc w:val="center"/>
        <w:rPr>
          <w:i/>
          <w:lang w:val="en-US"/>
        </w:rPr>
      </w:pPr>
      <w:r w:rsidRPr="000D6392">
        <w:rPr>
          <w:i/>
          <w:lang w:val="en-US"/>
        </w:rPr>
        <w:t>Hình 61. Chạy K-means với các giá trị k khác nhau</w:t>
      </w:r>
    </w:p>
    <w:p w14:paraId="38D6AAF3" w14:textId="3D57C490" w:rsidR="00286DFA" w:rsidRDefault="00CA3973" w:rsidP="00286DFA">
      <w:pPr>
        <w:rPr>
          <w:lang w:val="en-US"/>
        </w:rPr>
      </w:pPr>
      <w:r w:rsidRPr="00CA3973">
        <w:rPr>
          <w:b/>
          <w:bCs/>
        </w:rPr>
        <w:t>Tính toán WSS cho mỗi giá trị k</w:t>
      </w:r>
      <w:r w:rsidRPr="00CA3973">
        <w:t>: Với mỗi giá trị k, tính toán WSS để đánh giá mức độ chặt chẽ của các cụm.</w:t>
      </w:r>
    </w:p>
    <w:p w14:paraId="5DDA3D3C" w14:textId="301CDC69" w:rsidR="00CA3973" w:rsidRDefault="00D97FA2" w:rsidP="00286DFA">
      <w:pPr>
        <w:rPr>
          <w:lang w:val="en-US"/>
        </w:rPr>
      </w:pPr>
      <w:r w:rsidRPr="00BB36A5">
        <w:rPr>
          <w:noProof/>
          <w:lang w:val="en-US" w:eastAsia="en-US"/>
        </w:rPr>
        <w:drawing>
          <wp:inline distT="0" distB="0" distL="0" distR="0" wp14:anchorId="5E40831B" wp14:editId="6CA24F26">
            <wp:extent cx="5943600" cy="332105"/>
            <wp:effectExtent l="0" t="0" r="0" b="0"/>
            <wp:docPr id="15070335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033593" name=""/>
                    <pic:cNvPicPr/>
                  </pic:nvPicPr>
                  <pic:blipFill>
                    <a:blip r:embed="rId81"/>
                    <a:stretch>
                      <a:fillRect/>
                    </a:stretch>
                  </pic:blipFill>
                  <pic:spPr>
                    <a:xfrm>
                      <a:off x="0" y="0"/>
                      <a:ext cx="5943600" cy="332105"/>
                    </a:xfrm>
                    <a:prstGeom prst="rect">
                      <a:avLst/>
                    </a:prstGeom>
                  </pic:spPr>
                </pic:pic>
              </a:graphicData>
            </a:graphic>
          </wp:inline>
        </w:drawing>
      </w:r>
    </w:p>
    <w:p w14:paraId="43F91E3C" w14:textId="40E3049E" w:rsidR="00D97FA2" w:rsidRPr="000D6392" w:rsidRDefault="000D6392" w:rsidP="000D6392">
      <w:pPr>
        <w:jc w:val="center"/>
        <w:rPr>
          <w:i/>
          <w:lang w:val="en-US"/>
        </w:rPr>
      </w:pPr>
      <w:r w:rsidRPr="000D6392">
        <w:rPr>
          <w:i/>
          <w:lang w:val="en-US"/>
        </w:rPr>
        <w:t>Hình 62. Tính toán WSS</w:t>
      </w:r>
    </w:p>
    <w:p w14:paraId="060A54BB" w14:textId="3162CF40" w:rsidR="00CA3973" w:rsidRDefault="00CA3973" w:rsidP="00286DFA">
      <w:pPr>
        <w:rPr>
          <w:lang w:val="en-US"/>
        </w:rPr>
      </w:pPr>
      <w:r w:rsidRPr="00CA3973">
        <w:rPr>
          <w:b/>
          <w:bCs/>
        </w:rPr>
        <w:t>Vẽ biểu đồ Elbow</w:t>
      </w:r>
      <w:r w:rsidRPr="00CA3973">
        <w:t>: Vẽ biểu đồ WSS theo các giá trị k để tìm điểm "khuỷu tay".</w:t>
      </w:r>
    </w:p>
    <w:p w14:paraId="57888256" w14:textId="0FC8691D" w:rsidR="00CA3973" w:rsidRDefault="00E23A34" w:rsidP="00E23A34">
      <w:pPr>
        <w:jc w:val="center"/>
        <w:rPr>
          <w:lang w:val="en-US"/>
        </w:rPr>
      </w:pPr>
      <w:r w:rsidRPr="00E23A34">
        <w:rPr>
          <w:noProof/>
          <w:lang w:val="en-US" w:eastAsia="en-US"/>
        </w:rPr>
        <w:lastRenderedPageBreak/>
        <w:drawing>
          <wp:inline distT="0" distB="0" distL="0" distR="0" wp14:anchorId="167527A6" wp14:editId="3C540AEE">
            <wp:extent cx="2819400" cy="1044837"/>
            <wp:effectExtent l="0" t="0" r="0" b="3175"/>
            <wp:docPr id="1584449997"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449997" name="Picture 1" descr="A white background with black text&#10;&#10;Description automatically generated"/>
                    <pic:cNvPicPr/>
                  </pic:nvPicPr>
                  <pic:blipFill>
                    <a:blip r:embed="rId82"/>
                    <a:stretch>
                      <a:fillRect/>
                    </a:stretch>
                  </pic:blipFill>
                  <pic:spPr>
                    <a:xfrm>
                      <a:off x="0" y="0"/>
                      <a:ext cx="2821494" cy="1045613"/>
                    </a:xfrm>
                    <a:prstGeom prst="rect">
                      <a:avLst/>
                    </a:prstGeom>
                  </pic:spPr>
                </pic:pic>
              </a:graphicData>
            </a:graphic>
          </wp:inline>
        </w:drawing>
      </w:r>
    </w:p>
    <w:p w14:paraId="5C7D7F38" w14:textId="2BA3EBC0" w:rsidR="00D97FA2" w:rsidRPr="000D6392" w:rsidRDefault="000D6392" w:rsidP="000D6392">
      <w:pPr>
        <w:jc w:val="center"/>
        <w:rPr>
          <w:i/>
          <w:lang w:val="en-US"/>
        </w:rPr>
      </w:pPr>
      <w:r w:rsidRPr="000D6392">
        <w:rPr>
          <w:i/>
          <w:lang w:val="en-US"/>
        </w:rPr>
        <w:t>Hình 63. Vẽ biểu đồ Elbow</w:t>
      </w:r>
    </w:p>
    <w:p w14:paraId="449CFDF1" w14:textId="5DB88F37" w:rsidR="00CA3973" w:rsidRDefault="00CA3973" w:rsidP="00286DFA">
      <w:pPr>
        <w:rPr>
          <w:lang w:val="en-US"/>
        </w:rPr>
      </w:pPr>
      <w:r w:rsidRPr="00CA3973">
        <w:rPr>
          <w:b/>
          <w:bCs/>
        </w:rPr>
        <w:t>Xác định số lượng cụm tối ưu</w:t>
      </w:r>
      <w:r w:rsidRPr="00CA3973">
        <w:t>: Tìm giá trị k tại điểm elbow trên biểu đồ - điểm mà sau đó WSS giảm chậm lại.</w:t>
      </w:r>
    </w:p>
    <w:p w14:paraId="025DBBA4" w14:textId="7E145026" w:rsidR="00CA3973" w:rsidRDefault="00E40139" w:rsidP="00E40139">
      <w:pPr>
        <w:jc w:val="center"/>
        <w:rPr>
          <w:lang w:val="en-US"/>
        </w:rPr>
      </w:pPr>
      <w:r w:rsidRPr="00E40139">
        <w:rPr>
          <w:noProof/>
          <w:lang w:val="en-US" w:eastAsia="en-US"/>
        </w:rPr>
        <w:drawing>
          <wp:inline distT="0" distB="0" distL="0" distR="0" wp14:anchorId="6C53C0BB" wp14:editId="6FC9D469">
            <wp:extent cx="3886200" cy="1728053"/>
            <wp:effectExtent l="0" t="0" r="0" b="5715"/>
            <wp:docPr id="434915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91532" name="Picture 1" descr="A screenshot of a computer code&#10;&#10;Description automatically generated"/>
                    <pic:cNvPicPr/>
                  </pic:nvPicPr>
                  <pic:blipFill>
                    <a:blip r:embed="rId83"/>
                    <a:stretch>
                      <a:fillRect/>
                    </a:stretch>
                  </pic:blipFill>
                  <pic:spPr>
                    <a:xfrm>
                      <a:off x="0" y="0"/>
                      <a:ext cx="3895046" cy="1731986"/>
                    </a:xfrm>
                    <a:prstGeom prst="rect">
                      <a:avLst/>
                    </a:prstGeom>
                  </pic:spPr>
                </pic:pic>
              </a:graphicData>
            </a:graphic>
          </wp:inline>
        </w:drawing>
      </w:r>
    </w:p>
    <w:p w14:paraId="2A7C72F2" w14:textId="0B1E5F4C" w:rsidR="00E40139" w:rsidRPr="000D6392" w:rsidRDefault="000D6392" w:rsidP="00E40139">
      <w:pPr>
        <w:jc w:val="center"/>
        <w:rPr>
          <w:i/>
          <w:lang w:val="en-US"/>
        </w:rPr>
      </w:pPr>
      <w:r w:rsidRPr="000D6392">
        <w:rPr>
          <w:i/>
          <w:lang w:val="en-US"/>
        </w:rPr>
        <w:t>Hình 64. Tìm k tối ưu</w:t>
      </w:r>
    </w:p>
    <w:p w14:paraId="0B8B9E33" w14:textId="3DA62C50" w:rsidR="00E40139" w:rsidRDefault="00601C63" w:rsidP="00E40139">
      <w:pPr>
        <w:jc w:val="center"/>
        <w:rPr>
          <w:lang w:val="en-US"/>
        </w:rPr>
      </w:pPr>
      <w:r w:rsidRPr="00601C63">
        <w:rPr>
          <w:noProof/>
          <w:lang w:val="en-US" w:eastAsia="en-US"/>
        </w:rPr>
        <w:drawing>
          <wp:inline distT="0" distB="0" distL="0" distR="0" wp14:anchorId="2AFED96C" wp14:editId="3FE23264">
            <wp:extent cx="4468172" cy="3657600"/>
            <wp:effectExtent l="0" t="0" r="8890" b="0"/>
            <wp:docPr id="407807165"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807165" name="Picture 1" descr="A graph with a line&#10;&#10;Description automatically generated"/>
                    <pic:cNvPicPr/>
                  </pic:nvPicPr>
                  <pic:blipFill>
                    <a:blip r:embed="rId84"/>
                    <a:stretch>
                      <a:fillRect/>
                    </a:stretch>
                  </pic:blipFill>
                  <pic:spPr>
                    <a:xfrm>
                      <a:off x="0" y="0"/>
                      <a:ext cx="4476097" cy="3664087"/>
                    </a:xfrm>
                    <a:prstGeom prst="rect">
                      <a:avLst/>
                    </a:prstGeom>
                  </pic:spPr>
                </pic:pic>
              </a:graphicData>
            </a:graphic>
          </wp:inline>
        </w:drawing>
      </w:r>
    </w:p>
    <w:p w14:paraId="35A7FE17" w14:textId="77777777" w:rsidR="00CA3973" w:rsidRPr="000D6392" w:rsidRDefault="000D6392" w:rsidP="000D6392">
      <w:pPr>
        <w:jc w:val="center"/>
        <w:rPr>
          <w:i/>
          <w:lang w:val="en-US"/>
        </w:rPr>
      </w:pPr>
      <w:r w:rsidRPr="000D6392">
        <w:rPr>
          <w:i/>
          <w:lang w:val="en-US"/>
        </w:rPr>
        <w:t>Hình 65. Kết quả</w:t>
      </w:r>
    </w:p>
    <w:p w14:paraId="30F8715C" w14:textId="1644BE0F" w:rsidR="00CA3973" w:rsidRDefault="00CA3973" w:rsidP="00286DFA">
      <w:pPr>
        <w:rPr>
          <w:lang w:val="en-US"/>
        </w:rPr>
      </w:pPr>
      <w:r w:rsidRPr="00CA3973">
        <w:lastRenderedPageBreak/>
        <w:t>Sau khi xác định được số lượng cụm tối ưu (optimal k), ta có thể chạy thuật toán KMeans với k tối ưu đó để phân cụm dữ liệu.</w:t>
      </w:r>
    </w:p>
    <w:p w14:paraId="772FF74B" w14:textId="77777777" w:rsidR="00CA3973" w:rsidRPr="00CA3973" w:rsidRDefault="00CA3973" w:rsidP="00286DFA">
      <w:pPr>
        <w:rPr>
          <w:lang w:val="en-US"/>
        </w:rPr>
      </w:pPr>
    </w:p>
    <w:p w14:paraId="276A6D2C" w14:textId="618B5BA4" w:rsidR="00B41D62" w:rsidRPr="00B41D62" w:rsidRDefault="000B6A3D" w:rsidP="000B6A3D">
      <w:pPr>
        <w:pStyle w:val="Heading3"/>
        <w:rPr>
          <w:lang w:val="en-US"/>
        </w:rPr>
      </w:pPr>
      <w:bookmarkStart w:id="26" w:name="_Toc168424578"/>
      <w:r>
        <w:rPr>
          <w:lang w:val="en-US"/>
        </w:rPr>
        <w:t xml:space="preserve">3.3.3. </w:t>
      </w:r>
      <w:r w:rsidR="00B41D62" w:rsidRPr="00B41D62">
        <w:rPr>
          <w:lang w:val="en-US"/>
        </w:rPr>
        <w:t>KMeans Song Song và Không Song Song</w:t>
      </w:r>
      <w:bookmarkEnd w:id="26"/>
    </w:p>
    <w:p w14:paraId="3297968A" w14:textId="77777777" w:rsidR="001720AC" w:rsidRPr="001720AC" w:rsidRDefault="001720AC" w:rsidP="001720AC">
      <w:pPr>
        <w:rPr>
          <w:b/>
          <w:bCs/>
          <w:lang w:val="en-US"/>
        </w:rPr>
      </w:pPr>
      <w:r w:rsidRPr="001720AC">
        <w:rPr>
          <w:b/>
          <w:bCs/>
          <w:lang w:val="en-US"/>
        </w:rPr>
        <w:t>Hàm KMeans Song Song</w:t>
      </w:r>
    </w:p>
    <w:p w14:paraId="7C76EF91" w14:textId="77777777" w:rsidR="001720AC" w:rsidRPr="001720AC" w:rsidRDefault="001720AC" w:rsidP="001720AC">
      <w:pPr>
        <w:rPr>
          <w:lang w:val="en-US"/>
        </w:rPr>
      </w:pPr>
      <w:r w:rsidRPr="001720AC">
        <w:rPr>
          <w:lang w:val="en-US"/>
        </w:rPr>
        <w:t>Hàm KMeans song song được thiết kế để tận dụng lợi thế của Spark nhằm xử lý dữ liệu lớn bằng cách phân tán công việc qua nhiều nút trong một cụm (cluster) máy tính.</w:t>
      </w:r>
    </w:p>
    <w:p w14:paraId="22C7EA64" w14:textId="410A4961" w:rsidR="00A35EE5" w:rsidRDefault="00B75DA9" w:rsidP="00826EEA">
      <w:pPr>
        <w:rPr>
          <w:lang w:val="en-US"/>
        </w:rPr>
      </w:pPr>
      <w:r w:rsidRPr="00B75DA9">
        <w:rPr>
          <w:noProof/>
          <w:lang w:val="en-US" w:eastAsia="en-US"/>
        </w:rPr>
        <w:drawing>
          <wp:inline distT="0" distB="0" distL="0" distR="0" wp14:anchorId="42ADD57F" wp14:editId="7D51AEB8">
            <wp:extent cx="5943600" cy="1034415"/>
            <wp:effectExtent l="0" t="0" r="0" b="0"/>
            <wp:docPr id="140957821" name="Picture 1"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57821" name="Picture 1" descr="A computer code with text&#10;&#10;Description automatically generated with medium confidence"/>
                    <pic:cNvPicPr/>
                  </pic:nvPicPr>
                  <pic:blipFill>
                    <a:blip r:embed="rId85"/>
                    <a:stretch>
                      <a:fillRect/>
                    </a:stretch>
                  </pic:blipFill>
                  <pic:spPr>
                    <a:xfrm>
                      <a:off x="0" y="0"/>
                      <a:ext cx="5943600" cy="1034415"/>
                    </a:xfrm>
                    <a:prstGeom prst="rect">
                      <a:avLst/>
                    </a:prstGeom>
                  </pic:spPr>
                </pic:pic>
              </a:graphicData>
            </a:graphic>
          </wp:inline>
        </w:drawing>
      </w:r>
    </w:p>
    <w:p w14:paraId="08CB84A3" w14:textId="77777777" w:rsidR="00B75DA9" w:rsidRPr="000D6392" w:rsidRDefault="000D6392" w:rsidP="00B75DA9">
      <w:pPr>
        <w:jc w:val="center"/>
        <w:rPr>
          <w:i/>
          <w:lang w:val="en-US"/>
        </w:rPr>
      </w:pPr>
      <w:r w:rsidRPr="000D6392">
        <w:rPr>
          <w:i/>
          <w:lang w:val="en-US"/>
        </w:rPr>
        <w:t>Hình 66. Hàm K-means song song</w:t>
      </w:r>
    </w:p>
    <w:p w14:paraId="277330D7" w14:textId="0ADCC0F1" w:rsidR="000F65E3" w:rsidRPr="000F65E3" w:rsidRDefault="000F65E3" w:rsidP="000F65E3">
      <w:pPr>
        <w:rPr>
          <w:b/>
          <w:bCs/>
          <w:lang w:val="en-US"/>
        </w:rPr>
      </w:pPr>
      <w:r>
        <w:rPr>
          <w:b/>
          <w:bCs/>
          <w:lang w:val="en-US"/>
        </w:rPr>
        <w:t>Cách thực hiện</w:t>
      </w:r>
      <w:r w:rsidRPr="000F65E3">
        <w:rPr>
          <w:b/>
          <w:bCs/>
          <w:lang w:val="en-US"/>
        </w:rPr>
        <w:t>:</w:t>
      </w:r>
    </w:p>
    <w:p w14:paraId="09255EBB" w14:textId="77777777" w:rsidR="000F65E3" w:rsidRPr="000F65E3" w:rsidRDefault="000F65E3" w:rsidP="00BC036F">
      <w:pPr>
        <w:numPr>
          <w:ilvl w:val="0"/>
          <w:numId w:val="20"/>
        </w:numPr>
        <w:rPr>
          <w:lang w:val="en-US"/>
        </w:rPr>
      </w:pPr>
      <w:r w:rsidRPr="000F65E3">
        <w:rPr>
          <w:b/>
          <w:bCs/>
          <w:lang w:val="en-US"/>
        </w:rPr>
        <w:t>Khởi tạo centroids</w:t>
      </w:r>
      <w:r w:rsidRPr="000F65E3">
        <w:rPr>
          <w:lang w:val="en-US"/>
        </w:rPr>
        <w:t>: Lấy mẫu ngẫu nhiên từ dữ liệu ban đầu để chọn các centroids khởi tạo.</w:t>
      </w:r>
    </w:p>
    <w:p w14:paraId="79AFEF5E" w14:textId="77777777" w:rsidR="000F65E3" w:rsidRPr="000F65E3" w:rsidRDefault="000F65E3" w:rsidP="00BC036F">
      <w:pPr>
        <w:numPr>
          <w:ilvl w:val="0"/>
          <w:numId w:val="20"/>
        </w:numPr>
        <w:rPr>
          <w:lang w:val="en-US"/>
        </w:rPr>
      </w:pPr>
      <w:r w:rsidRPr="000F65E3">
        <w:rPr>
          <w:b/>
          <w:bCs/>
          <w:lang w:val="en-US"/>
        </w:rPr>
        <w:t>Gán cụm</w:t>
      </w:r>
      <w:r w:rsidRPr="000F65E3">
        <w:rPr>
          <w:lang w:val="en-US"/>
        </w:rPr>
        <w:t xml:space="preserve">: Sử dụng </w:t>
      </w:r>
      <w:r w:rsidRPr="000F65E3">
        <w:rPr>
          <w:b/>
          <w:bCs/>
          <w:lang w:val="en-US"/>
        </w:rPr>
        <w:t>map</w:t>
      </w:r>
      <w:r w:rsidRPr="000F65E3">
        <w:rPr>
          <w:lang w:val="en-US"/>
        </w:rPr>
        <w:t xml:space="preserve"> để gán mỗi điểm dữ liệu vào cụm gần nhất. </w:t>
      </w:r>
      <w:r w:rsidRPr="000F65E3">
        <w:rPr>
          <w:b/>
          <w:bCs/>
          <w:lang w:val="en-US"/>
        </w:rPr>
        <w:t>groupByKey</w:t>
      </w:r>
      <w:r w:rsidRPr="000F65E3">
        <w:rPr>
          <w:lang w:val="en-US"/>
        </w:rPr>
        <w:t xml:space="preserve"> nhóm các điểm dữ liệu theo cụm và </w:t>
      </w:r>
      <w:r w:rsidRPr="000F65E3">
        <w:rPr>
          <w:b/>
          <w:bCs/>
          <w:lang w:val="en-US"/>
        </w:rPr>
        <w:t>mapValues</w:t>
      </w:r>
      <w:r w:rsidRPr="000F65E3">
        <w:rPr>
          <w:lang w:val="en-US"/>
        </w:rPr>
        <w:t xml:space="preserve"> để biến đổi các điểm dữ liệu trong mỗi cụm thành một danh sách.</w:t>
      </w:r>
    </w:p>
    <w:p w14:paraId="6D7ED544" w14:textId="77777777" w:rsidR="000F65E3" w:rsidRPr="000F65E3" w:rsidRDefault="000F65E3" w:rsidP="00BC036F">
      <w:pPr>
        <w:numPr>
          <w:ilvl w:val="0"/>
          <w:numId w:val="20"/>
        </w:numPr>
        <w:rPr>
          <w:lang w:val="en-US"/>
        </w:rPr>
      </w:pPr>
      <w:r w:rsidRPr="000F65E3">
        <w:rPr>
          <w:b/>
          <w:bCs/>
          <w:lang w:val="en-US"/>
        </w:rPr>
        <w:t>Tính toán centroids mới</w:t>
      </w:r>
      <w:r w:rsidRPr="000F65E3">
        <w:rPr>
          <w:lang w:val="en-US"/>
        </w:rPr>
        <w:t>: Với mỗi cụm, tính toán centroid mới bằng cách lấy trung bình của tất cả các điểm dữ liệu trong cụm đó.</w:t>
      </w:r>
    </w:p>
    <w:p w14:paraId="35C8961A" w14:textId="77777777" w:rsidR="000F65E3" w:rsidRPr="000F65E3" w:rsidRDefault="000F65E3" w:rsidP="00BC036F">
      <w:pPr>
        <w:numPr>
          <w:ilvl w:val="0"/>
          <w:numId w:val="20"/>
        </w:numPr>
        <w:rPr>
          <w:lang w:val="en-US"/>
        </w:rPr>
      </w:pPr>
      <w:r w:rsidRPr="000F65E3">
        <w:rPr>
          <w:b/>
          <w:bCs/>
          <w:lang w:val="en-US"/>
        </w:rPr>
        <w:t>Lặp lại</w:t>
      </w:r>
      <w:r w:rsidRPr="000F65E3">
        <w:rPr>
          <w:lang w:val="en-US"/>
        </w:rPr>
        <w:t>: Quá trình gán cụm và tính toán lại centroids được lặp lại trong một số lần xác định (</w:t>
      </w:r>
      <w:r w:rsidRPr="000F65E3">
        <w:rPr>
          <w:b/>
          <w:bCs/>
          <w:lang w:val="en-US"/>
        </w:rPr>
        <w:t>max_iterations</w:t>
      </w:r>
      <w:r w:rsidRPr="000F65E3">
        <w:rPr>
          <w:lang w:val="en-US"/>
        </w:rPr>
        <w:t>).</w:t>
      </w:r>
    </w:p>
    <w:p w14:paraId="6B333BC9" w14:textId="77777777" w:rsidR="000F65E3" w:rsidRPr="000F65E3" w:rsidRDefault="000F65E3" w:rsidP="00BC036F">
      <w:pPr>
        <w:numPr>
          <w:ilvl w:val="0"/>
          <w:numId w:val="20"/>
        </w:numPr>
        <w:rPr>
          <w:lang w:val="en-US"/>
        </w:rPr>
      </w:pPr>
      <w:r w:rsidRPr="000F65E3">
        <w:rPr>
          <w:b/>
          <w:bCs/>
          <w:lang w:val="en-US"/>
        </w:rPr>
        <w:t>Tính toán WSS</w:t>
      </w:r>
      <w:r w:rsidRPr="000F65E3">
        <w:rPr>
          <w:lang w:val="en-US"/>
        </w:rPr>
        <w:t>: Tổng hợp bình phương khoảng cách từ mỗi điểm dữ liệu đến centroid của cụm của nó để tính WSS.</w:t>
      </w:r>
    </w:p>
    <w:p w14:paraId="57097369" w14:textId="77777777" w:rsidR="001720AC" w:rsidRDefault="001720AC" w:rsidP="00826EEA">
      <w:pPr>
        <w:rPr>
          <w:lang w:val="en-US"/>
        </w:rPr>
      </w:pPr>
    </w:p>
    <w:p w14:paraId="2D8F0119" w14:textId="77777777" w:rsidR="000F65E3" w:rsidRPr="000F65E3" w:rsidRDefault="000F65E3" w:rsidP="000F65E3">
      <w:pPr>
        <w:rPr>
          <w:b/>
          <w:bCs/>
          <w:lang w:val="en-US"/>
        </w:rPr>
      </w:pPr>
      <w:r w:rsidRPr="000F65E3">
        <w:rPr>
          <w:b/>
          <w:bCs/>
          <w:lang w:val="en-US"/>
        </w:rPr>
        <w:t>Hàm KMeans Không Song Song</w:t>
      </w:r>
    </w:p>
    <w:p w14:paraId="6229F339" w14:textId="77777777" w:rsidR="000F65E3" w:rsidRPr="000F65E3" w:rsidRDefault="000F65E3" w:rsidP="000F65E3">
      <w:pPr>
        <w:rPr>
          <w:lang w:val="en-US"/>
        </w:rPr>
      </w:pPr>
      <w:r w:rsidRPr="000F65E3">
        <w:rPr>
          <w:lang w:val="en-US"/>
        </w:rPr>
        <w:t>Hàm KMeans không song song không sử dụng Spark, thay vào đó xử lý toàn bộ dữ liệu trên một máy tính duy nhất. Dữ liệu được lưu trong một danh sách (list) và tất cả các phép tính đều được thực hiện tuần tự.</w:t>
      </w:r>
    </w:p>
    <w:p w14:paraId="7387218F" w14:textId="1BF1EC00" w:rsidR="000F65E3" w:rsidRDefault="000471CB" w:rsidP="00826EEA">
      <w:pPr>
        <w:rPr>
          <w:lang w:val="en-US"/>
        </w:rPr>
      </w:pPr>
      <w:r w:rsidRPr="000471CB">
        <w:rPr>
          <w:noProof/>
          <w:lang w:val="en-US" w:eastAsia="en-US"/>
        </w:rPr>
        <w:lastRenderedPageBreak/>
        <w:drawing>
          <wp:inline distT="0" distB="0" distL="0" distR="0" wp14:anchorId="2AF77865" wp14:editId="40C0DAD1">
            <wp:extent cx="5943600" cy="3677285"/>
            <wp:effectExtent l="0" t="0" r="0" b="0"/>
            <wp:docPr id="1432714891"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714891" name="Picture 1" descr="A screen shot of a computer code&#10;&#10;Description automatically generated"/>
                    <pic:cNvPicPr/>
                  </pic:nvPicPr>
                  <pic:blipFill>
                    <a:blip r:embed="rId86"/>
                    <a:stretch>
                      <a:fillRect/>
                    </a:stretch>
                  </pic:blipFill>
                  <pic:spPr>
                    <a:xfrm>
                      <a:off x="0" y="0"/>
                      <a:ext cx="5943600" cy="3677285"/>
                    </a:xfrm>
                    <a:prstGeom prst="rect">
                      <a:avLst/>
                    </a:prstGeom>
                  </pic:spPr>
                </pic:pic>
              </a:graphicData>
            </a:graphic>
          </wp:inline>
        </w:drawing>
      </w:r>
    </w:p>
    <w:p w14:paraId="76FBA0C4" w14:textId="09D08DB7" w:rsidR="00A02711" w:rsidRPr="000D6392" w:rsidRDefault="000D6392" w:rsidP="00A02711">
      <w:pPr>
        <w:jc w:val="center"/>
        <w:rPr>
          <w:i/>
          <w:lang w:val="en-US"/>
        </w:rPr>
      </w:pPr>
      <w:r w:rsidRPr="000D6392">
        <w:rPr>
          <w:i/>
          <w:lang w:val="en-US"/>
        </w:rPr>
        <w:t>Hình 67. Hàm K-means không song song</w:t>
      </w:r>
    </w:p>
    <w:p w14:paraId="7497ED65" w14:textId="4FEB7D45" w:rsidR="006E3DEC" w:rsidRPr="006E3DEC" w:rsidRDefault="006E3DEC" w:rsidP="006E3DEC">
      <w:pPr>
        <w:rPr>
          <w:b/>
          <w:bCs/>
          <w:lang w:val="en-US"/>
        </w:rPr>
      </w:pPr>
      <w:r>
        <w:rPr>
          <w:b/>
          <w:bCs/>
          <w:lang w:val="en-US"/>
        </w:rPr>
        <w:t>Cách thực hiện</w:t>
      </w:r>
      <w:r w:rsidRPr="006E3DEC">
        <w:rPr>
          <w:b/>
          <w:bCs/>
          <w:lang w:val="en-US"/>
        </w:rPr>
        <w:t>:</w:t>
      </w:r>
    </w:p>
    <w:p w14:paraId="037B3707" w14:textId="77777777" w:rsidR="006E3DEC" w:rsidRPr="006E3DEC" w:rsidRDefault="006E3DEC" w:rsidP="00BC036F">
      <w:pPr>
        <w:numPr>
          <w:ilvl w:val="0"/>
          <w:numId w:val="21"/>
        </w:numPr>
        <w:rPr>
          <w:lang w:val="en-US"/>
        </w:rPr>
      </w:pPr>
      <w:r w:rsidRPr="006E3DEC">
        <w:rPr>
          <w:b/>
          <w:bCs/>
          <w:lang w:val="en-US"/>
        </w:rPr>
        <w:t>Khởi tạo centroids</w:t>
      </w:r>
      <w:r w:rsidRPr="006E3DEC">
        <w:rPr>
          <w:lang w:val="en-US"/>
        </w:rPr>
        <w:t>: Lấy mẫu ngẫu nhiên từ dữ liệu ban đầu để chọn các centroids khởi tạo.</w:t>
      </w:r>
    </w:p>
    <w:p w14:paraId="28FABA6C" w14:textId="77777777" w:rsidR="006E3DEC" w:rsidRPr="006E3DEC" w:rsidRDefault="006E3DEC" w:rsidP="00BC036F">
      <w:pPr>
        <w:numPr>
          <w:ilvl w:val="0"/>
          <w:numId w:val="21"/>
        </w:numPr>
        <w:rPr>
          <w:lang w:val="en-US"/>
        </w:rPr>
      </w:pPr>
      <w:r w:rsidRPr="006E3DEC">
        <w:rPr>
          <w:b/>
          <w:bCs/>
          <w:lang w:val="en-US"/>
        </w:rPr>
        <w:t>Gán cụm</w:t>
      </w:r>
      <w:r w:rsidRPr="006E3DEC">
        <w:rPr>
          <w:lang w:val="en-US"/>
        </w:rPr>
        <w:t>: Mỗi điểm dữ liệu được gán vào cụm gần nhất bằng cách tính toán khoảng cách Euclidean và chọn centroid gần nhất.</w:t>
      </w:r>
    </w:p>
    <w:p w14:paraId="35CE8186" w14:textId="77777777" w:rsidR="006E3DEC" w:rsidRPr="006E3DEC" w:rsidRDefault="006E3DEC" w:rsidP="00BC036F">
      <w:pPr>
        <w:numPr>
          <w:ilvl w:val="0"/>
          <w:numId w:val="21"/>
        </w:numPr>
        <w:rPr>
          <w:lang w:val="en-US"/>
        </w:rPr>
      </w:pPr>
      <w:r w:rsidRPr="006E3DEC">
        <w:rPr>
          <w:b/>
          <w:bCs/>
          <w:lang w:val="en-US"/>
        </w:rPr>
        <w:t>Tính toán centroids mới</w:t>
      </w:r>
      <w:r w:rsidRPr="006E3DEC">
        <w:rPr>
          <w:lang w:val="en-US"/>
        </w:rPr>
        <w:t>: Với mỗi cụm, tính toán centroid mới bằng cách lấy trung bình của tất cả các điểm dữ liệu trong cụm đó.</w:t>
      </w:r>
    </w:p>
    <w:p w14:paraId="4E4BC5AC" w14:textId="77777777" w:rsidR="006E3DEC" w:rsidRPr="006E3DEC" w:rsidRDefault="006E3DEC" w:rsidP="00BC036F">
      <w:pPr>
        <w:numPr>
          <w:ilvl w:val="0"/>
          <w:numId w:val="21"/>
        </w:numPr>
        <w:rPr>
          <w:lang w:val="en-US"/>
        </w:rPr>
      </w:pPr>
      <w:r w:rsidRPr="006E3DEC">
        <w:rPr>
          <w:b/>
          <w:bCs/>
          <w:lang w:val="en-US"/>
        </w:rPr>
        <w:t>Lặp lại</w:t>
      </w:r>
      <w:r w:rsidRPr="006E3DEC">
        <w:rPr>
          <w:lang w:val="en-US"/>
        </w:rPr>
        <w:t>: Quá trình gán cụm và tính toán lại centroids được lặp lại trong một số lần xác định (</w:t>
      </w:r>
      <w:r w:rsidRPr="006E3DEC">
        <w:rPr>
          <w:b/>
          <w:bCs/>
          <w:lang w:val="en-US"/>
        </w:rPr>
        <w:t>max_iterations</w:t>
      </w:r>
      <w:r w:rsidRPr="006E3DEC">
        <w:rPr>
          <w:lang w:val="en-US"/>
        </w:rPr>
        <w:t>).</w:t>
      </w:r>
    </w:p>
    <w:p w14:paraId="5BAF7709" w14:textId="63215172" w:rsidR="00A35EE5" w:rsidRDefault="00636C5C" w:rsidP="000B6A3D">
      <w:pPr>
        <w:pStyle w:val="Heading2"/>
        <w:rPr>
          <w:lang w:val="en-US"/>
        </w:rPr>
      </w:pPr>
      <w:bookmarkStart w:id="27" w:name="_Toc168424579"/>
      <w:r>
        <w:rPr>
          <w:lang w:val="en-US"/>
        </w:rPr>
        <w:t>3.4. Ứng dụng Spark Cluster</w:t>
      </w:r>
      <w:r w:rsidR="00A73892">
        <w:rPr>
          <w:lang w:val="en-US"/>
        </w:rPr>
        <w:t xml:space="preserve"> </w:t>
      </w:r>
      <w:r w:rsidR="00A73892" w:rsidRPr="00A73892">
        <w:rPr>
          <w:lang w:val="en-US"/>
        </w:rPr>
        <w:t>tro</w:t>
      </w:r>
      <w:r w:rsidR="00A73892">
        <w:rPr>
          <w:lang w:val="en-US"/>
        </w:rPr>
        <w:t>ng</w:t>
      </w:r>
      <w:r w:rsidR="00A73892" w:rsidRPr="00A73892">
        <w:rPr>
          <w:lang w:val="en-US"/>
        </w:rPr>
        <w:t xml:space="preserve"> Data Mining</w:t>
      </w:r>
      <w:bookmarkEnd w:id="27"/>
    </w:p>
    <w:p w14:paraId="1D60AC28" w14:textId="7C8CA9A6" w:rsidR="00A35EE5" w:rsidRDefault="000F6ECC" w:rsidP="00826EEA">
      <w:pPr>
        <w:rPr>
          <w:lang w:val="en-US"/>
        </w:rPr>
      </w:pPr>
      <w:r w:rsidRPr="000F6ECC">
        <w:rPr>
          <w:b/>
          <w:bCs/>
        </w:rPr>
        <w:t>Apache Spark</w:t>
      </w:r>
      <w:r w:rsidRPr="000F6ECC">
        <w:t xml:space="preserve"> là một framework xử lý dữ liệu lớn phân tán, được thiết kế để xử lý nhanh và hiệu quả các tập dữ liệu lớn. Trong bối cảnh phân cụm KMeans, Spark Cluster giúp tăng tốc quá trình tính toán nhờ vào khả năng xử lý phân tán và song song.</w:t>
      </w:r>
      <w:r w:rsidR="009A06C6">
        <w:fldChar w:fldCharType="begin"/>
      </w:r>
      <w:r w:rsidR="009A06C6">
        <w:instrText xml:space="preserve"> ADDIN ZOTERO_ITEM CSL_CITATION {"citationID":"cFbLpqks","properties":{"formattedCitation":"[5]","plainCitation":"[5]","noteIndex":0},"citationItems":[{"id":19,"uris":["http://zotero.org/users/local/lxwLatQA/items/QXZS2JJE"],"itemData":{"id":19,"type":"webpage","title":"Cluster Mode Overview - Spark 3.5.1 Documentation","URL":"https://spark.apache.org/docs/latest/cluster-overview.html","accessed":{"date-parts":[["2024",6,4]]}}}],"schema":"https://github.com/citation-style-language/schema/raw/master/csl-citation.json"} </w:instrText>
      </w:r>
      <w:r w:rsidR="009A06C6">
        <w:fldChar w:fldCharType="separate"/>
      </w:r>
      <w:r w:rsidR="009A06C6" w:rsidRPr="009A06C6">
        <w:rPr>
          <w:rFonts w:cs="Times New Roman"/>
        </w:rPr>
        <w:t>[5]</w:t>
      </w:r>
      <w:r w:rsidR="009A06C6">
        <w:fldChar w:fldCharType="end"/>
      </w:r>
    </w:p>
    <w:p w14:paraId="7D8FAED0" w14:textId="77777777" w:rsidR="00095DA1" w:rsidRDefault="00095DA1" w:rsidP="00BE41E4">
      <w:pPr>
        <w:rPr>
          <w:b/>
          <w:bCs/>
          <w:lang w:val="en-US"/>
        </w:rPr>
      </w:pPr>
    </w:p>
    <w:p w14:paraId="05FD2DAC" w14:textId="7C6659CB" w:rsidR="00BE41E4" w:rsidRDefault="00095DA1" w:rsidP="00BE41E4">
      <w:pPr>
        <w:rPr>
          <w:b/>
          <w:bCs/>
          <w:lang w:val="en-US"/>
        </w:rPr>
      </w:pPr>
      <w:r w:rsidRPr="00095DA1">
        <w:rPr>
          <w:b/>
          <w:noProof/>
          <w:lang w:val="en-US" w:eastAsia="en-US"/>
        </w:rPr>
        <w:lastRenderedPageBreak/>
        <w:drawing>
          <wp:inline distT="0" distB="0" distL="0" distR="0" wp14:anchorId="625B6100" wp14:editId="0EA8CA52">
            <wp:extent cx="5943600" cy="2867025"/>
            <wp:effectExtent l="0" t="0" r="0" b="9525"/>
            <wp:docPr id="1624769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69639" name=""/>
                    <pic:cNvPicPr/>
                  </pic:nvPicPr>
                  <pic:blipFill>
                    <a:blip r:embed="rId87"/>
                    <a:stretch>
                      <a:fillRect/>
                    </a:stretch>
                  </pic:blipFill>
                  <pic:spPr>
                    <a:xfrm>
                      <a:off x="0" y="0"/>
                      <a:ext cx="5943600" cy="2867025"/>
                    </a:xfrm>
                    <a:prstGeom prst="rect">
                      <a:avLst/>
                    </a:prstGeom>
                  </pic:spPr>
                </pic:pic>
              </a:graphicData>
            </a:graphic>
          </wp:inline>
        </w:drawing>
      </w:r>
    </w:p>
    <w:p w14:paraId="02E63913" w14:textId="4C788854" w:rsidR="00095DA1" w:rsidRPr="006B5285" w:rsidRDefault="006B5285" w:rsidP="00095DA1">
      <w:pPr>
        <w:jc w:val="center"/>
        <w:rPr>
          <w:i/>
          <w:lang w:val="en-US"/>
        </w:rPr>
      </w:pPr>
      <w:r w:rsidRPr="006B5285">
        <w:rPr>
          <w:i/>
          <w:lang w:val="en-US"/>
        </w:rPr>
        <w:t xml:space="preserve">Hình 68. </w:t>
      </w:r>
      <w:r w:rsidR="00AA17BA" w:rsidRPr="006B5285">
        <w:rPr>
          <w:i/>
          <w:lang w:val="en-US"/>
        </w:rPr>
        <w:t>Spark Cluster Diagram</w:t>
      </w:r>
    </w:p>
    <w:p w14:paraId="1A11A049" w14:textId="7EC27B32" w:rsidR="00BE41E4" w:rsidRPr="00BE41E4" w:rsidRDefault="00BE41E4" w:rsidP="00BE41E4">
      <w:pPr>
        <w:rPr>
          <w:b/>
          <w:bCs/>
          <w:lang w:val="en-US"/>
        </w:rPr>
      </w:pPr>
      <w:r w:rsidRPr="00BE41E4">
        <w:rPr>
          <w:b/>
          <w:bCs/>
          <w:lang w:val="en-US"/>
        </w:rPr>
        <w:t>Cách Cấu Hình và Cài Đặt Spark Cluster</w:t>
      </w:r>
    </w:p>
    <w:p w14:paraId="313EC56C" w14:textId="07823924" w:rsidR="00BE41E4" w:rsidRPr="00BE41E4" w:rsidRDefault="00BE41E4" w:rsidP="00BE41E4">
      <w:pPr>
        <w:rPr>
          <w:lang w:val="en-US"/>
        </w:rPr>
      </w:pPr>
      <w:r w:rsidRPr="00BE41E4">
        <w:rPr>
          <w:lang w:val="en-US"/>
        </w:rPr>
        <w:t>Để cài đặt và cấu hình một Spark Cluster, cần thiết lập các biến môi trường và chạy các dịch vụ Master và Worker. Dưới đây là các bước cụ thể:</w:t>
      </w:r>
    </w:p>
    <w:p w14:paraId="6268184D" w14:textId="5E55749A" w:rsidR="0052430D" w:rsidRPr="0052430D" w:rsidRDefault="0052430D" w:rsidP="0052430D">
      <w:pPr>
        <w:rPr>
          <w:b/>
          <w:bCs/>
          <w:lang w:val="en-US"/>
        </w:rPr>
      </w:pPr>
      <w:r w:rsidRPr="0052430D">
        <w:rPr>
          <w:b/>
          <w:bCs/>
          <w:lang w:val="en-US"/>
        </w:rPr>
        <w:t>Cài Đặt Apache Spark:</w:t>
      </w:r>
    </w:p>
    <w:p w14:paraId="4E793895" w14:textId="77777777" w:rsidR="0052430D" w:rsidRPr="0052430D" w:rsidRDefault="0052430D" w:rsidP="0052430D">
      <w:pPr>
        <w:rPr>
          <w:lang w:val="en-US"/>
        </w:rPr>
      </w:pPr>
      <w:r w:rsidRPr="0052430D">
        <w:rPr>
          <w:lang w:val="en-US"/>
        </w:rPr>
        <w:t>Tải Apache Spark từ trang chủ và giải nén.</w:t>
      </w:r>
    </w:p>
    <w:p w14:paraId="1DAA63A3" w14:textId="480E924A" w:rsidR="006F18DB" w:rsidRPr="00BE41E4" w:rsidRDefault="0052430D" w:rsidP="0052430D">
      <w:pPr>
        <w:rPr>
          <w:lang w:val="en-US"/>
        </w:rPr>
      </w:pPr>
      <w:r w:rsidRPr="0052430D">
        <w:rPr>
          <w:lang w:val="en-US"/>
        </w:rPr>
        <w:t>Đảm bảo đã cài đặt Java Development Kit (JD</w:t>
      </w:r>
      <w:r>
        <w:rPr>
          <w:lang w:val="en-US"/>
        </w:rPr>
        <w:t>K)</w:t>
      </w:r>
      <w:r w:rsidR="00314988">
        <w:rPr>
          <w:lang w:val="en-US"/>
        </w:rPr>
        <w:t xml:space="preserve"> </w:t>
      </w:r>
    </w:p>
    <w:p w14:paraId="7178A279" w14:textId="77777777" w:rsidR="006F18DB" w:rsidRDefault="006F18DB" w:rsidP="00826EEA">
      <w:pPr>
        <w:rPr>
          <w:lang w:val="en-US"/>
        </w:rPr>
      </w:pPr>
      <w:r w:rsidRPr="006F18DB">
        <w:rPr>
          <w:b/>
          <w:bCs/>
        </w:rPr>
        <w:t>Cấu Hình Biến Môi Trường</w:t>
      </w:r>
      <w:r w:rsidRPr="006F18DB">
        <w:t xml:space="preserve">: </w:t>
      </w:r>
    </w:p>
    <w:p w14:paraId="4D5E1C17" w14:textId="2CBD33CA" w:rsidR="00A35EE5" w:rsidRDefault="006F18DB" w:rsidP="00826EEA">
      <w:pPr>
        <w:rPr>
          <w:lang w:val="en-US"/>
        </w:rPr>
      </w:pPr>
      <w:r w:rsidRPr="006F18DB">
        <w:t xml:space="preserve">Tạo tệp </w:t>
      </w:r>
      <w:r w:rsidRPr="006F18DB">
        <w:rPr>
          <w:b/>
          <w:bCs/>
        </w:rPr>
        <w:t>spark-env.sh</w:t>
      </w:r>
      <w:r w:rsidRPr="006F18DB">
        <w:t xml:space="preserve"> trong thư mục </w:t>
      </w:r>
      <w:r w:rsidRPr="006F18DB">
        <w:rPr>
          <w:b/>
          <w:bCs/>
        </w:rPr>
        <w:t>conf</w:t>
      </w:r>
      <w:r w:rsidRPr="006F18DB">
        <w:t xml:space="preserve"> của Spark và thêm các dòng cấu hình sau:</w:t>
      </w:r>
    </w:p>
    <w:p w14:paraId="02FED1C8" w14:textId="19424CCE" w:rsidR="00A35EE5" w:rsidRDefault="00EC72D1" w:rsidP="00826EEA">
      <w:pPr>
        <w:rPr>
          <w:lang w:val="en-US"/>
        </w:rPr>
      </w:pPr>
      <w:r w:rsidRPr="00EC72D1">
        <w:rPr>
          <w:noProof/>
          <w:lang w:val="en-US" w:eastAsia="en-US"/>
        </w:rPr>
        <w:drawing>
          <wp:inline distT="0" distB="0" distL="0" distR="0" wp14:anchorId="1F894817" wp14:editId="4F6EE6C6">
            <wp:extent cx="5943600" cy="1597660"/>
            <wp:effectExtent l="0" t="0" r="0" b="2540"/>
            <wp:docPr id="5736468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646801" name="Picture 1" descr="A screenshot of a computer&#10;&#10;Description automatically generated"/>
                    <pic:cNvPicPr/>
                  </pic:nvPicPr>
                  <pic:blipFill>
                    <a:blip r:embed="rId88"/>
                    <a:stretch>
                      <a:fillRect/>
                    </a:stretch>
                  </pic:blipFill>
                  <pic:spPr>
                    <a:xfrm>
                      <a:off x="0" y="0"/>
                      <a:ext cx="5943600" cy="1597660"/>
                    </a:xfrm>
                    <a:prstGeom prst="rect">
                      <a:avLst/>
                    </a:prstGeom>
                  </pic:spPr>
                </pic:pic>
              </a:graphicData>
            </a:graphic>
          </wp:inline>
        </w:drawing>
      </w:r>
    </w:p>
    <w:p w14:paraId="212FBEC2" w14:textId="7062C34B" w:rsidR="00EC72D1" w:rsidRPr="006B5285" w:rsidRDefault="006B5285" w:rsidP="006B5285">
      <w:pPr>
        <w:jc w:val="center"/>
        <w:rPr>
          <w:i/>
          <w:lang w:val="en-US"/>
        </w:rPr>
      </w:pPr>
      <w:r w:rsidRPr="006B5285">
        <w:rPr>
          <w:i/>
          <w:lang w:val="en-US"/>
        </w:rPr>
        <w:t>Hình 69. Cấu hình biến môi trường</w:t>
      </w:r>
    </w:p>
    <w:p w14:paraId="7F4A85B3" w14:textId="624D1B5D" w:rsidR="00EC72D1" w:rsidRDefault="00EC72D1" w:rsidP="00EC72D1">
      <w:pPr>
        <w:rPr>
          <w:lang w:val="en-US"/>
        </w:rPr>
      </w:pPr>
      <w:r w:rsidRPr="006F18DB">
        <w:t xml:space="preserve">Tạo tệp </w:t>
      </w:r>
      <w:r w:rsidRPr="006F18DB">
        <w:rPr>
          <w:b/>
          <w:bCs/>
        </w:rPr>
        <w:t>spark-</w:t>
      </w:r>
      <w:r>
        <w:rPr>
          <w:b/>
          <w:bCs/>
          <w:lang w:val="en-US"/>
        </w:rPr>
        <w:t>defaults</w:t>
      </w:r>
      <w:r w:rsidRPr="006F18DB">
        <w:rPr>
          <w:b/>
          <w:bCs/>
        </w:rPr>
        <w:t>.</w:t>
      </w:r>
      <w:r w:rsidR="003E2607">
        <w:rPr>
          <w:b/>
          <w:bCs/>
          <w:lang w:val="en-US"/>
        </w:rPr>
        <w:t>conf</w:t>
      </w:r>
      <w:r w:rsidRPr="006F18DB">
        <w:t xml:space="preserve"> trong thư mục </w:t>
      </w:r>
      <w:r w:rsidRPr="006F18DB">
        <w:rPr>
          <w:b/>
          <w:bCs/>
        </w:rPr>
        <w:t>conf</w:t>
      </w:r>
      <w:r w:rsidRPr="006F18DB">
        <w:t xml:space="preserve"> của Spark và thêm các dòng cấu hình sau:</w:t>
      </w:r>
    </w:p>
    <w:p w14:paraId="3904B49B" w14:textId="3DAFC291" w:rsidR="00EC72D1" w:rsidRDefault="006A2ACA" w:rsidP="00826EEA">
      <w:pPr>
        <w:rPr>
          <w:lang w:val="en-US"/>
        </w:rPr>
      </w:pPr>
      <w:r w:rsidRPr="006A2ACA">
        <w:rPr>
          <w:noProof/>
          <w:lang w:val="en-US" w:eastAsia="en-US"/>
        </w:rPr>
        <w:lastRenderedPageBreak/>
        <w:drawing>
          <wp:inline distT="0" distB="0" distL="0" distR="0" wp14:anchorId="1AC80201" wp14:editId="3A3CAFD5">
            <wp:extent cx="5943600" cy="1677035"/>
            <wp:effectExtent l="0" t="0" r="0" b="0"/>
            <wp:docPr id="16557765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776513" name="Picture 1" descr="A screenshot of a computer&#10;&#10;Description automatically generated"/>
                    <pic:cNvPicPr/>
                  </pic:nvPicPr>
                  <pic:blipFill>
                    <a:blip r:embed="rId89"/>
                    <a:stretch>
                      <a:fillRect/>
                    </a:stretch>
                  </pic:blipFill>
                  <pic:spPr>
                    <a:xfrm>
                      <a:off x="0" y="0"/>
                      <a:ext cx="5943600" cy="1677035"/>
                    </a:xfrm>
                    <a:prstGeom prst="rect">
                      <a:avLst/>
                    </a:prstGeom>
                  </pic:spPr>
                </pic:pic>
              </a:graphicData>
            </a:graphic>
          </wp:inline>
        </w:drawing>
      </w:r>
    </w:p>
    <w:p w14:paraId="379A4C14" w14:textId="1D92934A" w:rsidR="006A2ACA" w:rsidRPr="006B5285" w:rsidRDefault="006B5285" w:rsidP="006B5285">
      <w:pPr>
        <w:jc w:val="center"/>
        <w:rPr>
          <w:i/>
          <w:lang w:val="en-US"/>
        </w:rPr>
      </w:pPr>
      <w:r w:rsidRPr="006B5285">
        <w:rPr>
          <w:i/>
          <w:lang w:val="en-US"/>
        </w:rPr>
        <w:t>Hình 70. Cấu hình config</w:t>
      </w:r>
    </w:p>
    <w:p w14:paraId="0CB567BD" w14:textId="4DDB7B8E" w:rsidR="006A2ACA" w:rsidRDefault="006C5A8B" w:rsidP="00826EEA">
      <w:pPr>
        <w:rPr>
          <w:lang w:val="en-US"/>
        </w:rPr>
      </w:pPr>
      <w:r w:rsidRPr="006C5A8B">
        <w:rPr>
          <w:b/>
          <w:bCs/>
        </w:rPr>
        <w:t>Chạy Master và Worker</w:t>
      </w:r>
      <w:r w:rsidRPr="006C5A8B">
        <w:t>:</w:t>
      </w:r>
    </w:p>
    <w:p w14:paraId="15AFF9F2" w14:textId="037C6E35" w:rsidR="008E5C51" w:rsidRPr="008E5C51" w:rsidRDefault="008E5C51" w:rsidP="00826EEA">
      <w:pPr>
        <w:rPr>
          <w:lang w:val="en-US"/>
        </w:rPr>
      </w:pPr>
      <w:r w:rsidRPr="008E5C51">
        <w:rPr>
          <w:b/>
          <w:bCs/>
        </w:rPr>
        <w:t>Chạy Master</w:t>
      </w:r>
      <w:r w:rsidR="00191318">
        <w:rPr>
          <w:b/>
          <w:bCs/>
          <w:lang w:val="en-US"/>
        </w:rPr>
        <w:t xml:space="preserve"> bằng lệnh</w:t>
      </w:r>
      <w:r w:rsidRPr="008E5C51">
        <w:t>:</w:t>
      </w:r>
      <w:r w:rsidR="00191318">
        <w:rPr>
          <w:lang w:val="en-US"/>
        </w:rPr>
        <w:t xml:space="preserve"> </w:t>
      </w:r>
      <w:r w:rsidR="00191318" w:rsidRPr="00191318">
        <w:t>sbin/start-master.sh</w:t>
      </w:r>
    </w:p>
    <w:p w14:paraId="7DD013A8" w14:textId="332834A7" w:rsidR="00764011" w:rsidRPr="00764011" w:rsidRDefault="00764011" w:rsidP="00826EEA">
      <w:pPr>
        <w:rPr>
          <w:lang w:val="en-US"/>
        </w:rPr>
      </w:pPr>
      <w:r w:rsidRPr="00764011">
        <w:t>Master sẽ chạy và có thể truy cập thông qua giao diện web tại</w:t>
      </w:r>
      <w:r>
        <w:rPr>
          <w:lang w:val="en-US"/>
        </w:rPr>
        <w:t>:</w:t>
      </w:r>
    </w:p>
    <w:p w14:paraId="180D7619" w14:textId="18E022AF" w:rsidR="006F18DB" w:rsidRDefault="00000000" w:rsidP="00826EEA">
      <w:pPr>
        <w:rPr>
          <w:lang w:val="en-US"/>
        </w:rPr>
      </w:pPr>
      <w:hyperlink r:id="rId90" w:history="1">
        <w:r w:rsidR="00023FE8" w:rsidRPr="00607FEF">
          <w:rPr>
            <w:rStyle w:val="Hyperlink"/>
            <w:b/>
            <w:bCs/>
          </w:rPr>
          <w:t>http://hien-VirtualBox:8080</w:t>
        </w:r>
      </w:hyperlink>
      <w:r w:rsidR="00764011" w:rsidRPr="00764011">
        <w:t>.</w:t>
      </w:r>
    </w:p>
    <w:p w14:paraId="1F0BC084" w14:textId="77777777" w:rsidR="00023FE8" w:rsidRDefault="00023FE8" w:rsidP="00826EEA">
      <w:pPr>
        <w:rPr>
          <w:lang w:val="en-US"/>
        </w:rPr>
      </w:pPr>
    </w:p>
    <w:p w14:paraId="6506F632" w14:textId="469B99E8" w:rsidR="002F316F" w:rsidRPr="00BF443F" w:rsidRDefault="004B0ADD" w:rsidP="00826EEA">
      <w:r w:rsidRPr="004B0ADD">
        <w:rPr>
          <w:b/>
          <w:bCs/>
        </w:rPr>
        <w:t>Chạy Worker</w:t>
      </w:r>
      <w:r>
        <w:rPr>
          <w:b/>
          <w:bCs/>
          <w:lang w:val="en-US"/>
        </w:rPr>
        <w:t xml:space="preserve"> bằng lệnh</w:t>
      </w:r>
      <w:r w:rsidRPr="004B0ADD">
        <w:t>:</w:t>
      </w:r>
      <w:r>
        <w:rPr>
          <w:lang w:val="en-US"/>
        </w:rPr>
        <w:t xml:space="preserve"> </w:t>
      </w:r>
      <w:r w:rsidR="00E41207" w:rsidRPr="00E41207">
        <w:t>sbin/start-worker.sh spark://hien-VirtualBox:7077</w:t>
      </w:r>
    </w:p>
    <w:p w14:paraId="0B1E8299" w14:textId="1B711D65" w:rsidR="00E41207" w:rsidRDefault="007602A8" w:rsidP="00826EEA">
      <w:pPr>
        <w:rPr>
          <w:lang w:val="en-US"/>
        </w:rPr>
      </w:pPr>
      <w:r w:rsidRPr="007602A8">
        <w:t>Đây là địa chỉ Master URL mà Worker sẽ kết nối tới.</w:t>
      </w:r>
    </w:p>
    <w:p w14:paraId="71D2B6C0" w14:textId="163F473E" w:rsidR="007602A8" w:rsidRDefault="001E76D6" w:rsidP="00826EEA">
      <w:pPr>
        <w:rPr>
          <w:lang w:val="en-US"/>
        </w:rPr>
      </w:pPr>
      <w:r>
        <w:rPr>
          <w:lang w:val="en-US"/>
        </w:rPr>
        <w:t>Sau khi chạy xong có thể kiểm tra master và workers trên trang web:</w:t>
      </w:r>
    </w:p>
    <w:p w14:paraId="60D47445" w14:textId="5559823A" w:rsidR="001E76D6" w:rsidRDefault="009C083E" w:rsidP="00826EEA">
      <w:pPr>
        <w:rPr>
          <w:lang w:val="en-US"/>
        </w:rPr>
      </w:pPr>
      <w:r w:rsidRPr="009C083E">
        <w:rPr>
          <w:noProof/>
          <w:lang w:val="en-US" w:eastAsia="en-US"/>
        </w:rPr>
        <w:lastRenderedPageBreak/>
        <w:drawing>
          <wp:inline distT="0" distB="0" distL="0" distR="0" wp14:anchorId="65E5C116" wp14:editId="02AFE85C">
            <wp:extent cx="5943600" cy="5903595"/>
            <wp:effectExtent l="0" t="0" r="0" b="1905"/>
            <wp:docPr id="105789607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896072" name="Picture 1" descr="A screenshot of a computer&#10;&#10;Description automatically generated"/>
                    <pic:cNvPicPr/>
                  </pic:nvPicPr>
                  <pic:blipFill>
                    <a:blip r:embed="rId91"/>
                    <a:stretch>
                      <a:fillRect/>
                    </a:stretch>
                  </pic:blipFill>
                  <pic:spPr>
                    <a:xfrm>
                      <a:off x="0" y="0"/>
                      <a:ext cx="5943600" cy="5903595"/>
                    </a:xfrm>
                    <a:prstGeom prst="rect">
                      <a:avLst/>
                    </a:prstGeom>
                  </pic:spPr>
                </pic:pic>
              </a:graphicData>
            </a:graphic>
          </wp:inline>
        </w:drawing>
      </w:r>
    </w:p>
    <w:p w14:paraId="723A18A5" w14:textId="497D7F79" w:rsidR="009C083E" w:rsidRPr="006B5285" w:rsidRDefault="006B5285" w:rsidP="006B5285">
      <w:pPr>
        <w:jc w:val="center"/>
        <w:rPr>
          <w:i/>
          <w:lang w:val="en-US"/>
        </w:rPr>
      </w:pPr>
      <w:r w:rsidRPr="006B5285">
        <w:rPr>
          <w:i/>
          <w:lang w:val="en-US"/>
        </w:rPr>
        <w:t>Hình 71. Kết quả hiển thị trên Spark Master</w:t>
      </w:r>
    </w:p>
    <w:p w14:paraId="485B3F46" w14:textId="77777777" w:rsidR="001A3950" w:rsidRPr="007602A8" w:rsidRDefault="001A3950" w:rsidP="00826EEA">
      <w:pPr>
        <w:rPr>
          <w:lang w:val="en-US"/>
        </w:rPr>
      </w:pPr>
    </w:p>
    <w:p w14:paraId="3E05A863" w14:textId="4CC7F963" w:rsidR="006B5978" w:rsidRDefault="006B5978" w:rsidP="00D85997">
      <w:pPr>
        <w:pStyle w:val="Heading1"/>
        <w:rPr>
          <w:lang w:val="en-US"/>
        </w:rPr>
      </w:pPr>
      <w:bookmarkStart w:id="28" w:name="_Toc168424580"/>
      <w:r>
        <w:rPr>
          <w:lang w:val="en-US"/>
        </w:rPr>
        <w:t xml:space="preserve">4. </w:t>
      </w:r>
      <w:r w:rsidR="00986630">
        <w:rPr>
          <w:lang w:val="en-US"/>
        </w:rPr>
        <w:t>Kết quả đạt được</w:t>
      </w:r>
      <w:bookmarkEnd w:id="28"/>
    </w:p>
    <w:p w14:paraId="2EB71C2B" w14:textId="561FA2D9" w:rsidR="00986630" w:rsidRDefault="001D2D18" w:rsidP="00053D4D">
      <w:pPr>
        <w:pStyle w:val="Heading2"/>
        <w:rPr>
          <w:lang w:val="en-US"/>
        </w:rPr>
      </w:pPr>
      <w:bookmarkStart w:id="29" w:name="_Toc168424581"/>
      <w:r>
        <w:rPr>
          <w:lang w:val="en-US"/>
        </w:rPr>
        <w:t xml:space="preserve">4.1. </w:t>
      </w:r>
      <w:r w:rsidR="002A34AD">
        <w:rPr>
          <w:lang w:val="en-US"/>
        </w:rPr>
        <w:t>Phát biểu kết quả</w:t>
      </w:r>
      <w:bookmarkEnd w:id="29"/>
    </w:p>
    <w:p w14:paraId="7F2E321F" w14:textId="1B99B877" w:rsidR="00F9527A" w:rsidRDefault="00F63401" w:rsidP="00053D4D">
      <w:pPr>
        <w:pStyle w:val="Heading3"/>
        <w:rPr>
          <w:lang w:val="en-US"/>
        </w:rPr>
      </w:pPr>
      <w:bookmarkStart w:id="30" w:name="_Toc168424582"/>
      <w:r>
        <w:rPr>
          <w:lang w:val="en-US"/>
        </w:rPr>
        <w:t>4.1.1.</w:t>
      </w:r>
      <w:r w:rsidR="00686D07">
        <w:rPr>
          <w:lang w:val="en-US"/>
        </w:rPr>
        <w:t xml:space="preserve"> Linear</w:t>
      </w:r>
      <w:bookmarkEnd w:id="30"/>
    </w:p>
    <w:p w14:paraId="537B712C" w14:textId="77777777" w:rsidR="00061468" w:rsidRDefault="00061468" w:rsidP="00061468">
      <w:pPr>
        <w:rPr>
          <w:lang w:val="en-US"/>
        </w:rPr>
      </w:pPr>
      <w:r>
        <w:rPr>
          <w:lang w:val="en-US"/>
        </w:rPr>
        <w:t>Kết quả từ các độ đo:</w:t>
      </w:r>
    </w:p>
    <w:p w14:paraId="41B17F7F" w14:textId="1F06C186" w:rsidR="00061468" w:rsidRPr="006F38E3" w:rsidRDefault="00061468" w:rsidP="00061468">
      <w:pPr>
        <w:rPr>
          <w:b/>
          <w:bCs/>
          <w:lang w:val="en-US"/>
        </w:rPr>
      </w:pPr>
      <w:r w:rsidRPr="006F38E3">
        <w:rPr>
          <w:b/>
          <w:bCs/>
          <w:lang w:val="en-US"/>
        </w:rPr>
        <w:t xml:space="preserve">Chạy </w:t>
      </w:r>
      <w:r w:rsidR="009A71D2">
        <w:rPr>
          <w:b/>
          <w:bCs/>
          <w:lang w:val="en-US"/>
        </w:rPr>
        <w:t>Linear</w:t>
      </w:r>
      <w:r w:rsidRPr="006F38E3">
        <w:rPr>
          <w:b/>
          <w:bCs/>
          <w:lang w:val="en-US"/>
        </w:rPr>
        <w:t xml:space="preserve"> trên tập test:</w:t>
      </w:r>
    </w:p>
    <w:p w14:paraId="32D11391" w14:textId="77777777" w:rsidR="003553C2" w:rsidRPr="003553C2" w:rsidRDefault="003553C2" w:rsidP="003553C2">
      <w:pPr>
        <w:pStyle w:val="ListParagraph"/>
        <w:numPr>
          <w:ilvl w:val="0"/>
          <w:numId w:val="18"/>
        </w:numPr>
        <w:rPr>
          <w:lang w:val="en-US"/>
        </w:rPr>
      </w:pPr>
      <w:r w:rsidRPr="003553C2">
        <w:rPr>
          <w:lang w:val="en-US"/>
        </w:rPr>
        <w:lastRenderedPageBreak/>
        <w:t>RMSE: 0.033171892833828036</w:t>
      </w:r>
    </w:p>
    <w:p w14:paraId="19E88170" w14:textId="77777777" w:rsidR="003553C2" w:rsidRPr="003553C2" w:rsidRDefault="003553C2" w:rsidP="003553C2">
      <w:pPr>
        <w:pStyle w:val="ListParagraph"/>
        <w:numPr>
          <w:ilvl w:val="0"/>
          <w:numId w:val="18"/>
        </w:numPr>
        <w:rPr>
          <w:lang w:val="en-US"/>
        </w:rPr>
      </w:pPr>
      <w:r w:rsidRPr="003553C2">
        <w:rPr>
          <w:lang w:val="en-US"/>
        </w:rPr>
        <w:t>MAE: 0.024764640904800798</w:t>
      </w:r>
    </w:p>
    <w:p w14:paraId="26EC96AF" w14:textId="77777777" w:rsidR="003553C2" w:rsidRPr="003553C2" w:rsidRDefault="003553C2" w:rsidP="003553C2">
      <w:pPr>
        <w:pStyle w:val="ListParagraph"/>
        <w:numPr>
          <w:ilvl w:val="0"/>
          <w:numId w:val="18"/>
        </w:numPr>
        <w:rPr>
          <w:lang w:val="en-US"/>
        </w:rPr>
      </w:pPr>
      <w:r w:rsidRPr="003553C2">
        <w:rPr>
          <w:lang w:val="en-US"/>
        </w:rPr>
        <w:t>R²: 0.987699165877885</w:t>
      </w:r>
    </w:p>
    <w:p w14:paraId="7DCD9815" w14:textId="77777777" w:rsidR="00061468" w:rsidRPr="0076431F" w:rsidRDefault="00061468" w:rsidP="003553C2">
      <w:pPr>
        <w:rPr>
          <w:b/>
          <w:bCs/>
          <w:lang w:val="en-US"/>
        </w:rPr>
      </w:pPr>
      <w:r w:rsidRPr="0076431F">
        <w:rPr>
          <w:b/>
          <w:bCs/>
          <w:lang w:val="en-US"/>
        </w:rPr>
        <w:t>Phát Biểu Kết Quả</w:t>
      </w:r>
    </w:p>
    <w:p w14:paraId="5C4F165D" w14:textId="77777777" w:rsidR="00242A37" w:rsidRPr="00242A37" w:rsidRDefault="00242A37" w:rsidP="00242A37">
      <w:pPr>
        <w:spacing w:before="100" w:beforeAutospacing="1" w:after="100" w:afterAutospacing="1" w:line="240" w:lineRule="auto"/>
        <w:jc w:val="left"/>
        <w:rPr>
          <w:rFonts w:eastAsia="Times New Roman" w:cs="Times New Roman"/>
          <w:sz w:val="24"/>
          <w:szCs w:val="24"/>
          <w:lang w:val="en-US" w:eastAsia="en-US"/>
        </w:rPr>
      </w:pPr>
      <w:r w:rsidRPr="00242A37">
        <w:rPr>
          <w:rFonts w:eastAsia="Times New Roman" w:cs="Times New Roman"/>
          <w:b/>
          <w:bCs/>
          <w:sz w:val="24"/>
          <w:szCs w:val="24"/>
          <w:lang w:val="en-US" w:eastAsia="en-US"/>
        </w:rPr>
        <w:t>1. Độ chính xác:</w:t>
      </w:r>
    </w:p>
    <w:p w14:paraId="6119D3FC" w14:textId="77777777" w:rsidR="00242A37" w:rsidRPr="00242A37" w:rsidRDefault="00242A37" w:rsidP="00242A37">
      <w:pPr>
        <w:numPr>
          <w:ilvl w:val="0"/>
          <w:numId w:val="31"/>
        </w:numPr>
        <w:spacing w:before="100" w:beforeAutospacing="1" w:after="100" w:afterAutospacing="1" w:line="240" w:lineRule="auto"/>
        <w:jc w:val="left"/>
        <w:rPr>
          <w:rFonts w:eastAsia="Times New Roman" w:cs="Times New Roman"/>
          <w:sz w:val="24"/>
          <w:szCs w:val="24"/>
          <w:lang w:val="en-US" w:eastAsia="en-US"/>
        </w:rPr>
      </w:pPr>
      <w:r w:rsidRPr="00242A37">
        <w:rPr>
          <w:rFonts w:eastAsia="Times New Roman" w:cs="Times New Roman"/>
          <w:b/>
          <w:bCs/>
          <w:sz w:val="24"/>
          <w:szCs w:val="24"/>
          <w:lang w:val="en-US" w:eastAsia="en-US"/>
        </w:rPr>
        <w:t>RMSE:</w:t>
      </w:r>
      <w:r w:rsidRPr="00242A37">
        <w:rPr>
          <w:rFonts w:eastAsia="Times New Roman" w:cs="Times New Roman"/>
          <w:sz w:val="24"/>
          <w:szCs w:val="24"/>
          <w:lang w:val="en-US" w:eastAsia="en-US"/>
        </w:rPr>
        <w:t xml:space="preserve"> Giá trị RMSE thấp (0.033) cho thấy độ chính xác cao của mô hình. Sai số dự đoán trung bình trên toàn tập dữ liệu là 0.033 đơn vị, tương đối nhỏ so với giá trị thực tế.</w:t>
      </w:r>
    </w:p>
    <w:p w14:paraId="36E66175" w14:textId="77777777" w:rsidR="00242A37" w:rsidRPr="00242A37" w:rsidRDefault="00242A37" w:rsidP="00242A37">
      <w:pPr>
        <w:numPr>
          <w:ilvl w:val="0"/>
          <w:numId w:val="31"/>
        </w:numPr>
        <w:spacing w:before="100" w:beforeAutospacing="1" w:after="100" w:afterAutospacing="1" w:line="240" w:lineRule="auto"/>
        <w:jc w:val="left"/>
        <w:rPr>
          <w:rFonts w:eastAsia="Times New Roman" w:cs="Times New Roman"/>
          <w:sz w:val="24"/>
          <w:szCs w:val="24"/>
          <w:lang w:val="en-US" w:eastAsia="en-US"/>
        </w:rPr>
      </w:pPr>
      <w:r w:rsidRPr="00242A37">
        <w:rPr>
          <w:rFonts w:eastAsia="Times New Roman" w:cs="Times New Roman"/>
          <w:b/>
          <w:bCs/>
          <w:sz w:val="24"/>
          <w:szCs w:val="24"/>
          <w:lang w:val="en-US" w:eastAsia="en-US"/>
        </w:rPr>
        <w:t>MAE:</w:t>
      </w:r>
      <w:r w:rsidRPr="00242A37">
        <w:rPr>
          <w:rFonts w:eastAsia="Times New Roman" w:cs="Times New Roman"/>
          <w:sz w:val="24"/>
          <w:szCs w:val="24"/>
          <w:lang w:val="en-US" w:eastAsia="en-US"/>
        </w:rPr>
        <w:t xml:space="preserve"> MAE thấp (0.025) cũng củng cố kết luận về độ chính xác cao. Sai số tuyệt đối trung bình cho mỗi dự đoán là 0.025 đơn vị, cho thấy mô hình ít sai lệch so với giá trị thực tế.</w:t>
      </w:r>
    </w:p>
    <w:p w14:paraId="3F35A975" w14:textId="77777777" w:rsidR="00242A37" w:rsidRPr="00242A37" w:rsidRDefault="00242A37" w:rsidP="00242A37">
      <w:pPr>
        <w:spacing w:before="100" w:beforeAutospacing="1" w:after="100" w:afterAutospacing="1" w:line="240" w:lineRule="auto"/>
        <w:jc w:val="left"/>
        <w:rPr>
          <w:rFonts w:eastAsia="Times New Roman" w:cs="Times New Roman"/>
          <w:sz w:val="24"/>
          <w:szCs w:val="24"/>
          <w:lang w:val="en-US" w:eastAsia="en-US"/>
        </w:rPr>
      </w:pPr>
      <w:r w:rsidRPr="00242A37">
        <w:rPr>
          <w:rFonts w:eastAsia="Times New Roman" w:cs="Times New Roman"/>
          <w:b/>
          <w:bCs/>
          <w:sz w:val="24"/>
          <w:szCs w:val="24"/>
          <w:lang w:val="en-US" w:eastAsia="en-US"/>
        </w:rPr>
        <w:t>2. Mức độ giải thích:</w:t>
      </w:r>
    </w:p>
    <w:p w14:paraId="0D3E4D65" w14:textId="47A99276" w:rsidR="009A71D2" w:rsidRPr="00242A37" w:rsidRDefault="00242A37" w:rsidP="00DC71A1">
      <w:pPr>
        <w:numPr>
          <w:ilvl w:val="0"/>
          <w:numId w:val="32"/>
        </w:numPr>
        <w:spacing w:before="100" w:beforeAutospacing="1" w:after="100" w:afterAutospacing="1" w:line="240" w:lineRule="auto"/>
        <w:jc w:val="left"/>
        <w:rPr>
          <w:lang w:val="en-US"/>
        </w:rPr>
      </w:pPr>
      <w:r w:rsidRPr="00242A37">
        <w:rPr>
          <w:rFonts w:eastAsia="Times New Roman" w:cs="Times New Roman"/>
          <w:b/>
          <w:bCs/>
          <w:sz w:val="24"/>
          <w:szCs w:val="24"/>
          <w:lang w:val="en-US" w:eastAsia="en-US"/>
        </w:rPr>
        <w:t>R²:</w:t>
      </w:r>
      <w:r w:rsidRPr="00242A37">
        <w:rPr>
          <w:rFonts w:eastAsia="Times New Roman" w:cs="Times New Roman"/>
          <w:sz w:val="24"/>
          <w:szCs w:val="24"/>
          <w:lang w:val="en-US" w:eastAsia="en-US"/>
        </w:rPr>
        <w:t xml:space="preserve"> Giá trị R² cao (0.9877) cho thấy mô hình có khả năng giải thích 98.77% biến động của biến mục tiêu. Điều này cho thấy mô hình có độ phù hợp tốt và các biến độc lập có mối quan hệ mạnh mẽ với biến phụ thuộc.</w:t>
      </w:r>
    </w:p>
    <w:p w14:paraId="43E946A9" w14:textId="3DC61DF5" w:rsidR="00F63401" w:rsidRDefault="00F63401" w:rsidP="00053D4D">
      <w:pPr>
        <w:pStyle w:val="Heading3"/>
        <w:rPr>
          <w:lang w:val="en-US"/>
        </w:rPr>
      </w:pPr>
      <w:bookmarkStart w:id="31" w:name="_Toc168424583"/>
      <w:r>
        <w:rPr>
          <w:lang w:val="en-US"/>
        </w:rPr>
        <w:t>4.1.2.</w:t>
      </w:r>
      <w:r w:rsidR="00686D07">
        <w:rPr>
          <w:lang w:val="en-US"/>
        </w:rPr>
        <w:t xml:space="preserve"> GBM</w:t>
      </w:r>
      <w:bookmarkEnd w:id="31"/>
    </w:p>
    <w:p w14:paraId="1D4D0390" w14:textId="72372661" w:rsidR="00053D4D" w:rsidRPr="00DC71A1" w:rsidRDefault="009A71D2" w:rsidP="00053D4D">
      <w:pPr>
        <w:rPr>
          <w:b/>
          <w:lang w:val="en-US"/>
        </w:rPr>
      </w:pPr>
      <w:r w:rsidRPr="00DC71A1">
        <w:rPr>
          <w:b/>
          <w:lang w:val="en-US"/>
        </w:rPr>
        <w:t xml:space="preserve">Kết quả các độ đo: </w:t>
      </w:r>
    </w:p>
    <w:p w14:paraId="2BA81A5D" w14:textId="057C4F7D" w:rsidR="009A71D2" w:rsidRDefault="009A71D2" w:rsidP="009A71D2">
      <w:pPr>
        <w:pStyle w:val="ListParagraph"/>
        <w:numPr>
          <w:ilvl w:val="0"/>
          <w:numId w:val="34"/>
        </w:numPr>
        <w:rPr>
          <w:lang w:val="en-US"/>
        </w:rPr>
      </w:pPr>
      <w:r>
        <w:rPr>
          <w:lang w:val="en-US"/>
        </w:rPr>
        <w:t>RMSE: 0,9998410073086619</w:t>
      </w:r>
    </w:p>
    <w:p w14:paraId="65E0B65F" w14:textId="62AC9348" w:rsidR="009A71D2" w:rsidRDefault="009A71D2" w:rsidP="009A71D2">
      <w:pPr>
        <w:pStyle w:val="ListParagraph"/>
        <w:numPr>
          <w:ilvl w:val="0"/>
          <w:numId w:val="34"/>
        </w:numPr>
        <w:rPr>
          <w:lang w:val="en-US"/>
        </w:rPr>
      </w:pPr>
      <w:r>
        <w:rPr>
          <w:lang w:val="en-US"/>
        </w:rPr>
        <w:t>MAE: 0.6006477191004613</w:t>
      </w:r>
    </w:p>
    <w:p w14:paraId="13C5053F" w14:textId="54A5210C" w:rsidR="009A71D2" w:rsidRPr="009A71D2" w:rsidRDefault="009A71D2" w:rsidP="009A71D2">
      <w:pPr>
        <w:pStyle w:val="ListParagraph"/>
        <w:numPr>
          <w:ilvl w:val="0"/>
          <w:numId w:val="34"/>
        </w:numPr>
        <w:rPr>
          <w:lang w:val="en-US"/>
        </w:rPr>
      </w:pPr>
      <w:r w:rsidRPr="003553C2">
        <w:rPr>
          <w:lang w:val="en-US"/>
        </w:rPr>
        <w:t>R²</w:t>
      </w:r>
      <w:r>
        <w:rPr>
          <w:lang w:val="en-US"/>
        </w:rPr>
        <w:t>: 8.2297199</w:t>
      </w:r>
      <w:r w:rsidR="00DC71A1">
        <w:rPr>
          <w:lang w:val="en-US"/>
        </w:rPr>
        <w:t>7506138-05%</w:t>
      </w:r>
    </w:p>
    <w:p w14:paraId="5A0AE2FF" w14:textId="2529AE13" w:rsidR="00DC71A1" w:rsidRDefault="00DC71A1" w:rsidP="00DC71A1">
      <w:pPr>
        <w:rPr>
          <w:b/>
          <w:lang w:val="en-US"/>
        </w:rPr>
      </w:pPr>
      <w:r w:rsidRPr="00DC71A1">
        <w:rPr>
          <w:b/>
          <w:lang w:val="en-US"/>
        </w:rPr>
        <w:t>Phát biểu kết quả</w:t>
      </w:r>
      <w:r>
        <w:rPr>
          <w:b/>
          <w:lang w:val="en-US"/>
        </w:rPr>
        <w:t>:</w:t>
      </w:r>
    </w:p>
    <w:p w14:paraId="7A5A6098" w14:textId="70153DBE" w:rsidR="00DC71A1" w:rsidRDefault="00DC71A1" w:rsidP="00DC71A1">
      <w:pPr>
        <w:rPr>
          <w:b/>
          <w:lang w:val="en-US"/>
        </w:rPr>
      </w:pPr>
      <w:r w:rsidRPr="00DC71A1">
        <w:rPr>
          <w:b/>
          <w:lang w:val="en-US"/>
        </w:rPr>
        <w:t>1. Độ chính xác:</w:t>
      </w:r>
    </w:p>
    <w:p w14:paraId="3F38F5C2" w14:textId="6EDDBC85" w:rsidR="00DC71A1" w:rsidRPr="00DC71A1" w:rsidRDefault="00DC71A1" w:rsidP="00DC71A1">
      <w:pPr>
        <w:pStyle w:val="ListParagraph"/>
        <w:numPr>
          <w:ilvl w:val="0"/>
          <w:numId w:val="35"/>
        </w:numPr>
        <w:rPr>
          <w:b/>
          <w:lang w:val="en-US"/>
        </w:rPr>
      </w:pPr>
      <w:r>
        <w:rPr>
          <w:lang w:val="en-US"/>
        </w:rPr>
        <w:t>RMSE:</w:t>
      </w:r>
      <w:r w:rsidR="00513B6C">
        <w:rPr>
          <w:lang w:val="en-US"/>
        </w:rPr>
        <w:t xml:space="preserve"> Giá trị khá cao cho thấy mô hình không phù hợp, sai số lên đến 0,99, tương đối lớn so với thực tế</w:t>
      </w:r>
    </w:p>
    <w:p w14:paraId="65615E69" w14:textId="20B76F7D" w:rsidR="00DC71A1" w:rsidRPr="00DC71A1" w:rsidRDefault="00DC71A1" w:rsidP="00DC71A1">
      <w:pPr>
        <w:pStyle w:val="ListParagraph"/>
        <w:numPr>
          <w:ilvl w:val="0"/>
          <w:numId w:val="35"/>
        </w:numPr>
        <w:rPr>
          <w:b/>
          <w:lang w:val="en-US"/>
        </w:rPr>
      </w:pPr>
      <w:r>
        <w:rPr>
          <w:lang w:val="en-US"/>
        </w:rPr>
        <w:t>MAE:</w:t>
      </w:r>
      <w:r w:rsidR="00513B6C">
        <w:rPr>
          <w:lang w:val="en-US"/>
        </w:rPr>
        <w:t xml:space="preserve"> MAE nằm ở mức trung bình (0,</w:t>
      </w:r>
      <w:r w:rsidR="00F52325">
        <w:rPr>
          <w:lang w:val="en-US"/>
        </w:rPr>
        <w:t>6), sai số tuyệt đối trung bình trên mỗi dự đoán là 0,6, cho thấy mô hình sai lệch trung bình so với giá trị thực tế.</w:t>
      </w:r>
    </w:p>
    <w:p w14:paraId="08486558" w14:textId="628F39B9" w:rsidR="00F52325" w:rsidRDefault="00F52325" w:rsidP="00F52325">
      <w:pPr>
        <w:rPr>
          <w:b/>
          <w:lang w:val="en-US"/>
        </w:rPr>
      </w:pPr>
      <w:r>
        <w:rPr>
          <w:b/>
          <w:lang w:val="en-US"/>
        </w:rPr>
        <w:t>2. Mức độ giải thích:</w:t>
      </w:r>
    </w:p>
    <w:p w14:paraId="0B555171" w14:textId="40FAEF85" w:rsidR="00F52325" w:rsidRPr="00F52325" w:rsidRDefault="00F52325" w:rsidP="00F52325">
      <w:pPr>
        <w:pStyle w:val="ListParagraph"/>
        <w:numPr>
          <w:ilvl w:val="0"/>
          <w:numId w:val="36"/>
        </w:numPr>
        <w:rPr>
          <w:b/>
          <w:lang w:val="en-US"/>
        </w:rPr>
      </w:pPr>
      <w:r w:rsidRPr="00242A37">
        <w:rPr>
          <w:rFonts w:eastAsia="Times New Roman" w:cs="Times New Roman"/>
          <w:b/>
          <w:bCs/>
          <w:sz w:val="24"/>
          <w:szCs w:val="24"/>
          <w:lang w:val="en-US" w:eastAsia="en-US"/>
        </w:rPr>
        <w:t>R²:</w:t>
      </w:r>
      <w:r w:rsidRPr="00242A37">
        <w:rPr>
          <w:rFonts w:eastAsia="Times New Roman" w:cs="Times New Roman"/>
          <w:sz w:val="24"/>
          <w:szCs w:val="24"/>
          <w:lang w:val="en-US" w:eastAsia="en-US"/>
        </w:rPr>
        <w:t xml:space="preserve"> Giá trị R² </w:t>
      </w:r>
      <w:r w:rsidR="00CA1AA7">
        <w:rPr>
          <w:rFonts w:eastAsia="Times New Roman" w:cs="Times New Roman"/>
          <w:sz w:val="24"/>
          <w:szCs w:val="24"/>
          <w:lang w:val="en-US" w:eastAsia="en-US"/>
        </w:rPr>
        <w:t>khá thấp (8.22-05%</w:t>
      </w:r>
      <w:r w:rsidRPr="00242A37">
        <w:rPr>
          <w:rFonts w:eastAsia="Times New Roman" w:cs="Times New Roman"/>
          <w:sz w:val="24"/>
          <w:szCs w:val="24"/>
          <w:lang w:val="en-US" w:eastAsia="en-US"/>
        </w:rPr>
        <w:t>) cho thấy mô hình có khả năng giải thích biến động của biến mục tiêu</w:t>
      </w:r>
      <w:r w:rsidR="00CA1AA7">
        <w:rPr>
          <w:rFonts w:eastAsia="Times New Roman" w:cs="Times New Roman"/>
          <w:sz w:val="24"/>
          <w:szCs w:val="24"/>
          <w:lang w:val="en-US" w:eastAsia="en-US"/>
        </w:rPr>
        <w:t xml:space="preserve"> khá thấp</w:t>
      </w:r>
      <w:r w:rsidRPr="00242A37">
        <w:rPr>
          <w:rFonts w:eastAsia="Times New Roman" w:cs="Times New Roman"/>
          <w:sz w:val="24"/>
          <w:szCs w:val="24"/>
          <w:lang w:val="en-US" w:eastAsia="en-US"/>
        </w:rPr>
        <w:t xml:space="preserve">. </w:t>
      </w:r>
      <w:r w:rsidR="00CA1AA7">
        <w:rPr>
          <w:rFonts w:eastAsia="Times New Roman" w:cs="Times New Roman"/>
          <w:sz w:val="24"/>
          <w:szCs w:val="24"/>
          <w:lang w:val="en-US" w:eastAsia="en-US"/>
        </w:rPr>
        <w:t xml:space="preserve">Cho </w:t>
      </w:r>
      <w:r w:rsidRPr="00242A37">
        <w:rPr>
          <w:rFonts w:eastAsia="Times New Roman" w:cs="Times New Roman"/>
          <w:sz w:val="24"/>
          <w:szCs w:val="24"/>
          <w:lang w:val="en-US" w:eastAsia="en-US"/>
        </w:rPr>
        <w:t xml:space="preserve">thấy mô hình </w:t>
      </w:r>
      <w:r w:rsidR="00CA1AA7">
        <w:rPr>
          <w:rFonts w:eastAsia="Times New Roman" w:cs="Times New Roman"/>
          <w:sz w:val="24"/>
          <w:szCs w:val="24"/>
          <w:lang w:val="en-US" w:eastAsia="en-US"/>
        </w:rPr>
        <w:t>này có độ phù hợp chưa tốt.</w:t>
      </w:r>
    </w:p>
    <w:p w14:paraId="7DB756AA" w14:textId="56FCC72A" w:rsidR="00F63401" w:rsidRDefault="00F63401" w:rsidP="00053D4D">
      <w:pPr>
        <w:pStyle w:val="Heading3"/>
        <w:rPr>
          <w:lang w:val="en-US"/>
        </w:rPr>
      </w:pPr>
      <w:bookmarkStart w:id="32" w:name="_Toc168424584"/>
      <w:r>
        <w:rPr>
          <w:lang w:val="en-US"/>
        </w:rPr>
        <w:t>4.1.3. KMeans</w:t>
      </w:r>
      <w:bookmarkEnd w:id="32"/>
    </w:p>
    <w:p w14:paraId="15F79942" w14:textId="3AE577ED" w:rsidR="0057520B" w:rsidRDefault="00690F85" w:rsidP="00986630">
      <w:pPr>
        <w:rPr>
          <w:lang w:val="en-US"/>
        </w:rPr>
      </w:pPr>
      <w:r>
        <w:rPr>
          <w:lang w:val="en-US"/>
        </w:rPr>
        <w:t>Kết quả từ các độ đo:</w:t>
      </w:r>
    </w:p>
    <w:p w14:paraId="3EA55093" w14:textId="77777777" w:rsidR="006F38E3" w:rsidRPr="006F38E3" w:rsidRDefault="006F38E3" w:rsidP="006F38E3">
      <w:pPr>
        <w:rPr>
          <w:b/>
          <w:bCs/>
          <w:lang w:val="en-US"/>
        </w:rPr>
      </w:pPr>
      <w:r w:rsidRPr="006F38E3">
        <w:rPr>
          <w:b/>
          <w:bCs/>
          <w:lang w:val="en-US"/>
        </w:rPr>
        <w:t>Chạy KMeans trên tập training với k tối ưu và đánh giá trên tập test:</w:t>
      </w:r>
    </w:p>
    <w:p w14:paraId="6710EEEB" w14:textId="77777777" w:rsidR="006F38E3" w:rsidRPr="006F38E3" w:rsidRDefault="006F38E3" w:rsidP="00BC036F">
      <w:pPr>
        <w:numPr>
          <w:ilvl w:val="0"/>
          <w:numId w:val="22"/>
        </w:numPr>
        <w:rPr>
          <w:lang w:val="en-US"/>
        </w:rPr>
      </w:pPr>
      <w:r w:rsidRPr="006F38E3">
        <w:rPr>
          <w:b/>
          <w:bCs/>
          <w:lang w:val="en-US"/>
        </w:rPr>
        <w:t>Train RMSE</w:t>
      </w:r>
      <w:r w:rsidRPr="006F38E3">
        <w:rPr>
          <w:lang w:val="en-US"/>
        </w:rPr>
        <w:t>: 2.318775686824766</w:t>
      </w:r>
    </w:p>
    <w:p w14:paraId="0FAA8D35" w14:textId="77777777" w:rsidR="006F38E3" w:rsidRPr="006F38E3" w:rsidRDefault="006F38E3" w:rsidP="00BC036F">
      <w:pPr>
        <w:numPr>
          <w:ilvl w:val="0"/>
          <w:numId w:val="22"/>
        </w:numPr>
        <w:rPr>
          <w:lang w:val="en-US"/>
        </w:rPr>
      </w:pPr>
      <w:r w:rsidRPr="006F38E3">
        <w:rPr>
          <w:b/>
          <w:bCs/>
          <w:lang w:val="en-US"/>
        </w:rPr>
        <w:lastRenderedPageBreak/>
        <w:t>Train MAE</w:t>
      </w:r>
      <w:r w:rsidRPr="006F38E3">
        <w:rPr>
          <w:lang w:val="en-US"/>
        </w:rPr>
        <w:t>: 2.079656445583553</w:t>
      </w:r>
    </w:p>
    <w:p w14:paraId="1CF7E9F2" w14:textId="77777777" w:rsidR="006F38E3" w:rsidRPr="006F38E3" w:rsidRDefault="006F38E3" w:rsidP="00BC036F">
      <w:pPr>
        <w:numPr>
          <w:ilvl w:val="0"/>
          <w:numId w:val="22"/>
        </w:numPr>
        <w:rPr>
          <w:lang w:val="en-US"/>
        </w:rPr>
      </w:pPr>
      <w:r w:rsidRPr="006F38E3">
        <w:rPr>
          <w:b/>
          <w:bCs/>
          <w:lang w:val="en-US"/>
        </w:rPr>
        <w:t>Train R²</w:t>
      </w:r>
      <w:r w:rsidRPr="006F38E3">
        <w:rPr>
          <w:lang w:val="en-US"/>
        </w:rPr>
        <w:t>: -4.324164343791887</w:t>
      </w:r>
    </w:p>
    <w:p w14:paraId="6DD6AB86" w14:textId="77777777" w:rsidR="006F38E3" w:rsidRPr="006F38E3" w:rsidRDefault="006F38E3" w:rsidP="00BC036F">
      <w:pPr>
        <w:numPr>
          <w:ilvl w:val="0"/>
          <w:numId w:val="22"/>
        </w:numPr>
        <w:rPr>
          <w:lang w:val="en-US"/>
        </w:rPr>
      </w:pPr>
      <w:r w:rsidRPr="006F38E3">
        <w:rPr>
          <w:b/>
          <w:bCs/>
          <w:lang w:val="en-US"/>
        </w:rPr>
        <w:t>Test RMSE</w:t>
      </w:r>
      <w:r w:rsidRPr="006F38E3">
        <w:rPr>
          <w:lang w:val="en-US"/>
        </w:rPr>
        <w:t>: 2.3638399830709407</w:t>
      </w:r>
    </w:p>
    <w:p w14:paraId="5F7F1FE0" w14:textId="77777777" w:rsidR="006F38E3" w:rsidRPr="006F38E3" w:rsidRDefault="006F38E3" w:rsidP="00BC036F">
      <w:pPr>
        <w:numPr>
          <w:ilvl w:val="0"/>
          <w:numId w:val="22"/>
        </w:numPr>
        <w:rPr>
          <w:lang w:val="en-US"/>
        </w:rPr>
      </w:pPr>
      <w:r w:rsidRPr="006F38E3">
        <w:rPr>
          <w:b/>
          <w:bCs/>
          <w:lang w:val="en-US"/>
        </w:rPr>
        <w:t>Test MAE</w:t>
      </w:r>
      <w:r w:rsidRPr="006F38E3">
        <w:rPr>
          <w:lang w:val="en-US"/>
        </w:rPr>
        <w:t>: 2.1001743783575733</w:t>
      </w:r>
    </w:p>
    <w:p w14:paraId="2AF6B94E" w14:textId="77777777" w:rsidR="006F38E3" w:rsidRDefault="006F38E3" w:rsidP="00BC036F">
      <w:pPr>
        <w:numPr>
          <w:ilvl w:val="0"/>
          <w:numId w:val="22"/>
        </w:numPr>
        <w:rPr>
          <w:lang w:val="en-US"/>
        </w:rPr>
      </w:pPr>
      <w:r w:rsidRPr="006F38E3">
        <w:rPr>
          <w:b/>
          <w:bCs/>
          <w:lang w:val="en-US"/>
        </w:rPr>
        <w:t>Test R²</w:t>
      </w:r>
      <w:r w:rsidRPr="006F38E3">
        <w:rPr>
          <w:lang w:val="en-US"/>
        </w:rPr>
        <w:t>: -4.740477083207767</w:t>
      </w:r>
    </w:p>
    <w:p w14:paraId="4772C3E4" w14:textId="77777777" w:rsidR="000C76DF" w:rsidRPr="006F38E3" w:rsidRDefault="000C76DF" w:rsidP="000C76DF">
      <w:pPr>
        <w:ind w:left="720"/>
        <w:rPr>
          <w:lang w:val="en-US"/>
        </w:rPr>
      </w:pPr>
    </w:p>
    <w:p w14:paraId="562FB283" w14:textId="77777777" w:rsidR="006F38E3" w:rsidRPr="006F38E3" w:rsidRDefault="006F38E3" w:rsidP="006F38E3">
      <w:pPr>
        <w:rPr>
          <w:b/>
          <w:bCs/>
          <w:lang w:val="en-US"/>
        </w:rPr>
      </w:pPr>
      <w:r w:rsidRPr="006F38E3">
        <w:rPr>
          <w:b/>
          <w:bCs/>
          <w:lang w:val="en-US"/>
        </w:rPr>
        <w:t>Chạy KMeans không song song:</w:t>
      </w:r>
    </w:p>
    <w:p w14:paraId="7EE028DF" w14:textId="77777777" w:rsidR="006F38E3" w:rsidRPr="006F38E3" w:rsidRDefault="006F38E3" w:rsidP="00BC036F">
      <w:pPr>
        <w:numPr>
          <w:ilvl w:val="0"/>
          <w:numId w:val="23"/>
        </w:numPr>
        <w:rPr>
          <w:lang w:val="en-US"/>
        </w:rPr>
      </w:pPr>
      <w:r w:rsidRPr="006F38E3">
        <w:rPr>
          <w:b/>
          <w:bCs/>
          <w:lang w:val="en-US"/>
        </w:rPr>
        <w:t>Train RMSE (Non-Parallel)</w:t>
      </w:r>
      <w:r w:rsidRPr="006F38E3">
        <w:rPr>
          <w:lang w:val="en-US"/>
        </w:rPr>
        <w:t>: 2.2342420918117973</w:t>
      </w:r>
    </w:p>
    <w:p w14:paraId="788CF8AE" w14:textId="77777777" w:rsidR="006F38E3" w:rsidRPr="006F38E3" w:rsidRDefault="006F38E3" w:rsidP="00BC036F">
      <w:pPr>
        <w:numPr>
          <w:ilvl w:val="0"/>
          <w:numId w:val="23"/>
        </w:numPr>
        <w:rPr>
          <w:lang w:val="en-US"/>
        </w:rPr>
      </w:pPr>
      <w:r w:rsidRPr="006F38E3">
        <w:rPr>
          <w:b/>
          <w:bCs/>
          <w:lang w:val="en-US"/>
        </w:rPr>
        <w:t>Train MAE (Non-Parallel)</w:t>
      </w:r>
      <w:r w:rsidRPr="006F38E3">
        <w:rPr>
          <w:lang w:val="en-US"/>
        </w:rPr>
        <w:t>: 2.0049339511492614</w:t>
      </w:r>
    </w:p>
    <w:p w14:paraId="532D2D36" w14:textId="77777777" w:rsidR="006F38E3" w:rsidRPr="006F38E3" w:rsidRDefault="006F38E3" w:rsidP="00BC036F">
      <w:pPr>
        <w:numPr>
          <w:ilvl w:val="0"/>
          <w:numId w:val="23"/>
        </w:numPr>
        <w:rPr>
          <w:lang w:val="en-US"/>
        </w:rPr>
      </w:pPr>
      <w:r w:rsidRPr="006F38E3">
        <w:rPr>
          <w:b/>
          <w:bCs/>
          <w:lang w:val="en-US"/>
        </w:rPr>
        <w:t>Train R² (Non-Parallel)</w:t>
      </w:r>
      <w:r w:rsidRPr="006F38E3">
        <w:rPr>
          <w:lang w:val="en-US"/>
        </w:rPr>
        <w:t>: -3.9430435348156063</w:t>
      </w:r>
    </w:p>
    <w:p w14:paraId="072C5028" w14:textId="77777777" w:rsidR="006F38E3" w:rsidRPr="006F38E3" w:rsidRDefault="006F38E3" w:rsidP="00BC036F">
      <w:pPr>
        <w:numPr>
          <w:ilvl w:val="0"/>
          <w:numId w:val="23"/>
        </w:numPr>
        <w:rPr>
          <w:lang w:val="en-US"/>
        </w:rPr>
      </w:pPr>
      <w:r w:rsidRPr="006F38E3">
        <w:rPr>
          <w:b/>
          <w:bCs/>
          <w:lang w:val="en-US"/>
        </w:rPr>
        <w:t>Test RMSE (Non-Parallel)</w:t>
      </w:r>
      <w:r w:rsidRPr="006F38E3">
        <w:rPr>
          <w:lang w:val="en-US"/>
        </w:rPr>
        <w:t>: 2.2689364346645013</w:t>
      </w:r>
    </w:p>
    <w:p w14:paraId="4A0BB259" w14:textId="77777777" w:rsidR="006F38E3" w:rsidRPr="006F38E3" w:rsidRDefault="006F38E3" w:rsidP="00BC036F">
      <w:pPr>
        <w:numPr>
          <w:ilvl w:val="0"/>
          <w:numId w:val="23"/>
        </w:numPr>
        <w:rPr>
          <w:lang w:val="en-US"/>
        </w:rPr>
      </w:pPr>
      <w:r w:rsidRPr="006F38E3">
        <w:rPr>
          <w:b/>
          <w:bCs/>
          <w:lang w:val="en-US"/>
        </w:rPr>
        <w:t>Test MAE (Non-Parallel)</w:t>
      </w:r>
      <w:r w:rsidRPr="006F38E3">
        <w:rPr>
          <w:lang w:val="en-US"/>
        </w:rPr>
        <w:t>: 2.008581921309755</w:t>
      </w:r>
    </w:p>
    <w:p w14:paraId="3DC5D36E" w14:textId="77777777" w:rsidR="006F38E3" w:rsidRDefault="006F38E3" w:rsidP="00BC036F">
      <w:pPr>
        <w:numPr>
          <w:ilvl w:val="0"/>
          <w:numId w:val="23"/>
        </w:numPr>
        <w:rPr>
          <w:lang w:val="en-US"/>
        </w:rPr>
      </w:pPr>
      <w:r w:rsidRPr="006F38E3">
        <w:rPr>
          <w:b/>
          <w:bCs/>
          <w:lang w:val="en-US"/>
        </w:rPr>
        <w:t>Test R² (Non-Parallel)</w:t>
      </w:r>
      <w:r w:rsidRPr="006F38E3">
        <w:rPr>
          <w:lang w:val="en-US"/>
        </w:rPr>
        <w:t>: -4.288792121892889</w:t>
      </w:r>
    </w:p>
    <w:p w14:paraId="7EF6C067" w14:textId="77777777" w:rsidR="000C76DF" w:rsidRPr="006F38E3" w:rsidRDefault="000C76DF" w:rsidP="000C76DF">
      <w:pPr>
        <w:ind w:left="720"/>
        <w:rPr>
          <w:lang w:val="en-US"/>
        </w:rPr>
      </w:pPr>
    </w:p>
    <w:p w14:paraId="19EF1CDA" w14:textId="18F79150" w:rsidR="00690F85" w:rsidRDefault="00E915E5" w:rsidP="00986630">
      <w:pPr>
        <w:rPr>
          <w:lang w:val="en-US"/>
        </w:rPr>
      </w:pPr>
      <w:r>
        <w:rPr>
          <w:lang w:val="en-US"/>
        </w:rPr>
        <w:t>S</w:t>
      </w:r>
      <w:r w:rsidRPr="00E915E5">
        <w:t>o sánh thời gian thực thi giữa phiên bản song song và không song song của thuật toán KMeans.</w:t>
      </w:r>
    </w:p>
    <w:p w14:paraId="05AABFEE" w14:textId="77777777" w:rsidR="000C76DF" w:rsidRPr="000C76DF" w:rsidRDefault="000C76DF" w:rsidP="00BC036F">
      <w:pPr>
        <w:numPr>
          <w:ilvl w:val="0"/>
          <w:numId w:val="24"/>
        </w:numPr>
        <w:rPr>
          <w:lang w:val="en-US"/>
        </w:rPr>
      </w:pPr>
      <w:r w:rsidRPr="000C76DF">
        <w:rPr>
          <w:b/>
          <w:bCs/>
          <w:lang w:val="en-US"/>
        </w:rPr>
        <w:t>Execution time</w:t>
      </w:r>
      <w:r w:rsidRPr="000C76DF">
        <w:rPr>
          <w:lang w:val="en-US"/>
        </w:rPr>
        <w:t>: 9.161375522613525 (song song)</w:t>
      </w:r>
    </w:p>
    <w:p w14:paraId="0291B15B" w14:textId="77777777" w:rsidR="000C76DF" w:rsidRPr="000C76DF" w:rsidRDefault="000C76DF" w:rsidP="00BC036F">
      <w:pPr>
        <w:numPr>
          <w:ilvl w:val="0"/>
          <w:numId w:val="24"/>
        </w:numPr>
        <w:rPr>
          <w:lang w:val="en-US"/>
        </w:rPr>
      </w:pPr>
      <w:r w:rsidRPr="000C76DF">
        <w:rPr>
          <w:b/>
          <w:bCs/>
          <w:lang w:val="en-US"/>
        </w:rPr>
        <w:t>Execution time (Non-Parallel)</w:t>
      </w:r>
      <w:r w:rsidRPr="000C76DF">
        <w:rPr>
          <w:lang w:val="en-US"/>
        </w:rPr>
        <w:t>: 1.0981440544128418 (không song song)</w:t>
      </w:r>
    </w:p>
    <w:p w14:paraId="01C830E8" w14:textId="77FE8643" w:rsidR="0057520B" w:rsidRDefault="000C76DF" w:rsidP="00986630">
      <w:pPr>
        <w:rPr>
          <w:lang w:val="en-US"/>
        </w:rPr>
      </w:pPr>
      <w:r>
        <w:rPr>
          <w:lang w:val="en-US"/>
        </w:rPr>
        <w:t>Kết quả từ trực quan hoá phân cụm KMeans:</w:t>
      </w:r>
    </w:p>
    <w:p w14:paraId="770C6650" w14:textId="605AF6F3" w:rsidR="000C76DF" w:rsidRDefault="00930469" w:rsidP="00930469">
      <w:pPr>
        <w:jc w:val="center"/>
        <w:rPr>
          <w:lang w:val="en-US"/>
        </w:rPr>
      </w:pPr>
      <w:r>
        <w:rPr>
          <w:noProof/>
          <w:lang w:val="en-US" w:eastAsia="en-US"/>
        </w:rPr>
        <w:lastRenderedPageBreak/>
        <w:drawing>
          <wp:inline distT="0" distB="0" distL="0" distR="0" wp14:anchorId="0008B652" wp14:editId="45C3B367">
            <wp:extent cx="4860089" cy="4724400"/>
            <wp:effectExtent l="0" t="0" r="0" b="0"/>
            <wp:docPr id="4023784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869457" cy="4733506"/>
                    </a:xfrm>
                    <a:prstGeom prst="rect">
                      <a:avLst/>
                    </a:prstGeom>
                    <a:noFill/>
                  </pic:spPr>
                </pic:pic>
              </a:graphicData>
            </a:graphic>
          </wp:inline>
        </w:drawing>
      </w:r>
    </w:p>
    <w:p w14:paraId="554538AC" w14:textId="5E5EED9B" w:rsidR="0076431F" w:rsidRPr="00E101CD" w:rsidRDefault="00E101CD" w:rsidP="00930469">
      <w:pPr>
        <w:jc w:val="center"/>
        <w:rPr>
          <w:i/>
          <w:lang w:val="en-US"/>
        </w:rPr>
      </w:pPr>
      <w:r w:rsidRPr="00E101CD">
        <w:rPr>
          <w:i/>
          <w:lang w:val="en-US"/>
        </w:rPr>
        <w:t>Hình 72. Kết quả trực quan K-means</w:t>
      </w:r>
    </w:p>
    <w:p w14:paraId="7060D0AD" w14:textId="77777777" w:rsidR="0076431F" w:rsidRPr="0076431F" w:rsidRDefault="0076431F" w:rsidP="0076431F">
      <w:pPr>
        <w:rPr>
          <w:lang w:val="en-US"/>
        </w:rPr>
      </w:pPr>
      <w:r w:rsidRPr="0076431F">
        <w:rPr>
          <w:lang w:val="en-US"/>
        </w:rPr>
        <w:t>Biểu đồ hiển thị là một ma trận các biểu đồ phân tán (scatter plot matrix) thể hiện mối quan hệ giữa các thuộc tính: General_rate, Comfort, Performance, và Reliability. Mỗi điểm dữ liệu trong các biểu đồ này tương ứng với một mẫu trong tập dữ liệu, và các màu sắc khác nhau biểu thị các cụm khác nhau được xác định bởi thuật toán KMeans.</w:t>
      </w:r>
    </w:p>
    <w:p w14:paraId="4D326838" w14:textId="77777777" w:rsidR="0076431F" w:rsidRPr="0076431F" w:rsidRDefault="0076431F" w:rsidP="0076431F">
      <w:pPr>
        <w:rPr>
          <w:b/>
          <w:bCs/>
          <w:lang w:val="en-US"/>
        </w:rPr>
      </w:pPr>
      <w:r w:rsidRPr="0076431F">
        <w:rPr>
          <w:b/>
          <w:bCs/>
          <w:lang w:val="en-US"/>
        </w:rPr>
        <w:t>Phát Biểu Kết Quả</w:t>
      </w:r>
    </w:p>
    <w:p w14:paraId="21D5116D" w14:textId="77777777" w:rsidR="0076431F" w:rsidRPr="0076431F" w:rsidRDefault="0076431F" w:rsidP="0076431F">
      <w:pPr>
        <w:rPr>
          <w:lang w:val="en-US"/>
        </w:rPr>
      </w:pPr>
      <w:r w:rsidRPr="0076431F">
        <w:rPr>
          <w:b/>
          <w:bCs/>
          <w:lang w:val="en-US"/>
        </w:rPr>
        <w:t>General_rate vs. Comfort</w:t>
      </w:r>
      <w:r w:rsidRPr="0076431F">
        <w:rPr>
          <w:lang w:val="en-US"/>
        </w:rPr>
        <w:t>:</w:t>
      </w:r>
    </w:p>
    <w:p w14:paraId="060A375A" w14:textId="77777777" w:rsidR="0076431F" w:rsidRPr="0076431F" w:rsidRDefault="0076431F" w:rsidP="0076431F">
      <w:pPr>
        <w:rPr>
          <w:lang w:val="en-US"/>
        </w:rPr>
      </w:pPr>
      <w:r w:rsidRPr="0076431F">
        <w:rPr>
          <w:lang w:val="en-US"/>
        </w:rPr>
        <w:t>Có một sự phân cụm rõ ràng giữa các điểm, với đa số các điểm tập trung tại khu vực có giá trị General_rate và Comfort cao.</w:t>
      </w:r>
    </w:p>
    <w:p w14:paraId="50FA2660" w14:textId="77777777" w:rsidR="0076431F" w:rsidRPr="0076431F" w:rsidRDefault="0076431F" w:rsidP="0076431F">
      <w:pPr>
        <w:rPr>
          <w:lang w:val="en-US"/>
        </w:rPr>
      </w:pPr>
      <w:r w:rsidRPr="0076431F">
        <w:rPr>
          <w:lang w:val="en-US"/>
        </w:rPr>
        <w:t>Các cụm khác nhau được phân biệt tốt, mặc dù có một số điểm nằm xa nhóm chính.</w:t>
      </w:r>
    </w:p>
    <w:p w14:paraId="279F10EF" w14:textId="77777777" w:rsidR="0076431F" w:rsidRPr="0076431F" w:rsidRDefault="0076431F" w:rsidP="0076431F">
      <w:pPr>
        <w:rPr>
          <w:lang w:val="en-US"/>
        </w:rPr>
      </w:pPr>
      <w:r w:rsidRPr="0076431F">
        <w:rPr>
          <w:b/>
          <w:bCs/>
          <w:lang w:val="en-US"/>
        </w:rPr>
        <w:t>General_rate vs. Performance</w:t>
      </w:r>
      <w:r w:rsidRPr="0076431F">
        <w:rPr>
          <w:lang w:val="en-US"/>
        </w:rPr>
        <w:t>:</w:t>
      </w:r>
    </w:p>
    <w:p w14:paraId="1C59756C" w14:textId="77777777" w:rsidR="0076431F" w:rsidRPr="0076431F" w:rsidRDefault="0076431F" w:rsidP="0076431F">
      <w:pPr>
        <w:rPr>
          <w:lang w:val="en-US"/>
        </w:rPr>
      </w:pPr>
      <w:r w:rsidRPr="0076431F">
        <w:rPr>
          <w:lang w:val="en-US"/>
        </w:rPr>
        <w:t>Tương tự, có một sự phân cụm rõ ràng với đa số các điểm tập trung ở khu vực có giá trị General_rate và Performance cao.</w:t>
      </w:r>
    </w:p>
    <w:p w14:paraId="2EFA667C" w14:textId="77777777" w:rsidR="0076431F" w:rsidRPr="0076431F" w:rsidRDefault="0076431F" w:rsidP="0076431F">
      <w:pPr>
        <w:rPr>
          <w:lang w:val="en-US"/>
        </w:rPr>
      </w:pPr>
      <w:r w:rsidRPr="0076431F">
        <w:rPr>
          <w:lang w:val="en-US"/>
        </w:rPr>
        <w:lastRenderedPageBreak/>
        <w:t>Sự phân bố các cụm tương đối rõ ràng, nhưng có một số điểm ngoài rìa có thể cần được xem xét.</w:t>
      </w:r>
    </w:p>
    <w:p w14:paraId="573A6A01" w14:textId="77777777" w:rsidR="0076431F" w:rsidRPr="0076431F" w:rsidRDefault="0076431F" w:rsidP="0076431F">
      <w:pPr>
        <w:rPr>
          <w:lang w:val="en-US"/>
        </w:rPr>
      </w:pPr>
      <w:r w:rsidRPr="0076431F">
        <w:rPr>
          <w:b/>
          <w:bCs/>
          <w:lang w:val="en-US"/>
        </w:rPr>
        <w:t>General_rate vs. Reliability</w:t>
      </w:r>
      <w:r w:rsidRPr="0076431F">
        <w:rPr>
          <w:lang w:val="en-US"/>
        </w:rPr>
        <w:t>:</w:t>
      </w:r>
    </w:p>
    <w:p w14:paraId="770182B9" w14:textId="77777777" w:rsidR="0076431F" w:rsidRPr="0076431F" w:rsidRDefault="0076431F" w:rsidP="0076431F">
      <w:pPr>
        <w:rPr>
          <w:lang w:val="en-US"/>
        </w:rPr>
      </w:pPr>
      <w:r w:rsidRPr="0076431F">
        <w:rPr>
          <w:lang w:val="en-US"/>
        </w:rPr>
        <w:t>Mối quan hệ tương tự giữa General_rate và Reliability. Các cụm chính nằm ở góc phần tư phía trên bên phải của biểu đồ, cho thấy một mối quan hệ tích cực giữa General_rate và Reliability.</w:t>
      </w:r>
    </w:p>
    <w:p w14:paraId="1000F5A9" w14:textId="77777777" w:rsidR="0076431F" w:rsidRPr="0076431F" w:rsidRDefault="0076431F" w:rsidP="0076431F">
      <w:pPr>
        <w:rPr>
          <w:lang w:val="en-US"/>
        </w:rPr>
      </w:pPr>
      <w:r w:rsidRPr="0076431F">
        <w:rPr>
          <w:b/>
          <w:bCs/>
          <w:lang w:val="en-US"/>
        </w:rPr>
        <w:t>Comfort vs. Performance</w:t>
      </w:r>
      <w:r w:rsidRPr="0076431F">
        <w:rPr>
          <w:lang w:val="en-US"/>
        </w:rPr>
        <w:t>:</w:t>
      </w:r>
    </w:p>
    <w:p w14:paraId="0FDD1104" w14:textId="77777777" w:rsidR="0076431F" w:rsidRPr="0076431F" w:rsidRDefault="0076431F" w:rsidP="0076431F">
      <w:pPr>
        <w:rPr>
          <w:lang w:val="en-US"/>
        </w:rPr>
      </w:pPr>
      <w:r w:rsidRPr="0076431F">
        <w:rPr>
          <w:lang w:val="en-US"/>
        </w:rPr>
        <w:t>Các cụm chính nằm ở khu vực có giá trị Comfort và Performance cao, với một số điểm ngoài rìa.</w:t>
      </w:r>
    </w:p>
    <w:p w14:paraId="2EE277E8" w14:textId="77777777" w:rsidR="0076431F" w:rsidRPr="0076431F" w:rsidRDefault="0076431F" w:rsidP="0076431F">
      <w:pPr>
        <w:rPr>
          <w:lang w:val="en-US"/>
        </w:rPr>
      </w:pPr>
      <w:r w:rsidRPr="0076431F">
        <w:rPr>
          <w:b/>
          <w:bCs/>
          <w:lang w:val="en-US"/>
        </w:rPr>
        <w:t>Comfort vs. Reliability</w:t>
      </w:r>
      <w:r w:rsidRPr="0076431F">
        <w:rPr>
          <w:lang w:val="en-US"/>
        </w:rPr>
        <w:t>:</w:t>
      </w:r>
    </w:p>
    <w:p w14:paraId="411ED4A0" w14:textId="77777777" w:rsidR="0076431F" w:rsidRPr="0076431F" w:rsidRDefault="0076431F" w:rsidP="0076431F">
      <w:pPr>
        <w:rPr>
          <w:lang w:val="en-US"/>
        </w:rPr>
      </w:pPr>
      <w:r w:rsidRPr="0076431F">
        <w:rPr>
          <w:lang w:val="en-US"/>
        </w:rPr>
        <w:t>Mối quan hệ tương tự giữa Comfort và Reliability với các cụm chính nằm ở góc phần tư phía trên bên phải.</w:t>
      </w:r>
    </w:p>
    <w:p w14:paraId="56CFD3B1" w14:textId="77777777" w:rsidR="0076431F" w:rsidRPr="0076431F" w:rsidRDefault="0076431F" w:rsidP="0076431F">
      <w:pPr>
        <w:rPr>
          <w:lang w:val="en-US"/>
        </w:rPr>
      </w:pPr>
      <w:r w:rsidRPr="0076431F">
        <w:rPr>
          <w:b/>
          <w:bCs/>
          <w:lang w:val="en-US"/>
        </w:rPr>
        <w:t>Performance vs. Reliability</w:t>
      </w:r>
      <w:r w:rsidRPr="0076431F">
        <w:rPr>
          <w:lang w:val="en-US"/>
        </w:rPr>
        <w:t>:</w:t>
      </w:r>
    </w:p>
    <w:p w14:paraId="7DF917C5" w14:textId="77777777" w:rsidR="0076431F" w:rsidRPr="0076431F" w:rsidRDefault="0076431F" w:rsidP="0076431F">
      <w:pPr>
        <w:rPr>
          <w:lang w:val="en-US"/>
        </w:rPr>
      </w:pPr>
      <w:r w:rsidRPr="0076431F">
        <w:rPr>
          <w:lang w:val="en-US"/>
        </w:rPr>
        <w:t>Mối quan hệ giữa Performance và Reliability cũng cho thấy một sự phân cụm rõ ràng, với các cụm chính nằm ở khu vực có giá trị cao cho cả hai thuộc tính.</w:t>
      </w:r>
    </w:p>
    <w:p w14:paraId="43BA39C1" w14:textId="77777777" w:rsidR="000C76DF" w:rsidRDefault="000C76DF" w:rsidP="00986630">
      <w:pPr>
        <w:rPr>
          <w:lang w:val="en-US"/>
        </w:rPr>
      </w:pPr>
    </w:p>
    <w:p w14:paraId="0153D1C9" w14:textId="4CE14BA3" w:rsidR="00F63401" w:rsidRDefault="00636C5C" w:rsidP="00053D4D">
      <w:pPr>
        <w:pStyle w:val="Heading3"/>
        <w:rPr>
          <w:lang w:val="en-US"/>
        </w:rPr>
      </w:pPr>
      <w:bookmarkStart w:id="33" w:name="_Toc168424585"/>
      <w:r>
        <w:rPr>
          <w:lang w:val="en-US"/>
        </w:rPr>
        <w:t>4.1.4. Spark Cluster</w:t>
      </w:r>
      <w:bookmarkEnd w:id="33"/>
    </w:p>
    <w:p w14:paraId="56556249" w14:textId="77777777" w:rsidR="00C1553F" w:rsidRPr="00C1553F" w:rsidRDefault="00C1553F" w:rsidP="00C1553F">
      <w:pPr>
        <w:rPr>
          <w:lang w:val="en-US"/>
        </w:rPr>
      </w:pPr>
      <w:r w:rsidRPr="00C1553F">
        <w:rPr>
          <w:lang w:val="en-US"/>
        </w:rPr>
        <w:t>Khi chạy các ứng dụng trên Spark Cluster với nhiều workers, ta có thể thấy sự cải thiện đáng kể về thời gian xử lý. Dưới đây là các kết quả ứng dụng với số worker khác nhau:</w:t>
      </w:r>
    </w:p>
    <w:p w14:paraId="1D466C51" w14:textId="46712973" w:rsidR="00C1553F" w:rsidRPr="00C1553F" w:rsidRDefault="00C1553F" w:rsidP="00C1553F">
      <w:pPr>
        <w:rPr>
          <w:lang w:val="en-US"/>
        </w:rPr>
      </w:pPr>
      <w:r w:rsidRPr="00C1553F">
        <w:rPr>
          <w:lang w:val="en-US"/>
        </w:rPr>
        <w:t>app-20240603234716-0015:</w:t>
      </w:r>
    </w:p>
    <w:p w14:paraId="31B61A9F" w14:textId="77777777" w:rsidR="00C1553F" w:rsidRPr="00C1553F" w:rsidRDefault="00C1553F" w:rsidP="00C1553F">
      <w:pPr>
        <w:rPr>
          <w:lang w:val="en-US"/>
        </w:rPr>
      </w:pPr>
      <w:r w:rsidRPr="00C1553F">
        <w:rPr>
          <w:lang w:val="en-US"/>
        </w:rPr>
        <w:t>Cores: 12</w:t>
      </w:r>
    </w:p>
    <w:p w14:paraId="32280C45" w14:textId="77777777" w:rsidR="00C1553F" w:rsidRPr="00C1553F" w:rsidRDefault="00C1553F" w:rsidP="00C1553F">
      <w:pPr>
        <w:rPr>
          <w:lang w:val="en-US"/>
        </w:rPr>
      </w:pPr>
      <w:r w:rsidRPr="00C1553F">
        <w:rPr>
          <w:lang w:val="en-US"/>
        </w:rPr>
        <w:t>Memory: 4.0 GiB</w:t>
      </w:r>
    </w:p>
    <w:p w14:paraId="456B89FC" w14:textId="77777777" w:rsidR="00C1553F" w:rsidRPr="00C1553F" w:rsidRDefault="00C1553F" w:rsidP="00C1553F">
      <w:pPr>
        <w:rPr>
          <w:lang w:val="en-US"/>
        </w:rPr>
      </w:pPr>
      <w:r w:rsidRPr="00C1553F">
        <w:rPr>
          <w:lang w:val="en-US"/>
        </w:rPr>
        <w:t>Thời gian: 4.1 phút</w:t>
      </w:r>
    </w:p>
    <w:p w14:paraId="499956FF" w14:textId="77777777" w:rsidR="00C1553F" w:rsidRDefault="00C1553F" w:rsidP="00C1553F">
      <w:pPr>
        <w:rPr>
          <w:lang w:val="en-US"/>
        </w:rPr>
      </w:pPr>
      <w:r w:rsidRPr="00C1553F">
        <w:rPr>
          <w:lang w:val="en-US"/>
        </w:rPr>
        <w:t>Kết quả: Hoàn thành</w:t>
      </w:r>
    </w:p>
    <w:p w14:paraId="02E9BE38" w14:textId="77777777" w:rsidR="00053D4D" w:rsidRPr="00C1553F" w:rsidRDefault="00053D4D" w:rsidP="00C1553F">
      <w:pPr>
        <w:rPr>
          <w:lang w:val="en-US"/>
        </w:rPr>
      </w:pPr>
    </w:p>
    <w:p w14:paraId="39F40439" w14:textId="4AC421FD" w:rsidR="00C1553F" w:rsidRPr="00C1553F" w:rsidRDefault="00C1553F" w:rsidP="00C1553F">
      <w:pPr>
        <w:rPr>
          <w:lang w:val="en-US"/>
        </w:rPr>
      </w:pPr>
      <w:r w:rsidRPr="00C1553F">
        <w:rPr>
          <w:lang w:val="en-US"/>
        </w:rPr>
        <w:t>app-20240603234107-0014:</w:t>
      </w:r>
    </w:p>
    <w:p w14:paraId="6152E0B6" w14:textId="77777777" w:rsidR="00C1553F" w:rsidRPr="00C1553F" w:rsidRDefault="00C1553F" w:rsidP="00C1553F">
      <w:pPr>
        <w:rPr>
          <w:lang w:val="en-US"/>
        </w:rPr>
      </w:pPr>
      <w:r w:rsidRPr="00C1553F">
        <w:rPr>
          <w:lang w:val="en-US"/>
        </w:rPr>
        <w:t>Cores: 8</w:t>
      </w:r>
    </w:p>
    <w:p w14:paraId="4383966F" w14:textId="77777777" w:rsidR="00C1553F" w:rsidRPr="00C1553F" w:rsidRDefault="00C1553F" w:rsidP="00C1553F">
      <w:pPr>
        <w:rPr>
          <w:lang w:val="en-US"/>
        </w:rPr>
      </w:pPr>
      <w:r w:rsidRPr="00C1553F">
        <w:rPr>
          <w:lang w:val="en-US"/>
        </w:rPr>
        <w:t>Memory: 4.0 GiB</w:t>
      </w:r>
    </w:p>
    <w:p w14:paraId="2A2F04E1" w14:textId="77777777" w:rsidR="00C1553F" w:rsidRPr="00C1553F" w:rsidRDefault="00C1553F" w:rsidP="00C1553F">
      <w:pPr>
        <w:rPr>
          <w:lang w:val="en-US"/>
        </w:rPr>
      </w:pPr>
      <w:r w:rsidRPr="00C1553F">
        <w:rPr>
          <w:lang w:val="en-US"/>
        </w:rPr>
        <w:t>Thời gian: 3.5 phút</w:t>
      </w:r>
    </w:p>
    <w:p w14:paraId="68DAFC6F" w14:textId="77777777" w:rsidR="00C1553F" w:rsidRDefault="00C1553F" w:rsidP="00C1553F">
      <w:pPr>
        <w:rPr>
          <w:lang w:val="en-US"/>
        </w:rPr>
      </w:pPr>
      <w:r w:rsidRPr="00C1553F">
        <w:rPr>
          <w:lang w:val="en-US"/>
        </w:rPr>
        <w:t>Kết quả: Hoàn thành</w:t>
      </w:r>
    </w:p>
    <w:p w14:paraId="70C99F36" w14:textId="77777777" w:rsidR="00C1553F" w:rsidRPr="00C1553F" w:rsidRDefault="00C1553F" w:rsidP="00C1553F">
      <w:pPr>
        <w:rPr>
          <w:lang w:val="en-US"/>
        </w:rPr>
      </w:pPr>
    </w:p>
    <w:p w14:paraId="5CC7BB6A" w14:textId="705BB705" w:rsidR="00C1553F" w:rsidRPr="00C1553F" w:rsidRDefault="00C1553F" w:rsidP="00C1553F">
      <w:pPr>
        <w:rPr>
          <w:lang w:val="en-US"/>
        </w:rPr>
      </w:pPr>
      <w:r w:rsidRPr="00C1553F">
        <w:rPr>
          <w:lang w:val="en-US"/>
        </w:rPr>
        <w:t>app-20240603224334-0013:</w:t>
      </w:r>
    </w:p>
    <w:p w14:paraId="756DBEC0" w14:textId="77777777" w:rsidR="00C1553F" w:rsidRPr="00C1553F" w:rsidRDefault="00C1553F" w:rsidP="00C1553F">
      <w:pPr>
        <w:rPr>
          <w:lang w:val="en-US"/>
        </w:rPr>
      </w:pPr>
      <w:r w:rsidRPr="00C1553F">
        <w:rPr>
          <w:lang w:val="en-US"/>
        </w:rPr>
        <w:t>Cores: 4</w:t>
      </w:r>
    </w:p>
    <w:p w14:paraId="0E3BC583" w14:textId="77777777" w:rsidR="00C1553F" w:rsidRPr="00C1553F" w:rsidRDefault="00C1553F" w:rsidP="00C1553F">
      <w:pPr>
        <w:rPr>
          <w:lang w:val="en-US"/>
        </w:rPr>
      </w:pPr>
      <w:r w:rsidRPr="00C1553F">
        <w:rPr>
          <w:lang w:val="en-US"/>
        </w:rPr>
        <w:t>Memory: 4.0 GiB</w:t>
      </w:r>
    </w:p>
    <w:p w14:paraId="2614EC83" w14:textId="77777777" w:rsidR="00C1553F" w:rsidRPr="00C1553F" w:rsidRDefault="00C1553F" w:rsidP="00C1553F">
      <w:pPr>
        <w:rPr>
          <w:lang w:val="en-US"/>
        </w:rPr>
      </w:pPr>
      <w:r w:rsidRPr="00C1553F">
        <w:rPr>
          <w:lang w:val="en-US"/>
        </w:rPr>
        <w:t>Thời gian: 8.0 phút</w:t>
      </w:r>
    </w:p>
    <w:p w14:paraId="0BC220BB" w14:textId="77777777" w:rsidR="00C1553F" w:rsidRPr="00C1553F" w:rsidRDefault="00C1553F" w:rsidP="00C1553F">
      <w:pPr>
        <w:rPr>
          <w:lang w:val="en-US"/>
        </w:rPr>
      </w:pPr>
      <w:r w:rsidRPr="00C1553F">
        <w:rPr>
          <w:lang w:val="en-US"/>
        </w:rPr>
        <w:t>Kết quả: Hoàn thành</w:t>
      </w:r>
    </w:p>
    <w:p w14:paraId="56C03B55" w14:textId="77777777" w:rsidR="0057520B" w:rsidRDefault="0057520B" w:rsidP="00986630">
      <w:pPr>
        <w:rPr>
          <w:lang w:val="en-US"/>
        </w:rPr>
      </w:pPr>
    </w:p>
    <w:p w14:paraId="6D0AFD52" w14:textId="69ACE819" w:rsidR="00C1553F" w:rsidRDefault="00812D56" w:rsidP="00812D56">
      <w:pPr>
        <w:jc w:val="center"/>
        <w:rPr>
          <w:lang w:val="en-US"/>
        </w:rPr>
      </w:pPr>
      <w:r w:rsidRPr="00812D56">
        <w:rPr>
          <w:noProof/>
          <w:lang w:val="en-US" w:eastAsia="en-US"/>
        </w:rPr>
        <w:drawing>
          <wp:inline distT="0" distB="0" distL="0" distR="0" wp14:anchorId="295104E3" wp14:editId="20A619BF">
            <wp:extent cx="5943600" cy="1965325"/>
            <wp:effectExtent l="0" t="0" r="0" b="0"/>
            <wp:docPr id="1573693879" name="Picture 1"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693879" name="Picture 1" descr="A white table with black text&#10;&#10;Description automatically generated"/>
                    <pic:cNvPicPr/>
                  </pic:nvPicPr>
                  <pic:blipFill>
                    <a:blip r:embed="rId93"/>
                    <a:stretch>
                      <a:fillRect/>
                    </a:stretch>
                  </pic:blipFill>
                  <pic:spPr>
                    <a:xfrm>
                      <a:off x="0" y="0"/>
                      <a:ext cx="5943600" cy="1965325"/>
                    </a:xfrm>
                    <a:prstGeom prst="rect">
                      <a:avLst/>
                    </a:prstGeom>
                  </pic:spPr>
                </pic:pic>
              </a:graphicData>
            </a:graphic>
          </wp:inline>
        </w:drawing>
      </w:r>
    </w:p>
    <w:p w14:paraId="0A0C837B" w14:textId="6D55AA61" w:rsidR="00812D56" w:rsidRPr="00E101CD" w:rsidRDefault="00E101CD" w:rsidP="00812D56">
      <w:pPr>
        <w:jc w:val="center"/>
        <w:rPr>
          <w:i/>
          <w:lang w:val="en-US"/>
        </w:rPr>
      </w:pPr>
      <w:r w:rsidRPr="00E101CD">
        <w:rPr>
          <w:i/>
          <w:lang w:val="en-US"/>
        </w:rPr>
        <w:t>Hình 73. Kết quả hoàn thành</w:t>
      </w:r>
    </w:p>
    <w:p w14:paraId="59FB8ADA" w14:textId="2E6E17A8" w:rsidR="001273D2" w:rsidRDefault="0053569C" w:rsidP="00053D4D">
      <w:pPr>
        <w:pStyle w:val="Heading2"/>
        <w:rPr>
          <w:lang w:val="en-US"/>
        </w:rPr>
      </w:pPr>
      <w:bookmarkStart w:id="34" w:name="_Toc168424586"/>
      <w:r>
        <w:rPr>
          <w:lang w:val="en-US"/>
        </w:rPr>
        <w:t>4.</w:t>
      </w:r>
      <w:r w:rsidR="00F9527A">
        <w:rPr>
          <w:lang w:val="en-US"/>
        </w:rPr>
        <w:t>2</w:t>
      </w:r>
      <w:r>
        <w:rPr>
          <w:lang w:val="en-US"/>
        </w:rPr>
        <w:t>. Độ đo</w:t>
      </w:r>
      <w:bookmarkEnd w:id="34"/>
    </w:p>
    <w:p w14:paraId="7CFFB0EF" w14:textId="00BDBBF2" w:rsidR="00B26F02" w:rsidRPr="00B26F02" w:rsidRDefault="00624C26" w:rsidP="00053D4D">
      <w:pPr>
        <w:pStyle w:val="Heading3"/>
        <w:rPr>
          <w:lang w:val="en-US"/>
        </w:rPr>
      </w:pPr>
      <w:bookmarkStart w:id="35" w:name="_Toc168424587"/>
      <w:r>
        <w:rPr>
          <w:lang w:val="en-US"/>
        </w:rPr>
        <w:t xml:space="preserve">4.2.1. </w:t>
      </w:r>
      <w:r w:rsidR="00B26F02" w:rsidRPr="00B26F02">
        <w:rPr>
          <w:b w:val="0"/>
          <w:lang w:val="en-US"/>
        </w:rPr>
        <w:t>RMSE (Root Mean Squared Error)</w:t>
      </w:r>
      <w:r w:rsidR="00B26F02" w:rsidRPr="00B26F02">
        <w:rPr>
          <w:lang w:val="en-US"/>
        </w:rPr>
        <w:t>:</w:t>
      </w:r>
      <w:bookmarkEnd w:id="35"/>
    </w:p>
    <w:p w14:paraId="7833BCFA" w14:textId="1074778E" w:rsidR="00B26F02" w:rsidRPr="00B26F02" w:rsidRDefault="00B26F02" w:rsidP="00624C26">
      <w:pPr>
        <w:rPr>
          <w:lang w:val="en-US"/>
        </w:rPr>
      </w:pPr>
      <w:r w:rsidRPr="00B26F02">
        <w:rPr>
          <w:b/>
          <w:bCs/>
          <w:lang w:val="en-US"/>
        </w:rPr>
        <w:t>Công thức</w:t>
      </w:r>
      <w:r w:rsidRPr="00B26F02">
        <w:rPr>
          <w:lang w:val="en-US"/>
        </w:rPr>
        <w:t>: RMSE</w:t>
      </w:r>
      <w:r w:rsidR="0029334E">
        <w:rPr>
          <w:lang w:val="en-US"/>
        </w:rPr>
        <w:t xml:space="preserve"> </w:t>
      </w:r>
      <w:r w:rsidRPr="00B26F02">
        <w:rPr>
          <w:lang w:val="en-US"/>
        </w:rPr>
        <w:t>=</w:t>
      </w:r>
      <w:r w:rsidR="0029334E">
        <w:rPr>
          <w:lang w:val="en-US"/>
        </w:rPr>
        <w:t xml:space="preserv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sup>
                    <m:r>
                      <w:rPr>
                        <w:rFonts w:ascii="Cambria Math" w:hAnsi="Cambria Math"/>
                      </w:rPr>
                      <m:t>2</m:t>
                    </m:r>
                  </m:sup>
                </m:sSup>
              </m:e>
            </m:nary>
          </m:e>
        </m:rad>
      </m:oMath>
      <w:r w:rsidR="009E36E7" w:rsidRPr="009E36E7">
        <w:t xml:space="preserve"> </w:t>
      </w:r>
    </w:p>
    <w:p w14:paraId="681C1BAD" w14:textId="31C0132F" w:rsidR="008D0F7F" w:rsidRPr="00F460D8" w:rsidRDefault="008D0F7F" w:rsidP="00FC438A">
      <w:pPr>
        <w:rPr>
          <w:lang w:val="en-US"/>
        </w:rPr>
      </w:pPr>
      <w:r w:rsidRPr="00F460D8">
        <w:t xml:space="preserve">Trong công thức </w:t>
      </w:r>
      <w:r w:rsidR="00023ADF">
        <w:rPr>
          <w:lang w:val="en-US"/>
        </w:rPr>
        <w:t>trên</w:t>
      </w:r>
      <w:r w:rsidRPr="00F460D8">
        <w:t>:</w:t>
      </w:r>
    </w:p>
    <w:p w14:paraId="195EBC34" w14:textId="77777777" w:rsidR="008D0F7F" w:rsidRPr="007156F9" w:rsidRDefault="008D0F7F" w:rsidP="00BC036F">
      <w:pPr>
        <w:pStyle w:val="ListParagraph"/>
        <w:numPr>
          <w:ilvl w:val="0"/>
          <w:numId w:val="10"/>
        </w:numPr>
        <w:rPr>
          <w:lang w:val="en-US"/>
        </w:rPr>
      </w:pPr>
      <w:r w:rsidRPr="00F460D8">
        <w:t>n là số lượng quan sát.</w:t>
      </w:r>
    </w:p>
    <w:p w14:paraId="6266D022" w14:textId="7F213E8C" w:rsidR="008D0F7F" w:rsidRPr="007156F9" w:rsidRDefault="008D0F7F" w:rsidP="00BC036F">
      <w:pPr>
        <w:pStyle w:val="ListParagraph"/>
        <w:numPr>
          <w:ilvl w:val="0"/>
          <w:numId w:val="10"/>
        </w:numPr>
        <w:rPr>
          <w:lang w:val="en-US"/>
        </w:rPr>
      </w:pPr>
      <w:r w:rsidRPr="008D0F7F">
        <w:t>Phần tử</w:t>
      </w:r>
      <w:r w:rsidRPr="007156F9">
        <w:rPr>
          <w:i/>
          <w:iCs/>
        </w:rPr>
        <w:t xml:space="preserve"> Xi</w:t>
      </w:r>
      <w:r w:rsidRPr="00F460D8">
        <w:t xml:space="preserve"> là giá trị </w:t>
      </w:r>
      <w:r w:rsidRPr="008D0F7F">
        <w:t>thứ</w:t>
      </w:r>
      <w:r w:rsidRPr="007156F9">
        <w:rPr>
          <w:i/>
          <w:iCs/>
        </w:rPr>
        <w:t xml:space="preserve"> i</w:t>
      </w:r>
      <w:r w:rsidRPr="00F460D8">
        <w:t xml:space="preserve"> được dự đoán.</w:t>
      </w:r>
    </w:p>
    <w:p w14:paraId="1D4B9FDD" w14:textId="39698B41" w:rsidR="008D0F7F" w:rsidRPr="007156F9" w:rsidRDefault="008D0F7F" w:rsidP="00BC036F">
      <w:pPr>
        <w:pStyle w:val="ListParagraph"/>
        <w:numPr>
          <w:ilvl w:val="0"/>
          <w:numId w:val="10"/>
        </w:numPr>
        <w:rPr>
          <w:lang w:val="en-US"/>
        </w:rPr>
      </w:pPr>
      <w:r w:rsidRPr="008D0F7F">
        <w:t>Phần tử</w:t>
      </w:r>
      <w:r w:rsidRPr="007156F9">
        <w:rPr>
          <w:i/>
          <w:iCs/>
        </w:rPr>
        <w:t xml:space="preserve"> Yi</w:t>
      </w:r>
      <w:r w:rsidRPr="00F460D8">
        <w:t xml:space="preserve"> là giá trị </w:t>
      </w:r>
      <w:r w:rsidRPr="008D0F7F">
        <w:t>thứ</w:t>
      </w:r>
      <w:r w:rsidRPr="007156F9">
        <w:rPr>
          <w:i/>
          <w:iCs/>
        </w:rPr>
        <w:t xml:space="preserve"> i</w:t>
      </w:r>
      <w:r w:rsidRPr="00F460D8">
        <w:t xml:space="preserve"> thực tế.</w:t>
      </w:r>
    </w:p>
    <w:p w14:paraId="73E5C245" w14:textId="77777777" w:rsidR="00B26F02" w:rsidRPr="00B26F02" w:rsidRDefault="00B26F02" w:rsidP="00624C26">
      <w:pPr>
        <w:rPr>
          <w:lang w:val="en-US"/>
        </w:rPr>
      </w:pPr>
      <w:r w:rsidRPr="00B26F02">
        <w:rPr>
          <w:b/>
          <w:bCs/>
          <w:lang w:val="en-US"/>
        </w:rPr>
        <w:t>Ý nghĩa</w:t>
      </w:r>
      <w:r w:rsidRPr="00B26F02">
        <w:rPr>
          <w:lang w:val="en-US"/>
        </w:rPr>
        <w:t>: RMSE đo lường độ lớn trung bình của lỗi dự đoán bằng cách tính căn bậc hai của trung bình cộng bình phương sai số. Nó nhạy cảm với các lỗi lớn hơn, tức là các sai số lớn sẽ ảnh hưởng nhiều đến giá trị RMSE.</w:t>
      </w:r>
    </w:p>
    <w:p w14:paraId="505AD038" w14:textId="77777777" w:rsidR="00B26F02" w:rsidRPr="00B26F02" w:rsidRDefault="00B26F02" w:rsidP="00624C26">
      <w:pPr>
        <w:rPr>
          <w:lang w:val="en-US"/>
        </w:rPr>
      </w:pPr>
      <w:r w:rsidRPr="00B26F02">
        <w:rPr>
          <w:b/>
          <w:bCs/>
          <w:lang w:val="en-US"/>
        </w:rPr>
        <w:t>Lý do lựa chọn</w:t>
      </w:r>
      <w:r w:rsidRPr="00B26F02">
        <w:rPr>
          <w:lang w:val="en-US"/>
        </w:rPr>
        <w:t>: RMSE cung cấp cái nhìn rõ ràng về độ lệch trung bình của dự đoán so với giá trị thực tế và rất hữu ích khi lỗi lớn cần được ưu tiên xem xét.</w:t>
      </w:r>
    </w:p>
    <w:p w14:paraId="6FA18476" w14:textId="77777777" w:rsidR="00624C26" w:rsidRDefault="00624C26" w:rsidP="00624C26">
      <w:pPr>
        <w:rPr>
          <w:b/>
          <w:bCs/>
          <w:lang w:val="en-US"/>
        </w:rPr>
      </w:pPr>
    </w:p>
    <w:p w14:paraId="46F2D7A0" w14:textId="3CDF6E7B" w:rsidR="00B26F02" w:rsidRPr="00B26F02" w:rsidRDefault="00624C26" w:rsidP="00053D4D">
      <w:pPr>
        <w:pStyle w:val="Heading3"/>
        <w:rPr>
          <w:lang w:val="en-US"/>
        </w:rPr>
      </w:pPr>
      <w:bookmarkStart w:id="36" w:name="_Toc168424588"/>
      <w:r>
        <w:rPr>
          <w:lang w:val="en-US"/>
        </w:rPr>
        <w:lastRenderedPageBreak/>
        <w:t xml:space="preserve">4.2.2. </w:t>
      </w:r>
      <w:r w:rsidR="00B26F02" w:rsidRPr="00B26F02">
        <w:rPr>
          <w:b w:val="0"/>
          <w:lang w:val="en-US"/>
        </w:rPr>
        <w:t>MAE (Mean Absolute Error)</w:t>
      </w:r>
      <w:r w:rsidR="00B26F02" w:rsidRPr="00B26F02">
        <w:rPr>
          <w:lang w:val="en-US"/>
        </w:rPr>
        <w:t>:</w:t>
      </w:r>
      <w:bookmarkEnd w:id="36"/>
    </w:p>
    <w:p w14:paraId="6D46E273" w14:textId="4D2335C7" w:rsidR="00B26F02" w:rsidRPr="00B26F02" w:rsidRDefault="00B26F02" w:rsidP="00624C26">
      <w:pPr>
        <w:rPr>
          <w:lang w:val="en-US"/>
        </w:rPr>
      </w:pPr>
      <w:r w:rsidRPr="00B26F02">
        <w:rPr>
          <w:b/>
          <w:bCs/>
          <w:lang w:val="en-US"/>
        </w:rPr>
        <w:t>Công thức</w:t>
      </w:r>
      <w:r w:rsidRPr="00B26F02">
        <w:rPr>
          <w:lang w:val="en-US"/>
        </w:rPr>
        <w:t>: MAE</w:t>
      </w:r>
      <w:r w:rsidR="00023ADF">
        <w:rPr>
          <w:lang w:val="en-US"/>
        </w:rPr>
        <w:t xml:space="preserve"> </w:t>
      </w:r>
      <w:r w:rsidRPr="00B26F02">
        <w:rPr>
          <w:lang w:val="en-US"/>
        </w:rPr>
        <w:t>=</w:t>
      </w:r>
      <w:r w:rsidR="00023ADF">
        <w:rPr>
          <w:lang w:val="en-US"/>
        </w:rPr>
        <w:t xml:space="preserve">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nary>
      </m:oMath>
    </w:p>
    <w:p w14:paraId="68799E29" w14:textId="77777777" w:rsidR="00023ADF" w:rsidRPr="00F460D8" w:rsidRDefault="00023ADF" w:rsidP="00023ADF">
      <w:pPr>
        <w:rPr>
          <w:lang w:val="en-US"/>
        </w:rPr>
      </w:pPr>
      <w:r w:rsidRPr="00F460D8">
        <w:t xml:space="preserve">Trong công thức </w:t>
      </w:r>
      <w:r>
        <w:rPr>
          <w:lang w:val="en-US"/>
        </w:rPr>
        <w:t>trên</w:t>
      </w:r>
      <w:r w:rsidRPr="00F460D8">
        <w:t>:</w:t>
      </w:r>
    </w:p>
    <w:p w14:paraId="1CB586D4" w14:textId="77777777" w:rsidR="00023ADF" w:rsidRPr="007156F9" w:rsidRDefault="00023ADF" w:rsidP="00BC036F">
      <w:pPr>
        <w:pStyle w:val="ListParagraph"/>
        <w:numPr>
          <w:ilvl w:val="0"/>
          <w:numId w:val="10"/>
        </w:numPr>
        <w:rPr>
          <w:lang w:val="en-US"/>
        </w:rPr>
      </w:pPr>
      <w:r w:rsidRPr="00F460D8">
        <w:t>n là số lượng quan sát.</w:t>
      </w:r>
    </w:p>
    <w:p w14:paraId="7B02371F" w14:textId="77777777" w:rsidR="00023ADF" w:rsidRPr="007156F9" w:rsidRDefault="00023ADF" w:rsidP="00BC036F">
      <w:pPr>
        <w:pStyle w:val="ListParagraph"/>
        <w:numPr>
          <w:ilvl w:val="0"/>
          <w:numId w:val="10"/>
        </w:numPr>
        <w:rPr>
          <w:lang w:val="en-US"/>
        </w:rPr>
      </w:pPr>
      <w:r w:rsidRPr="008D0F7F">
        <w:t>Phần tử</w:t>
      </w:r>
      <w:r w:rsidRPr="007156F9">
        <w:rPr>
          <w:i/>
          <w:iCs/>
        </w:rPr>
        <w:t xml:space="preserve"> Xi</w:t>
      </w:r>
      <w:r w:rsidRPr="00F460D8">
        <w:t xml:space="preserve"> là giá trị </w:t>
      </w:r>
      <w:r w:rsidRPr="008D0F7F">
        <w:t>thứ</w:t>
      </w:r>
      <w:r w:rsidRPr="007156F9">
        <w:rPr>
          <w:i/>
          <w:iCs/>
        </w:rPr>
        <w:t xml:space="preserve"> i</w:t>
      </w:r>
      <w:r w:rsidRPr="00F460D8">
        <w:t xml:space="preserve"> được dự đoán.</w:t>
      </w:r>
    </w:p>
    <w:p w14:paraId="190B7AFB" w14:textId="597F3A0A" w:rsidR="00023ADF" w:rsidRPr="00023ADF" w:rsidRDefault="00023ADF" w:rsidP="00BC036F">
      <w:pPr>
        <w:pStyle w:val="ListParagraph"/>
        <w:numPr>
          <w:ilvl w:val="0"/>
          <w:numId w:val="10"/>
        </w:numPr>
        <w:rPr>
          <w:lang w:val="en-US"/>
        </w:rPr>
      </w:pPr>
      <w:r w:rsidRPr="008D0F7F">
        <w:t>Phần tử</w:t>
      </w:r>
      <w:r w:rsidRPr="007156F9">
        <w:rPr>
          <w:i/>
          <w:iCs/>
        </w:rPr>
        <w:t xml:space="preserve"> Yi</w:t>
      </w:r>
      <w:r w:rsidRPr="00F460D8">
        <w:t xml:space="preserve"> là giá trị </w:t>
      </w:r>
      <w:r w:rsidRPr="008D0F7F">
        <w:t>thứ</w:t>
      </w:r>
      <w:r w:rsidRPr="007156F9">
        <w:rPr>
          <w:i/>
          <w:iCs/>
        </w:rPr>
        <w:t xml:space="preserve"> i</w:t>
      </w:r>
      <w:r w:rsidRPr="00F460D8">
        <w:t xml:space="preserve"> thực tế.</w:t>
      </w:r>
    </w:p>
    <w:p w14:paraId="536A4100" w14:textId="77777777" w:rsidR="00B26F02" w:rsidRPr="00B26F02" w:rsidRDefault="00B26F02" w:rsidP="00624C26">
      <w:pPr>
        <w:rPr>
          <w:lang w:val="en-US"/>
        </w:rPr>
      </w:pPr>
      <w:r w:rsidRPr="00B26F02">
        <w:rPr>
          <w:b/>
          <w:bCs/>
          <w:lang w:val="en-US"/>
        </w:rPr>
        <w:t>Ý nghĩa</w:t>
      </w:r>
      <w:r w:rsidRPr="00B26F02">
        <w:rPr>
          <w:lang w:val="en-US"/>
        </w:rPr>
        <w:t>: MAE đo lường độ lớn trung bình của lỗi dự đoán bằng cách tính trung bình cộng của các sai số tuyệt đối. Nó không nhạy cảm với các lỗi lớn như RMSE.</w:t>
      </w:r>
    </w:p>
    <w:p w14:paraId="2E4C7425" w14:textId="77777777" w:rsidR="00B26F02" w:rsidRPr="00B26F02" w:rsidRDefault="00B26F02" w:rsidP="00624C26">
      <w:pPr>
        <w:rPr>
          <w:lang w:val="en-US"/>
        </w:rPr>
      </w:pPr>
      <w:r w:rsidRPr="00B26F02">
        <w:rPr>
          <w:b/>
          <w:bCs/>
          <w:lang w:val="en-US"/>
        </w:rPr>
        <w:t>Lý do lựa chọn</w:t>
      </w:r>
      <w:r w:rsidRPr="00B26F02">
        <w:rPr>
          <w:lang w:val="en-US"/>
        </w:rPr>
        <w:t>: MAE dễ hiểu và giải thích, phản ánh trung bình các sai số trong dự đoán mà không bị ảnh hưởng bởi các lỗi lớn bất thường.</w:t>
      </w:r>
    </w:p>
    <w:p w14:paraId="69F721B0" w14:textId="77777777" w:rsidR="00624C26" w:rsidRDefault="00624C26" w:rsidP="00624C26">
      <w:pPr>
        <w:rPr>
          <w:b/>
          <w:bCs/>
          <w:lang w:val="en-US"/>
        </w:rPr>
      </w:pPr>
    </w:p>
    <w:p w14:paraId="46106C6F" w14:textId="3B070A0E" w:rsidR="00B26F02" w:rsidRPr="00B26F02" w:rsidRDefault="00624C26" w:rsidP="00053D4D">
      <w:pPr>
        <w:pStyle w:val="Heading3"/>
        <w:rPr>
          <w:lang w:val="en-US"/>
        </w:rPr>
      </w:pPr>
      <w:bookmarkStart w:id="37" w:name="_Toc168424589"/>
      <w:r>
        <w:rPr>
          <w:lang w:val="en-US"/>
        </w:rPr>
        <w:t xml:space="preserve">4.2.3. </w:t>
      </w:r>
      <w:r w:rsidR="00B26F02" w:rsidRPr="00B26F02">
        <w:rPr>
          <w:b w:val="0"/>
          <w:lang w:val="en-US"/>
        </w:rPr>
        <w:t>R² (R-squared)</w:t>
      </w:r>
      <w:r w:rsidR="00B26F02" w:rsidRPr="00B26F02">
        <w:rPr>
          <w:lang w:val="en-US"/>
        </w:rPr>
        <w:t>:</w:t>
      </w:r>
      <w:bookmarkEnd w:id="37"/>
    </w:p>
    <w:p w14:paraId="7F1CB29D" w14:textId="24608D6E" w:rsidR="00B26F02" w:rsidRPr="00B26F02" w:rsidRDefault="00B26F02" w:rsidP="00624C26">
      <w:pPr>
        <w:rPr>
          <w:lang w:val="en-US"/>
        </w:rPr>
      </w:pPr>
      <w:r w:rsidRPr="00B26F02">
        <w:rPr>
          <w:b/>
          <w:bCs/>
          <w:lang w:val="en-US"/>
        </w:rPr>
        <w:t>Công thức</w:t>
      </w:r>
      <w:r w:rsidRPr="00B26F02">
        <w:rPr>
          <w:lang w:val="en-US"/>
        </w:rPr>
        <w:t xml:space="preserve">: </w:t>
      </w:r>
      <w:r w:rsidRPr="00B26F02">
        <w:rPr>
          <w:rFonts w:ascii="Cambria Math" w:hAnsi="Cambria Math" w:cs="Cambria Math"/>
          <w:lang w:val="en-US"/>
        </w:rPr>
        <w:t>𝑅</w:t>
      </w:r>
      <w:r w:rsidRPr="00B26F02">
        <w:rPr>
          <w:lang w:val="en-US"/>
        </w:rPr>
        <w:t>2</w:t>
      </w:r>
      <w:r w:rsidR="00A1570B">
        <w:rPr>
          <w:lang w:val="en-US"/>
        </w:rPr>
        <w:t xml:space="preserve"> </w:t>
      </w:r>
      <w:r w:rsidRPr="00B26F02">
        <w:rPr>
          <w:lang w:val="en-US"/>
        </w:rPr>
        <w:t>=</w:t>
      </w:r>
      <w:r w:rsidR="007C0265">
        <w:rPr>
          <w:lang w:val="en-US"/>
        </w:rPr>
        <w:t xml:space="preserve"> </w:t>
      </w:r>
      <m:oMath>
        <m:r>
          <w:rPr>
            <w:rFonts w:ascii="Cambria Math" w:hAnsi="Cambria Math"/>
            <w:lang w:val="en-US"/>
          </w:rPr>
          <m:t xml:space="preserve">1 -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sup>
                    <m:r>
                      <w:rPr>
                        <w:rFonts w:ascii="Cambria Math" w:hAnsi="Cambria Math"/>
                      </w:rPr>
                      <m:t>2</m:t>
                    </m:r>
                  </m:sup>
                </m:sSup>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cs="Times New Roman"/>
                                <w:i/>
                                <w:sz w:val="24"/>
                                <w:szCs w:val="24"/>
                              </w:rPr>
                            </m:ctrlPr>
                          </m:sSubPr>
                          <m:e>
                            <m:r>
                              <w:rPr>
                                <w:rFonts w:ascii="Cambria Math" w:hAnsi="Cambria Math"/>
                              </w:rPr>
                              <m:t>X</m:t>
                            </m:r>
                          </m:e>
                          <m:sub>
                            <m:r>
                              <w:rPr>
                                <w:rFonts w:ascii="Cambria Math" w:hAnsi="Cambria Math"/>
                              </w:rPr>
                              <m:t>i</m:t>
                            </m:r>
                          </m:sub>
                        </m:sSub>
                        <m:r>
                          <w:rPr>
                            <w:rFonts w:ascii="Cambria Math" w:hAnsi="Cambria Math"/>
                          </w:rPr>
                          <m:t>-</m:t>
                        </m:r>
                        <m:bar>
                          <m:barPr>
                            <m:pos m:val="top"/>
                            <m:ctrlPr>
                              <w:rPr>
                                <w:rFonts w:ascii="Cambria Math" w:hAnsi="Cambria Math" w:cs="Times New Roman"/>
                                <w:i/>
                                <w:sz w:val="24"/>
                                <w:szCs w:val="24"/>
                              </w:rPr>
                            </m:ctrlPr>
                          </m:barPr>
                          <m:e>
                            <m:r>
                              <w:rPr>
                                <w:rFonts w:ascii="Cambria Math" w:hAnsi="Cambria Math"/>
                              </w:rPr>
                              <m:t>X</m:t>
                            </m:r>
                          </m:e>
                        </m:bar>
                        <m:r>
                          <w:rPr>
                            <w:rFonts w:ascii="Cambria Math" w:hAnsi="Cambria Math"/>
                          </w:rPr>
                          <m:t xml:space="preserve"> </m:t>
                        </m:r>
                      </m:e>
                    </m:d>
                  </m:e>
                  <m:sup>
                    <m:r>
                      <w:rPr>
                        <w:rFonts w:ascii="Cambria Math" w:hAnsi="Cambria Math"/>
                      </w:rPr>
                      <m:t>2</m:t>
                    </m:r>
                  </m:sup>
                </m:sSup>
              </m:e>
            </m:nary>
          </m:den>
        </m:f>
      </m:oMath>
    </w:p>
    <w:p w14:paraId="0F697CB5" w14:textId="77777777" w:rsidR="008D7B43" w:rsidRPr="00F460D8" w:rsidRDefault="008D7B43" w:rsidP="008D7B43">
      <w:pPr>
        <w:rPr>
          <w:lang w:val="en-US"/>
        </w:rPr>
      </w:pPr>
      <w:r w:rsidRPr="00F460D8">
        <w:t xml:space="preserve">Trong công thức </w:t>
      </w:r>
      <w:r>
        <w:rPr>
          <w:lang w:val="en-US"/>
        </w:rPr>
        <w:t>trên</w:t>
      </w:r>
      <w:r w:rsidRPr="00F460D8">
        <w:t>:</w:t>
      </w:r>
    </w:p>
    <w:p w14:paraId="5CE1E91E" w14:textId="77777777" w:rsidR="008D7B43" w:rsidRPr="007156F9" w:rsidRDefault="008D7B43" w:rsidP="00BC036F">
      <w:pPr>
        <w:pStyle w:val="ListParagraph"/>
        <w:numPr>
          <w:ilvl w:val="0"/>
          <w:numId w:val="10"/>
        </w:numPr>
        <w:rPr>
          <w:lang w:val="en-US"/>
        </w:rPr>
      </w:pPr>
      <w:r w:rsidRPr="00F460D8">
        <w:t>n là số lượng quan sát.</w:t>
      </w:r>
    </w:p>
    <w:p w14:paraId="61B91B08" w14:textId="77777777" w:rsidR="008D7B43" w:rsidRPr="007156F9" w:rsidRDefault="008D7B43" w:rsidP="00BC036F">
      <w:pPr>
        <w:pStyle w:val="ListParagraph"/>
        <w:numPr>
          <w:ilvl w:val="0"/>
          <w:numId w:val="10"/>
        </w:numPr>
        <w:rPr>
          <w:lang w:val="en-US"/>
        </w:rPr>
      </w:pPr>
      <w:r w:rsidRPr="008D0F7F">
        <w:t>Phần tử</w:t>
      </w:r>
      <w:r w:rsidRPr="007156F9">
        <w:rPr>
          <w:i/>
          <w:iCs/>
        </w:rPr>
        <w:t xml:space="preserve"> Xi</w:t>
      </w:r>
      <w:r w:rsidRPr="00F460D8">
        <w:t xml:space="preserve"> là giá trị </w:t>
      </w:r>
      <w:r w:rsidRPr="008D0F7F">
        <w:t>thứ</w:t>
      </w:r>
      <w:r w:rsidRPr="007156F9">
        <w:rPr>
          <w:i/>
          <w:iCs/>
        </w:rPr>
        <w:t xml:space="preserve"> i</w:t>
      </w:r>
      <w:r w:rsidRPr="00F460D8">
        <w:t xml:space="preserve"> được dự đoán.</w:t>
      </w:r>
    </w:p>
    <w:p w14:paraId="74A5959C" w14:textId="1477B325" w:rsidR="008D7B43" w:rsidRDefault="008D7B43" w:rsidP="00BC036F">
      <w:pPr>
        <w:pStyle w:val="ListParagraph"/>
        <w:numPr>
          <w:ilvl w:val="0"/>
          <w:numId w:val="10"/>
        </w:numPr>
        <w:rPr>
          <w:lang w:val="en-US"/>
        </w:rPr>
      </w:pPr>
      <w:r w:rsidRPr="008D0F7F">
        <w:t>Phần tử</w:t>
      </w:r>
      <w:r w:rsidRPr="007156F9">
        <w:rPr>
          <w:i/>
          <w:iCs/>
        </w:rPr>
        <w:t xml:space="preserve"> Yi</w:t>
      </w:r>
      <w:r w:rsidRPr="00F460D8">
        <w:t xml:space="preserve"> là giá trị </w:t>
      </w:r>
      <w:r w:rsidRPr="008D0F7F">
        <w:t>thứ</w:t>
      </w:r>
      <w:r w:rsidRPr="007156F9">
        <w:rPr>
          <w:i/>
          <w:iCs/>
        </w:rPr>
        <w:t xml:space="preserve"> i</w:t>
      </w:r>
      <w:r w:rsidRPr="00F460D8">
        <w:t xml:space="preserve"> thực tế.</w:t>
      </w:r>
    </w:p>
    <w:p w14:paraId="28405935" w14:textId="07F1E829" w:rsidR="008D7B43" w:rsidRPr="008D7B43" w:rsidRDefault="008D7B43" w:rsidP="00BC036F">
      <w:pPr>
        <w:pStyle w:val="ListParagraph"/>
        <w:numPr>
          <w:ilvl w:val="0"/>
          <w:numId w:val="10"/>
        </w:numPr>
        <w:rPr>
          <w:lang w:val="en-US"/>
        </w:rPr>
      </w:pPr>
      <w:r w:rsidRPr="008D0F7F">
        <w:t>Phần tử</w:t>
      </w:r>
      <w:r w:rsidRPr="007156F9">
        <w:rPr>
          <w:i/>
          <w:iCs/>
        </w:rPr>
        <w:t xml:space="preserve"> </w:t>
      </w:r>
      <m:oMath>
        <m:bar>
          <m:barPr>
            <m:pos m:val="top"/>
            <m:ctrlPr>
              <w:rPr>
                <w:rFonts w:ascii="Cambria Math" w:hAnsi="Cambria Math" w:cs="Times New Roman"/>
                <w:i/>
                <w:sz w:val="24"/>
                <w:szCs w:val="24"/>
              </w:rPr>
            </m:ctrlPr>
          </m:barPr>
          <m:e>
            <m:r>
              <w:rPr>
                <w:rFonts w:ascii="Cambria Math" w:hAnsi="Cambria Math"/>
              </w:rPr>
              <m:t>X</m:t>
            </m:r>
          </m:e>
        </m:bar>
        <m:r>
          <w:rPr>
            <w:rFonts w:ascii="Cambria Math" w:hAnsi="Cambria Math"/>
          </w:rPr>
          <m:t xml:space="preserve"> </m:t>
        </m:r>
      </m:oMath>
      <w:r w:rsidRPr="00F460D8">
        <w:t xml:space="preserve">là giá trị </w:t>
      </w:r>
      <w:r w:rsidR="00F3594F" w:rsidRPr="00F3594F">
        <w:t>trung bình</w:t>
      </w:r>
      <w:r w:rsidR="00F3594F">
        <w:rPr>
          <w:lang w:val="en-US"/>
        </w:rPr>
        <w:t>.</w:t>
      </w:r>
    </w:p>
    <w:p w14:paraId="0AFD3E81" w14:textId="77777777" w:rsidR="00B26F02" w:rsidRPr="00B26F02" w:rsidRDefault="00B26F02" w:rsidP="00624C26">
      <w:pPr>
        <w:rPr>
          <w:lang w:val="en-US"/>
        </w:rPr>
      </w:pPr>
      <w:r w:rsidRPr="00B26F02">
        <w:rPr>
          <w:b/>
          <w:bCs/>
          <w:lang w:val="en-US"/>
        </w:rPr>
        <w:t>Ý nghĩa</w:t>
      </w:r>
      <w:r w:rsidRPr="00B26F02">
        <w:rPr>
          <w:lang w:val="en-US"/>
        </w:rPr>
        <w:t>: R² đo lường tỷ lệ biến thiên của giá trị phụ thuộc (giá trị thực tế) được mô hình dự đoán giải thích. Nó nằm trong khoảng từ 0 đến 1, với giá trị 1 biểu thị mô hình hoàn hảo.</w:t>
      </w:r>
    </w:p>
    <w:p w14:paraId="30538BF1" w14:textId="77777777" w:rsidR="00B26F02" w:rsidRPr="00B26F02" w:rsidRDefault="00B26F02" w:rsidP="00624C26">
      <w:pPr>
        <w:rPr>
          <w:lang w:val="en-US"/>
        </w:rPr>
      </w:pPr>
      <w:r w:rsidRPr="00B26F02">
        <w:rPr>
          <w:b/>
          <w:bCs/>
          <w:lang w:val="en-US"/>
        </w:rPr>
        <w:t>Lý do lựa chọn</w:t>
      </w:r>
      <w:r w:rsidRPr="00B26F02">
        <w:rPr>
          <w:lang w:val="en-US"/>
        </w:rPr>
        <w:t>: R² cho phép đánh giá hiệu suất tổng thể của mô hình dự đoán, giúp hiểu rõ mức độ mô hình giải thích được sự biến thiên trong dữ liệu.</w:t>
      </w:r>
    </w:p>
    <w:p w14:paraId="54E126A2" w14:textId="77777777" w:rsidR="00F9527A" w:rsidRDefault="00F9527A" w:rsidP="00986630">
      <w:pPr>
        <w:rPr>
          <w:lang w:val="en-US"/>
        </w:rPr>
      </w:pPr>
    </w:p>
    <w:p w14:paraId="69F28DC1" w14:textId="321EEF23" w:rsidR="002A34AD" w:rsidRPr="00986630" w:rsidRDefault="001D2D18" w:rsidP="00053D4D">
      <w:pPr>
        <w:pStyle w:val="Heading2"/>
        <w:rPr>
          <w:lang w:val="en-US"/>
        </w:rPr>
      </w:pPr>
      <w:bookmarkStart w:id="38" w:name="_Toc168424590"/>
      <w:r>
        <w:rPr>
          <w:lang w:val="en-US"/>
        </w:rPr>
        <w:t>4.</w:t>
      </w:r>
      <w:r w:rsidR="00F9527A">
        <w:rPr>
          <w:lang w:val="en-US"/>
        </w:rPr>
        <w:t>3</w:t>
      </w:r>
      <w:r>
        <w:rPr>
          <w:lang w:val="en-US"/>
        </w:rPr>
        <w:t xml:space="preserve">. </w:t>
      </w:r>
      <w:r w:rsidR="002A34AD">
        <w:rPr>
          <w:lang w:val="en-US"/>
        </w:rPr>
        <w:t>So sánh, đánh giá</w:t>
      </w:r>
      <w:bookmarkEnd w:id="38"/>
    </w:p>
    <w:p w14:paraId="20688A60" w14:textId="3DB8F768" w:rsidR="00196655" w:rsidRDefault="00A33F47" w:rsidP="00053D4D">
      <w:pPr>
        <w:pStyle w:val="Heading3"/>
        <w:rPr>
          <w:lang w:val="en-US"/>
        </w:rPr>
      </w:pPr>
      <w:bookmarkStart w:id="39" w:name="_Toc168424591"/>
      <w:r>
        <w:rPr>
          <w:lang w:val="en-US"/>
        </w:rPr>
        <w:t xml:space="preserve">4.3.1. </w:t>
      </w:r>
      <w:r w:rsidR="00521146">
        <w:rPr>
          <w:lang w:val="en-US"/>
        </w:rPr>
        <w:t xml:space="preserve">So sánh </w:t>
      </w:r>
      <w:r w:rsidR="00BC036F">
        <w:rPr>
          <w:lang w:val="en-US"/>
        </w:rPr>
        <w:t>Linear Regression và GBM</w:t>
      </w:r>
      <w:bookmarkEnd w:id="39"/>
    </w:p>
    <w:p w14:paraId="3DF94AC7" w14:textId="3E2A328C" w:rsidR="00F35C61" w:rsidRDefault="00711435" w:rsidP="00F0799A">
      <w:pPr>
        <w:rPr>
          <w:lang w:val="en-US"/>
        </w:rPr>
      </w:pPr>
      <w:r>
        <w:rPr>
          <w:lang w:val="en-US"/>
        </w:rPr>
        <w:t>Có thể nói rằng thuật toán Linear Regression cho thấy kết quả của các độ đo chính xác hơn, phù hợp với mô hình hơn so với GBM</w:t>
      </w:r>
      <w:r w:rsidR="00F35C61">
        <w:rPr>
          <w:lang w:val="en-US"/>
        </w:rPr>
        <w:t>.</w:t>
      </w:r>
      <w:r w:rsidR="00FB45F1">
        <w:rPr>
          <w:lang w:val="en-US"/>
        </w:rPr>
        <w:t xml:space="preserve"> </w:t>
      </w:r>
      <w:r w:rsidR="00F35C61">
        <w:rPr>
          <w:lang w:val="en-US"/>
        </w:rPr>
        <w:t xml:space="preserve">Ngoài ra kết quả của mức độ giải thích cao hơn rất nhiều so với GBM, cho thấy Linear </w:t>
      </w:r>
      <w:r w:rsidR="00184912">
        <w:rPr>
          <w:lang w:val="en-US"/>
        </w:rPr>
        <w:t>có độ phù hợp tốt và đánh giá mạnh mẽ các biến độc lập</w:t>
      </w:r>
      <w:r w:rsidR="00FB45F1">
        <w:rPr>
          <w:lang w:val="en-US"/>
        </w:rPr>
        <w:t xml:space="preserve"> </w:t>
      </w:r>
      <w:r w:rsidR="00FB45F1" w:rsidRPr="00FB45F1">
        <w:rPr>
          <w:lang w:val="en-US"/>
        </w:rPr>
        <w:sym w:font="Wingdings" w:char="F0E0"/>
      </w:r>
      <w:r w:rsidR="00FB45F1">
        <w:rPr>
          <w:lang w:val="en-US"/>
        </w:rPr>
        <w:t xml:space="preserve"> Kết luận Linear Regression là mô hình phù hợp cho dự đoán Car Rates này</w:t>
      </w:r>
      <w:r w:rsidR="00184912">
        <w:rPr>
          <w:lang w:val="en-US"/>
        </w:rPr>
        <w:t>.</w:t>
      </w:r>
    </w:p>
    <w:p w14:paraId="77A8088A" w14:textId="4014D1F1" w:rsidR="00BC036F" w:rsidRDefault="00BC036F" w:rsidP="00053D4D">
      <w:pPr>
        <w:pStyle w:val="Heading3"/>
        <w:rPr>
          <w:lang w:val="en-US"/>
        </w:rPr>
      </w:pPr>
      <w:bookmarkStart w:id="40" w:name="_Toc168424592"/>
      <w:r>
        <w:rPr>
          <w:lang w:val="en-US"/>
        </w:rPr>
        <w:lastRenderedPageBreak/>
        <w:t xml:space="preserve">4.3.2. </w:t>
      </w:r>
      <w:r w:rsidR="00BC5737">
        <w:rPr>
          <w:lang w:val="en-US"/>
        </w:rPr>
        <w:t>KMeans</w:t>
      </w:r>
      <w:r w:rsidR="00FC70C0">
        <w:rPr>
          <w:lang w:val="en-US"/>
        </w:rPr>
        <w:t xml:space="preserve"> song song và không song song</w:t>
      </w:r>
      <w:bookmarkEnd w:id="40"/>
    </w:p>
    <w:p w14:paraId="1E68EF31" w14:textId="77777777" w:rsidR="00E90A11" w:rsidRPr="00E90A11" w:rsidRDefault="00E90A11" w:rsidP="00E90A11">
      <w:pPr>
        <w:rPr>
          <w:lang w:val="en-US"/>
        </w:rPr>
      </w:pPr>
      <w:r w:rsidRPr="00E90A11">
        <w:rPr>
          <w:lang w:val="en-US"/>
        </w:rPr>
        <w:t>Có một số lý do có thể giải thích tại sao phiên bản song song của KMeans có thể chậm hơn so với phiên bản không song song:</w:t>
      </w:r>
    </w:p>
    <w:p w14:paraId="3AAD0038" w14:textId="77777777" w:rsidR="00E90A11" w:rsidRPr="00E90A11" w:rsidRDefault="00E90A11" w:rsidP="00E90A11">
      <w:pPr>
        <w:pStyle w:val="ListParagraph"/>
        <w:numPr>
          <w:ilvl w:val="0"/>
          <w:numId w:val="30"/>
        </w:numPr>
        <w:ind w:left="720"/>
        <w:rPr>
          <w:lang w:val="en-US"/>
        </w:rPr>
      </w:pPr>
      <w:r w:rsidRPr="00E90A11">
        <w:rPr>
          <w:b/>
          <w:bCs/>
          <w:lang w:val="en-US"/>
        </w:rPr>
        <w:t>Overhead của Spark</w:t>
      </w:r>
      <w:r w:rsidRPr="00E90A11">
        <w:rPr>
          <w:lang w:val="en-US"/>
        </w:rPr>
        <w:t>: Spark thêm vào một số overhead khi quản lý các nhiệm vụ phân tán. Việc khởi tạo, điều phối, và thu thập kết quả từ nhiều nút có thể tốn thời gian hơn so với việc xử lý toàn bộ dữ liệu trên một máy tính duy nhất, đặc biệt là khi dữ liệu không quá lớn.</w:t>
      </w:r>
    </w:p>
    <w:p w14:paraId="19EE40E2" w14:textId="77777777" w:rsidR="00E90A11" w:rsidRPr="00E90A11" w:rsidRDefault="00E90A11" w:rsidP="00E90A11">
      <w:pPr>
        <w:pStyle w:val="ListParagraph"/>
        <w:numPr>
          <w:ilvl w:val="0"/>
          <w:numId w:val="30"/>
        </w:numPr>
        <w:ind w:left="720"/>
        <w:rPr>
          <w:lang w:val="en-US"/>
        </w:rPr>
      </w:pPr>
      <w:r w:rsidRPr="00E90A11">
        <w:rPr>
          <w:b/>
          <w:bCs/>
          <w:lang w:val="en-US"/>
        </w:rPr>
        <w:t>Kích thước dữ liệu nhỏ</w:t>
      </w:r>
      <w:r w:rsidRPr="00E90A11">
        <w:rPr>
          <w:lang w:val="en-US"/>
        </w:rPr>
        <w:t>: Nếu tập dữ liệu không quá lớn, lợi ích của việc song song hóa có thể bị giảm do overhead của Spark. Trong những trường hợp này, việc xử lý tuần tự có thể nhanh hơn.</w:t>
      </w:r>
    </w:p>
    <w:p w14:paraId="643BDE17" w14:textId="77777777" w:rsidR="00E90A11" w:rsidRPr="00E90A11" w:rsidRDefault="00E90A11" w:rsidP="00E90A11">
      <w:pPr>
        <w:pStyle w:val="ListParagraph"/>
        <w:numPr>
          <w:ilvl w:val="0"/>
          <w:numId w:val="30"/>
        </w:numPr>
        <w:ind w:left="720"/>
        <w:rPr>
          <w:lang w:val="en-US"/>
        </w:rPr>
      </w:pPr>
      <w:r w:rsidRPr="00E90A11">
        <w:rPr>
          <w:b/>
          <w:bCs/>
          <w:lang w:val="en-US"/>
        </w:rPr>
        <w:t>Chi phí truyền thông</w:t>
      </w:r>
      <w:r w:rsidRPr="00E90A11">
        <w:rPr>
          <w:lang w:val="en-US"/>
        </w:rPr>
        <w:t>: Khi sử dụng Spark, dữ liệu phải được truyền giữa các nút trong cụm, điều này có thể tạo ra độ trễ và làm chậm quá trình tính toán.</w:t>
      </w:r>
    </w:p>
    <w:p w14:paraId="67C3F6D7" w14:textId="77777777" w:rsidR="00E90A11" w:rsidRPr="00E90A11" w:rsidRDefault="00E90A11" w:rsidP="00E90A11">
      <w:pPr>
        <w:pStyle w:val="ListParagraph"/>
        <w:numPr>
          <w:ilvl w:val="0"/>
          <w:numId w:val="30"/>
        </w:numPr>
        <w:ind w:left="720"/>
        <w:rPr>
          <w:lang w:val="en-US"/>
        </w:rPr>
      </w:pPr>
      <w:r w:rsidRPr="00E90A11">
        <w:rPr>
          <w:b/>
          <w:bCs/>
          <w:lang w:val="en-US"/>
        </w:rPr>
        <w:t>Cấu hình và tài nguyên của cụm</w:t>
      </w:r>
      <w:r w:rsidRPr="00E90A11">
        <w:rPr>
          <w:lang w:val="en-US"/>
        </w:rPr>
        <w:t>: Nếu cụm Spark không được cấu hình tối ưu hoặc thiếu tài nguyên (như RAM hoặc CPU), thời gian xử lý có thể lâu hơn so với việc xử lý trên một máy tính mạnh mẽ.</w:t>
      </w:r>
    </w:p>
    <w:p w14:paraId="5B3DC424" w14:textId="77777777" w:rsidR="00FC70C0" w:rsidRDefault="00FC70C0" w:rsidP="00F0799A">
      <w:pPr>
        <w:rPr>
          <w:lang w:val="en-US"/>
        </w:rPr>
      </w:pPr>
    </w:p>
    <w:p w14:paraId="213CDBC4" w14:textId="7B84A592" w:rsidR="00FC70C0" w:rsidRDefault="00FC70C0" w:rsidP="00053D4D">
      <w:pPr>
        <w:pStyle w:val="Heading3"/>
        <w:rPr>
          <w:lang w:val="en-US"/>
        </w:rPr>
      </w:pPr>
      <w:bookmarkStart w:id="41" w:name="_Toc168424593"/>
      <w:r>
        <w:rPr>
          <w:lang w:val="en-US"/>
        </w:rPr>
        <w:t xml:space="preserve">4.3.3. </w:t>
      </w:r>
      <w:r w:rsidR="000C7670">
        <w:rPr>
          <w:lang w:val="en-US"/>
        </w:rPr>
        <w:t xml:space="preserve">Đánh giá hiệu quả </w:t>
      </w:r>
      <w:r>
        <w:rPr>
          <w:lang w:val="en-US"/>
        </w:rPr>
        <w:t>Spark Cluster</w:t>
      </w:r>
      <w:bookmarkEnd w:id="41"/>
    </w:p>
    <w:p w14:paraId="38DF6C4F" w14:textId="04D47721" w:rsidR="000C1173" w:rsidRPr="000C1173" w:rsidRDefault="000C1173" w:rsidP="000C1173">
      <w:pPr>
        <w:rPr>
          <w:b/>
          <w:bCs/>
          <w:lang w:val="en-US"/>
        </w:rPr>
      </w:pPr>
      <w:r w:rsidRPr="000C1173">
        <w:rPr>
          <w:b/>
          <w:bCs/>
          <w:lang w:val="en-US"/>
        </w:rPr>
        <w:t>Số Worker Cores và Thời Gian Xử Lý:</w:t>
      </w:r>
    </w:p>
    <w:p w14:paraId="6E4AD2C3" w14:textId="77777777" w:rsidR="000C1173" w:rsidRPr="000C1173" w:rsidRDefault="000C1173" w:rsidP="000C1173">
      <w:pPr>
        <w:rPr>
          <w:lang w:val="en-US"/>
        </w:rPr>
      </w:pPr>
      <w:r w:rsidRPr="000C1173">
        <w:rPr>
          <w:lang w:val="en-US"/>
        </w:rPr>
        <w:t>Các ứng dụng với số cores cao hơn (8, 12) cho thấy thời gian xử lý nhanh hơn so với ứng dụng chỉ có 4 cores.</w:t>
      </w:r>
    </w:p>
    <w:p w14:paraId="4784684B" w14:textId="77777777" w:rsidR="000C1173" w:rsidRPr="000C1173" w:rsidRDefault="000C1173" w:rsidP="000C1173">
      <w:pPr>
        <w:rPr>
          <w:lang w:val="en-US"/>
        </w:rPr>
      </w:pPr>
      <w:r w:rsidRPr="000C1173">
        <w:rPr>
          <w:lang w:val="en-US"/>
        </w:rPr>
        <w:t>Điều này là do khả năng xử lý song song của Spark. Khi số lượng cores tăng lên, nhiều tác vụ có thể được thực hiện đồng thời, do đó giảm thời gian xử lý tổng thể.</w:t>
      </w:r>
    </w:p>
    <w:p w14:paraId="7DCC113F" w14:textId="77777777" w:rsidR="000C1173" w:rsidRDefault="000C1173" w:rsidP="000C1173">
      <w:pPr>
        <w:rPr>
          <w:lang w:val="en-US"/>
        </w:rPr>
      </w:pPr>
    </w:p>
    <w:p w14:paraId="05A7A44A" w14:textId="35850334" w:rsidR="000C1173" w:rsidRPr="000C1173" w:rsidRDefault="000C1173" w:rsidP="000C1173">
      <w:pPr>
        <w:rPr>
          <w:b/>
          <w:bCs/>
          <w:lang w:val="en-US"/>
        </w:rPr>
      </w:pPr>
      <w:r w:rsidRPr="000C1173">
        <w:rPr>
          <w:b/>
          <w:bCs/>
          <w:lang w:val="en-US"/>
        </w:rPr>
        <w:t>Hiệu Suất và Khả Năng Mở Rộng:</w:t>
      </w:r>
    </w:p>
    <w:p w14:paraId="0B565E36" w14:textId="77777777" w:rsidR="000C1173" w:rsidRPr="000C1173" w:rsidRDefault="000C1173" w:rsidP="000C1173">
      <w:pPr>
        <w:rPr>
          <w:lang w:val="en-US"/>
        </w:rPr>
      </w:pPr>
      <w:r w:rsidRPr="000C1173">
        <w:rPr>
          <w:lang w:val="en-US"/>
        </w:rPr>
        <w:t>Khi tăng số lượng cores, thời gian xử lý giảm đi, nhưng không phải luôn luôn tỉ lệ thuận. Ví dụ, ứng dụng với 12 cores có thời gian xử lý dài hơn so với ứng dụng với 8 cores. Điều này có thể do hiệu suất bị giới hạn bởi các yếu tố khác như băng thông mạng, I/O hoặc độ phức tạp của tác vụ.</w:t>
      </w:r>
    </w:p>
    <w:p w14:paraId="5C28DDA6" w14:textId="0B69015B" w:rsidR="00FC70C0" w:rsidRDefault="000C1173" w:rsidP="000C1173">
      <w:pPr>
        <w:rPr>
          <w:lang w:val="en-US"/>
        </w:rPr>
      </w:pPr>
      <w:r w:rsidRPr="000C1173">
        <w:rPr>
          <w:lang w:val="en-US"/>
        </w:rPr>
        <w:t>Hiệu suất cũng phụ thuộc vào cách dữ liệu được phân phối giữa các worker và overhead trong việc quản lý tài nguyên.</w:t>
      </w:r>
    </w:p>
    <w:p w14:paraId="74C6E7B6" w14:textId="77777777" w:rsidR="000C1173" w:rsidRPr="00E204E6" w:rsidRDefault="000C1173" w:rsidP="000C1173">
      <w:pPr>
        <w:rPr>
          <w:lang w:val="en-US"/>
        </w:rPr>
      </w:pPr>
    </w:p>
    <w:p w14:paraId="3187FE2A" w14:textId="00490FB8" w:rsidR="002C75C6" w:rsidRDefault="00F54712" w:rsidP="008C6E7C">
      <w:pPr>
        <w:pStyle w:val="Heading1"/>
        <w:rPr>
          <w:lang w:val="en-US"/>
        </w:rPr>
      </w:pPr>
      <w:bookmarkStart w:id="42" w:name="_Toc168424594"/>
      <w:r>
        <w:rPr>
          <w:lang w:val="en-US"/>
        </w:rPr>
        <w:lastRenderedPageBreak/>
        <w:t>5.</w:t>
      </w:r>
      <w:r w:rsidR="00D85997">
        <w:rPr>
          <w:lang w:val="en-US"/>
        </w:rPr>
        <w:t xml:space="preserve"> </w:t>
      </w:r>
      <w:r w:rsidR="00986630">
        <w:rPr>
          <w:lang w:val="en-US"/>
        </w:rPr>
        <w:t>Kết luận</w:t>
      </w:r>
      <w:bookmarkEnd w:id="42"/>
    </w:p>
    <w:p w14:paraId="0DECB427" w14:textId="4378D073" w:rsidR="00986630" w:rsidRDefault="00797833" w:rsidP="00053D4D">
      <w:pPr>
        <w:pStyle w:val="Heading2"/>
      </w:pPr>
      <w:bookmarkStart w:id="43" w:name="_Toc168424595"/>
      <w:r>
        <w:rPr>
          <w:lang w:val="en-US"/>
        </w:rPr>
        <w:t>5.1. Ưu điểm</w:t>
      </w:r>
      <w:bookmarkEnd w:id="43"/>
    </w:p>
    <w:p w14:paraId="46DE0EAE" w14:textId="3885B8B4" w:rsidR="000B60C9" w:rsidRPr="000B60C9" w:rsidRDefault="000B60C9" w:rsidP="000B60C9">
      <w:pPr>
        <w:pStyle w:val="ListParagraph"/>
        <w:numPr>
          <w:ilvl w:val="0"/>
          <w:numId w:val="33"/>
        </w:numPr>
      </w:pPr>
      <w:r>
        <w:t xml:space="preserve">Sử dụng mô hình hồi quy tuyến tính giúp đơn giản và dễ </w:t>
      </w:r>
      <w:r w:rsidR="001F721B">
        <w:t xml:space="preserve">hiểu, </w:t>
      </w:r>
      <w:r w:rsidR="00CD272A">
        <w:t>d</w:t>
      </w:r>
      <w:r w:rsidR="001F721B">
        <w:t>ễ dàng triển khai</w:t>
      </w:r>
      <w:r w:rsidR="00CD272A">
        <w:t xml:space="preserve"> và có hiệu quả tốt với dữ liệu tuyến tính.</w:t>
      </w:r>
    </w:p>
    <w:p w14:paraId="2EB62FCF" w14:textId="77777777" w:rsidR="00824FFE" w:rsidRPr="00824FFE" w:rsidRDefault="00824FFE" w:rsidP="00824FFE">
      <w:pPr>
        <w:numPr>
          <w:ilvl w:val="0"/>
          <w:numId w:val="26"/>
        </w:numPr>
        <w:rPr>
          <w:lang w:val="en-US"/>
        </w:rPr>
      </w:pPr>
      <w:r w:rsidRPr="00824FFE">
        <w:rPr>
          <w:lang w:val="en-US"/>
        </w:rPr>
        <w:t>Phương pháp Elbow giúp xác định số lượng cụm tối ưu một cách trực quan.</w:t>
      </w:r>
    </w:p>
    <w:p w14:paraId="1E54DB56" w14:textId="77777777" w:rsidR="00824FFE" w:rsidRPr="00824FFE" w:rsidRDefault="00824FFE" w:rsidP="00824FFE">
      <w:pPr>
        <w:numPr>
          <w:ilvl w:val="0"/>
          <w:numId w:val="26"/>
        </w:numPr>
        <w:rPr>
          <w:lang w:val="en-US"/>
        </w:rPr>
      </w:pPr>
      <w:r w:rsidRPr="00824FFE">
        <w:rPr>
          <w:lang w:val="en-US"/>
        </w:rPr>
        <w:t>KMeans song song có khả năng xử lý tập dữ liệu lớn.</w:t>
      </w:r>
    </w:p>
    <w:p w14:paraId="7E737CDC" w14:textId="77777777" w:rsidR="00BA0EB8" w:rsidRDefault="00BA0EB8" w:rsidP="00986630">
      <w:pPr>
        <w:rPr>
          <w:lang w:val="en-US"/>
        </w:rPr>
      </w:pPr>
    </w:p>
    <w:p w14:paraId="5EA19C5D" w14:textId="6CA3A7DF" w:rsidR="00BA0EB8" w:rsidRDefault="00BA0EB8" w:rsidP="00053D4D">
      <w:pPr>
        <w:pStyle w:val="Heading2"/>
      </w:pPr>
      <w:bookmarkStart w:id="44" w:name="_Toc168424596"/>
      <w:r>
        <w:rPr>
          <w:lang w:val="en-US"/>
        </w:rPr>
        <w:t>5.2. Hạn chế</w:t>
      </w:r>
      <w:bookmarkEnd w:id="44"/>
    </w:p>
    <w:p w14:paraId="317D2003" w14:textId="5A3C4C20" w:rsidR="0076290A" w:rsidRPr="0076290A" w:rsidRDefault="0076290A" w:rsidP="0076290A">
      <w:pPr>
        <w:pStyle w:val="ListParagraph"/>
        <w:numPr>
          <w:ilvl w:val="0"/>
          <w:numId w:val="33"/>
        </w:numPr>
      </w:pPr>
      <w:r>
        <w:t>Giới hạn trong việc xử lý dữ liệu phi số.</w:t>
      </w:r>
    </w:p>
    <w:p w14:paraId="01D5391A" w14:textId="77777777" w:rsidR="0032642C" w:rsidRPr="0032642C" w:rsidRDefault="0032642C" w:rsidP="0032642C">
      <w:pPr>
        <w:numPr>
          <w:ilvl w:val="0"/>
          <w:numId w:val="27"/>
        </w:numPr>
        <w:rPr>
          <w:lang w:val="en-US"/>
        </w:rPr>
      </w:pPr>
      <w:r w:rsidRPr="0032642C">
        <w:rPr>
          <w:lang w:val="en-US"/>
        </w:rPr>
        <w:t>Overhead của Spark có thể làm chậm tốc độ xử lý so với phiên bản không song song, đặc biệt là với tập dữ liệu nhỏ.</w:t>
      </w:r>
    </w:p>
    <w:p w14:paraId="6BFC50C4" w14:textId="77777777" w:rsidR="0032642C" w:rsidRPr="0032642C" w:rsidRDefault="0032642C" w:rsidP="0032642C">
      <w:pPr>
        <w:numPr>
          <w:ilvl w:val="0"/>
          <w:numId w:val="27"/>
        </w:numPr>
        <w:rPr>
          <w:lang w:val="en-US"/>
        </w:rPr>
      </w:pPr>
      <w:r w:rsidRPr="0032642C">
        <w:rPr>
          <w:lang w:val="en-US"/>
        </w:rPr>
        <w:t>R² âm cho thấy các cụm không giải thích tốt biến động của dữ liệu.</w:t>
      </w:r>
    </w:p>
    <w:p w14:paraId="1491E544" w14:textId="77777777" w:rsidR="00BA0EB8" w:rsidRDefault="00BA0EB8" w:rsidP="00986630">
      <w:pPr>
        <w:rPr>
          <w:lang w:val="en-US"/>
        </w:rPr>
      </w:pPr>
    </w:p>
    <w:p w14:paraId="13FF07AA" w14:textId="0E59A3DF" w:rsidR="00BA0EB8" w:rsidRDefault="00BA0EB8" w:rsidP="00053D4D">
      <w:pPr>
        <w:pStyle w:val="Heading2"/>
        <w:rPr>
          <w:lang w:val="en-US"/>
        </w:rPr>
      </w:pPr>
      <w:bookmarkStart w:id="45" w:name="_Toc168424597"/>
      <w:r>
        <w:rPr>
          <w:lang w:val="en-US"/>
        </w:rPr>
        <w:t>5.3. Hướng phát triển</w:t>
      </w:r>
      <w:bookmarkEnd w:id="45"/>
    </w:p>
    <w:p w14:paraId="069925B9" w14:textId="6E71B329" w:rsidR="00A50726" w:rsidRPr="00A50726" w:rsidRDefault="00A50726" w:rsidP="00986630">
      <w:pPr>
        <w:numPr>
          <w:ilvl w:val="0"/>
          <w:numId w:val="28"/>
        </w:numPr>
        <w:rPr>
          <w:lang w:val="en-US"/>
        </w:rPr>
      </w:pPr>
      <w:r w:rsidRPr="00A50726">
        <w:rPr>
          <w:lang w:val="en-US"/>
        </w:rPr>
        <w:t>Tối ưu hóa cấu hình cụm Spark để giảm overhead.</w:t>
      </w:r>
    </w:p>
    <w:p w14:paraId="2FB2967A" w14:textId="2073B5F7" w:rsidR="00D70AB9" w:rsidRPr="00D70AB9" w:rsidRDefault="00D70AB9" w:rsidP="00D70AB9">
      <w:pPr>
        <w:numPr>
          <w:ilvl w:val="0"/>
          <w:numId w:val="25"/>
        </w:numPr>
        <w:rPr>
          <w:lang w:val="en-US"/>
        </w:rPr>
      </w:pPr>
      <w:r w:rsidRPr="00D70AB9">
        <w:rPr>
          <w:lang w:val="en-US"/>
        </w:rPr>
        <w:t>Kiểm tra và xử lý các điểm ngoài rìa có thể giúp cải thiện chất lượng cụm</w:t>
      </w:r>
      <w:r>
        <w:rPr>
          <w:lang w:val="en-US"/>
        </w:rPr>
        <w:t xml:space="preserve"> KMeans</w:t>
      </w:r>
      <w:r w:rsidRPr="00D70AB9">
        <w:rPr>
          <w:lang w:val="en-US"/>
        </w:rPr>
        <w:t>.</w:t>
      </w:r>
    </w:p>
    <w:p w14:paraId="7143985D" w14:textId="5F01D63E" w:rsidR="00D70AB9" w:rsidRPr="00D70AB9" w:rsidRDefault="00D70AB9" w:rsidP="00D70AB9">
      <w:pPr>
        <w:numPr>
          <w:ilvl w:val="0"/>
          <w:numId w:val="25"/>
        </w:numPr>
        <w:rPr>
          <w:lang w:val="en-US"/>
        </w:rPr>
      </w:pPr>
      <w:r w:rsidRPr="00D70AB9">
        <w:rPr>
          <w:lang w:val="en-US"/>
        </w:rPr>
        <w:t>Thử nghiệm với các thuật toán phân cụm khác như DBSCAN hoặc Gaussian Mixture Models để xem liệu có thể cải thiện kết quả phân cụm</w:t>
      </w:r>
      <w:r>
        <w:rPr>
          <w:lang w:val="en-US"/>
        </w:rPr>
        <w:t xml:space="preserve"> KMeans</w:t>
      </w:r>
      <w:r w:rsidRPr="00D70AB9">
        <w:rPr>
          <w:lang w:val="en-US"/>
        </w:rPr>
        <w:t>.</w:t>
      </w:r>
    </w:p>
    <w:p w14:paraId="24C3661D" w14:textId="77777777" w:rsidR="00E17AF2" w:rsidRPr="00382470" w:rsidRDefault="00E17AF2" w:rsidP="008C6E7C">
      <w:pPr>
        <w:rPr>
          <w:lang w:val="en-US"/>
        </w:rPr>
      </w:pPr>
    </w:p>
    <w:p w14:paraId="0BEC6EAA" w14:textId="30D7678A" w:rsidR="00FE146A" w:rsidRDefault="00E17AF2" w:rsidP="00E17AF2">
      <w:pPr>
        <w:pStyle w:val="Heading1"/>
        <w:rPr>
          <w:rFonts w:cs="Times New Roman"/>
          <w:lang w:val="en-US"/>
        </w:rPr>
      </w:pPr>
      <w:bookmarkStart w:id="46" w:name="_Toc168424598"/>
      <w:r w:rsidRPr="00E17AF2">
        <w:rPr>
          <w:rFonts w:cs="Times New Roman"/>
          <w:bCs/>
          <w:lang w:val="en-US"/>
        </w:rPr>
        <w:t>6.</w:t>
      </w:r>
      <w:r>
        <w:rPr>
          <w:rFonts w:cs="Times New Roman"/>
        </w:rPr>
        <w:t xml:space="preserve"> </w:t>
      </w:r>
      <w:r w:rsidR="00FE146A" w:rsidRPr="00A925B5">
        <w:rPr>
          <w:rFonts w:cs="Times New Roman"/>
        </w:rPr>
        <w:t xml:space="preserve">Bảng phân công </w:t>
      </w:r>
      <w:r w:rsidR="00DF6345" w:rsidRPr="00A925B5">
        <w:rPr>
          <w:rFonts w:cs="Times New Roman"/>
        </w:rPr>
        <w:t>công việc</w:t>
      </w:r>
      <w:bookmarkEnd w:id="46"/>
    </w:p>
    <w:p w14:paraId="057A9CD9" w14:textId="77777777" w:rsidR="00C64520" w:rsidRPr="00C64520" w:rsidRDefault="00C64520" w:rsidP="00C64520">
      <w:pPr>
        <w:pStyle w:val="ListParagraph"/>
        <w:rPr>
          <w:lang w:val="en-US"/>
        </w:rPr>
      </w:pPr>
    </w:p>
    <w:tbl>
      <w:tblPr>
        <w:tblStyle w:val="TableGrid"/>
        <w:tblW w:w="5000" w:type="pct"/>
        <w:tblLook w:val="04A0" w:firstRow="1" w:lastRow="0" w:firstColumn="1" w:lastColumn="0" w:noHBand="0" w:noVBand="1"/>
      </w:tblPr>
      <w:tblGrid>
        <w:gridCol w:w="2695"/>
        <w:gridCol w:w="4140"/>
        <w:gridCol w:w="2515"/>
      </w:tblGrid>
      <w:tr w:rsidR="00101483" w14:paraId="0B89CE98" w14:textId="77777777" w:rsidTr="00685266">
        <w:tc>
          <w:tcPr>
            <w:tcW w:w="1441" w:type="pct"/>
          </w:tcPr>
          <w:p w14:paraId="1251EDCA" w14:textId="29513991" w:rsidR="00101483" w:rsidRPr="00C90DF6" w:rsidRDefault="00101483">
            <w:pPr>
              <w:spacing w:line="360" w:lineRule="auto"/>
              <w:rPr>
                <w:rFonts w:eastAsia="Times New Roman" w:cs="Times New Roman"/>
                <w:lang w:val="en-US"/>
              </w:rPr>
            </w:pPr>
            <w:r>
              <w:rPr>
                <w:rFonts w:eastAsia="Times New Roman" w:cs="Times New Roman"/>
                <w:lang w:val="en-US"/>
              </w:rPr>
              <w:t>Thành viên</w:t>
            </w:r>
          </w:p>
        </w:tc>
        <w:tc>
          <w:tcPr>
            <w:tcW w:w="2214" w:type="pct"/>
          </w:tcPr>
          <w:p w14:paraId="6C1C26E9" w14:textId="2876F8E2" w:rsidR="00101483" w:rsidRPr="00C90DF6" w:rsidRDefault="00101483">
            <w:pPr>
              <w:spacing w:line="360" w:lineRule="auto"/>
              <w:rPr>
                <w:rFonts w:eastAsia="Times New Roman" w:cs="Times New Roman"/>
                <w:lang w:val="en-US"/>
              </w:rPr>
            </w:pPr>
            <w:r>
              <w:rPr>
                <w:rFonts w:eastAsia="Times New Roman" w:cs="Times New Roman"/>
                <w:lang w:val="en-US"/>
              </w:rPr>
              <w:t>Công việc</w:t>
            </w:r>
          </w:p>
        </w:tc>
        <w:tc>
          <w:tcPr>
            <w:tcW w:w="1345" w:type="pct"/>
          </w:tcPr>
          <w:p w14:paraId="0F0DB242" w14:textId="55DBD62C" w:rsidR="00101483" w:rsidRPr="00C90DF6" w:rsidRDefault="00101483">
            <w:pPr>
              <w:spacing w:line="360" w:lineRule="auto"/>
              <w:rPr>
                <w:rFonts w:eastAsia="Times New Roman" w:cs="Times New Roman"/>
                <w:lang w:val="en-US"/>
              </w:rPr>
            </w:pPr>
            <w:r>
              <w:rPr>
                <w:rFonts w:eastAsia="Times New Roman" w:cs="Times New Roman"/>
                <w:lang w:val="en-US"/>
              </w:rPr>
              <w:t>Hoàn thành</w:t>
            </w:r>
          </w:p>
        </w:tc>
      </w:tr>
      <w:tr w:rsidR="00101483" w14:paraId="1D20EB1F" w14:textId="77777777" w:rsidTr="00685266">
        <w:tc>
          <w:tcPr>
            <w:tcW w:w="1441" w:type="pct"/>
          </w:tcPr>
          <w:p w14:paraId="130E4CAC" w14:textId="00995A62" w:rsidR="00101483" w:rsidRDefault="00101483">
            <w:pPr>
              <w:spacing w:line="360" w:lineRule="auto"/>
              <w:rPr>
                <w:rFonts w:eastAsia="Times New Roman" w:cs="Times New Roman"/>
                <w:lang w:val="en-US"/>
              </w:rPr>
            </w:pPr>
            <w:r>
              <w:rPr>
                <w:rFonts w:eastAsia="Times New Roman" w:cs="Times New Roman"/>
                <w:lang w:val="en-US"/>
              </w:rPr>
              <w:t>Nguyễn Lê Thái Hiền</w:t>
            </w:r>
          </w:p>
        </w:tc>
        <w:tc>
          <w:tcPr>
            <w:tcW w:w="2214" w:type="pct"/>
          </w:tcPr>
          <w:p w14:paraId="5BFB83ED" w14:textId="77777777" w:rsidR="00DA20C7" w:rsidRDefault="00542ED0" w:rsidP="00BC4E52">
            <w:pPr>
              <w:pStyle w:val="ListParagraph"/>
              <w:numPr>
                <w:ilvl w:val="0"/>
                <w:numId w:val="1"/>
              </w:numPr>
              <w:spacing w:line="360" w:lineRule="auto"/>
              <w:rPr>
                <w:rFonts w:eastAsia="Times New Roman" w:cs="Times New Roman"/>
                <w:lang w:val="en-US"/>
              </w:rPr>
            </w:pPr>
            <w:r>
              <w:rPr>
                <w:rFonts w:eastAsia="Times New Roman" w:cs="Times New Roman"/>
                <w:lang w:val="en-US"/>
              </w:rPr>
              <w:t>Tìm kiếm dữ liệu và bài toán</w:t>
            </w:r>
          </w:p>
          <w:p w14:paraId="69F93DB7" w14:textId="5079D5F1" w:rsidR="00542ED0" w:rsidRDefault="00542ED0" w:rsidP="00BC4E52">
            <w:pPr>
              <w:pStyle w:val="ListParagraph"/>
              <w:numPr>
                <w:ilvl w:val="0"/>
                <w:numId w:val="1"/>
              </w:numPr>
              <w:spacing w:line="360" w:lineRule="auto"/>
              <w:rPr>
                <w:rFonts w:eastAsia="Times New Roman" w:cs="Times New Roman"/>
                <w:lang w:val="en-US"/>
              </w:rPr>
            </w:pPr>
            <w:r>
              <w:rPr>
                <w:rFonts w:eastAsia="Times New Roman" w:cs="Times New Roman"/>
                <w:lang w:val="en-US"/>
              </w:rPr>
              <w:t>Viết báo cáo chương</w:t>
            </w:r>
            <w:r w:rsidR="00F8335C">
              <w:rPr>
                <w:rFonts w:eastAsia="Times New Roman" w:cs="Times New Roman"/>
                <w:lang w:val="en-US"/>
              </w:rPr>
              <w:t xml:space="preserve"> 1, 3</w:t>
            </w:r>
          </w:p>
          <w:p w14:paraId="55E62D59" w14:textId="45BDA2A9" w:rsidR="00542ED0" w:rsidRDefault="00867071" w:rsidP="00BC4E52">
            <w:pPr>
              <w:pStyle w:val="ListParagraph"/>
              <w:numPr>
                <w:ilvl w:val="0"/>
                <w:numId w:val="1"/>
              </w:numPr>
              <w:spacing w:line="360" w:lineRule="auto"/>
              <w:rPr>
                <w:rFonts w:eastAsia="Times New Roman" w:cs="Times New Roman"/>
                <w:lang w:val="en-US"/>
              </w:rPr>
            </w:pPr>
            <w:r>
              <w:rPr>
                <w:rFonts w:eastAsia="Times New Roman" w:cs="Times New Roman"/>
                <w:lang w:val="en-US"/>
              </w:rPr>
              <w:t>Thuật toán KMeans</w:t>
            </w:r>
          </w:p>
          <w:p w14:paraId="0A671C40" w14:textId="048E389C" w:rsidR="00854366" w:rsidRDefault="00854366" w:rsidP="00BC4E52">
            <w:pPr>
              <w:pStyle w:val="ListParagraph"/>
              <w:numPr>
                <w:ilvl w:val="0"/>
                <w:numId w:val="1"/>
              </w:numPr>
              <w:spacing w:line="360" w:lineRule="auto"/>
              <w:rPr>
                <w:rFonts w:eastAsia="Times New Roman" w:cs="Times New Roman"/>
                <w:lang w:val="en-US"/>
              </w:rPr>
            </w:pPr>
            <w:r>
              <w:rPr>
                <w:rFonts w:eastAsia="Times New Roman" w:cs="Times New Roman"/>
                <w:lang w:val="en-US"/>
              </w:rPr>
              <w:t>Ứng dụng Spark Cluster</w:t>
            </w:r>
          </w:p>
          <w:p w14:paraId="26A02CE4" w14:textId="4A8D7C85" w:rsidR="00542ED0" w:rsidRPr="008E27A0" w:rsidRDefault="00542ED0" w:rsidP="00BC4E52">
            <w:pPr>
              <w:pStyle w:val="ListParagraph"/>
              <w:numPr>
                <w:ilvl w:val="0"/>
                <w:numId w:val="1"/>
              </w:numPr>
              <w:spacing w:line="360" w:lineRule="auto"/>
              <w:rPr>
                <w:rFonts w:eastAsia="Times New Roman" w:cs="Times New Roman"/>
                <w:lang w:val="en-US"/>
              </w:rPr>
            </w:pPr>
            <w:r>
              <w:rPr>
                <w:rFonts w:eastAsia="Times New Roman" w:cs="Times New Roman"/>
                <w:lang w:val="en-US"/>
              </w:rPr>
              <w:t>Quay Demo</w:t>
            </w:r>
          </w:p>
        </w:tc>
        <w:tc>
          <w:tcPr>
            <w:tcW w:w="1345" w:type="pct"/>
          </w:tcPr>
          <w:p w14:paraId="69E6E877" w14:textId="7142FA4C" w:rsidR="00101483" w:rsidRDefault="008E1E27">
            <w:pPr>
              <w:spacing w:line="360" w:lineRule="auto"/>
              <w:rPr>
                <w:rFonts w:eastAsia="Times New Roman" w:cs="Times New Roman"/>
                <w:lang w:val="en-US"/>
              </w:rPr>
            </w:pPr>
            <w:r>
              <w:rPr>
                <w:rFonts w:eastAsia="Times New Roman" w:cs="Times New Roman"/>
                <w:lang w:val="en-US"/>
              </w:rPr>
              <w:t>100%</w:t>
            </w:r>
          </w:p>
        </w:tc>
      </w:tr>
      <w:tr w:rsidR="00101483" w14:paraId="2BAD154A" w14:textId="77777777" w:rsidTr="00685266">
        <w:tc>
          <w:tcPr>
            <w:tcW w:w="1441" w:type="pct"/>
          </w:tcPr>
          <w:p w14:paraId="5C919A6D" w14:textId="3B9A9EA3" w:rsidR="00101483" w:rsidRDefault="00101483">
            <w:pPr>
              <w:spacing w:line="360" w:lineRule="auto"/>
              <w:rPr>
                <w:rFonts w:eastAsia="Times New Roman" w:cs="Times New Roman"/>
                <w:lang w:val="en-US"/>
              </w:rPr>
            </w:pPr>
            <w:r>
              <w:rPr>
                <w:rFonts w:eastAsia="Times New Roman" w:cs="Times New Roman"/>
                <w:lang w:val="en-US"/>
              </w:rPr>
              <w:lastRenderedPageBreak/>
              <w:t>Đinh Võ Xuân Hoàn</w:t>
            </w:r>
          </w:p>
        </w:tc>
        <w:tc>
          <w:tcPr>
            <w:tcW w:w="2214" w:type="pct"/>
          </w:tcPr>
          <w:p w14:paraId="488BFC55" w14:textId="36EE0B9B" w:rsidR="00DA20C7" w:rsidRDefault="00542ED0" w:rsidP="00854366">
            <w:pPr>
              <w:pStyle w:val="ListParagraph"/>
              <w:numPr>
                <w:ilvl w:val="0"/>
                <w:numId w:val="2"/>
              </w:numPr>
              <w:spacing w:line="360" w:lineRule="auto"/>
              <w:rPr>
                <w:rFonts w:eastAsia="Times New Roman" w:cs="Times New Roman"/>
                <w:lang w:val="en-US"/>
              </w:rPr>
            </w:pPr>
            <w:r>
              <w:rPr>
                <w:rFonts w:eastAsia="Times New Roman" w:cs="Times New Roman"/>
                <w:lang w:val="en-US"/>
              </w:rPr>
              <w:t>Viết báo cáo chương</w:t>
            </w:r>
            <w:r w:rsidR="00F8335C">
              <w:rPr>
                <w:rFonts w:eastAsia="Times New Roman" w:cs="Times New Roman"/>
                <w:lang w:val="en-US"/>
              </w:rPr>
              <w:t xml:space="preserve"> 3</w:t>
            </w:r>
            <w:r w:rsidR="00041373">
              <w:rPr>
                <w:rFonts w:eastAsia="Times New Roman" w:cs="Times New Roman"/>
                <w:lang w:val="en-US"/>
              </w:rPr>
              <w:t>, 4, 5</w:t>
            </w:r>
          </w:p>
          <w:p w14:paraId="085D5A35" w14:textId="77777777" w:rsidR="00ED2BD4" w:rsidRDefault="00ED2BD4" w:rsidP="00854366">
            <w:pPr>
              <w:pStyle w:val="ListParagraph"/>
              <w:numPr>
                <w:ilvl w:val="0"/>
                <w:numId w:val="2"/>
              </w:numPr>
              <w:spacing w:line="360" w:lineRule="auto"/>
              <w:rPr>
                <w:rFonts w:eastAsia="Times New Roman" w:cs="Times New Roman"/>
                <w:lang w:val="en-US"/>
              </w:rPr>
            </w:pPr>
            <w:r>
              <w:rPr>
                <w:rFonts w:eastAsia="Times New Roman" w:cs="Times New Roman"/>
                <w:lang w:val="en-US"/>
              </w:rPr>
              <w:t>Thuật toán GBM</w:t>
            </w:r>
          </w:p>
          <w:p w14:paraId="58DE228F" w14:textId="71806E4F" w:rsidR="00854366" w:rsidRPr="00854366" w:rsidRDefault="00854366" w:rsidP="00854366">
            <w:pPr>
              <w:pStyle w:val="ListParagraph"/>
              <w:numPr>
                <w:ilvl w:val="0"/>
                <w:numId w:val="2"/>
              </w:numPr>
              <w:spacing w:line="360" w:lineRule="auto"/>
              <w:rPr>
                <w:rFonts w:eastAsia="Times New Roman" w:cs="Times New Roman"/>
                <w:lang w:val="en-US"/>
              </w:rPr>
            </w:pPr>
            <w:r>
              <w:rPr>
                <w:rFonts w:eastAsia="Times New Roman" w:cs="Times New Roman"/>
                <w:lang w:val="en-US"/>
              </w:rPr>
              <w:t>Ứng dụng Spark Cluster</w:t>
            </w:r>
          </w:p>
        </w:tc>
        <w:tc>
          <w:tcPr>
            <w:tcW w:w="1345" w:type="pct"/>
          </w:tcPr>
          <w:p w14:paraId="5CE0B56B" w14:textId="1BF0F4E8" w:rsidR="00101483" w:rsidRDefault="008E1E27">
            <w:pPr>
              <w:spacing w:line="360" w:lineRule="auto"/>
              <w:rPr>
                <w:rFonts w:eastAsia="Times New Roman" w:cs="Times New Roman"/>
                <w:lang w:val="en-US"/>
              </w:rPr>
            </w:pPr>
            <w:r>
              <w:rPr>
                <w:rFonts w:eastAsia="Times New Roman" w:cs="Times New Roman"/>
                <w:lang w:val="en-US"/>
              </w:rPr>
              <w:t>100%</w:t>
            </w:r>
          </w:p>
        </w:tc>
      </w:tr>
      <w:tr w:rsidR="00101483" w14:paraId="0810412A" w14:textId="77777777" w:rsidTr="00685266">
        <w:tc>
          <w:tcPr>
            <w:tcW w:w="1441" w:type="pct"/>
          </w:tcPr>
          <w:p w14:paraId="07545A9D" w14:textId="0378C802" w:rsidR="00101483" w:rsidRDefault="00DE574A" w:rsidP="00233E02">
            <w:pPr>
              <w:spacing w:line="360" w:lineRule="auto"/>
              <w:rPr>
                <w:rFonts w:eastAsia="Times New Roman" w:cs="Times New Roman"/>
                <w:lang w:val="en-US"/>
              </w:rPr>
            </w:pPr>
            <w:r>
              <w:rPr>
                <w:rFonts w:eastAsia="Times New Roman" w:cs="Times New Roman"/>
                <w:lang w:val="en-US"/>
              </w:rPr>
              <w:t>Dương Bảo Tâm</w:t>
            </w:r>
          </w:p>
        </w:tc>
        <w:tc>
          <w:tcPr>
            <w:tcW w:w="2214" w:type="pct"/>
          </w:tcPr>
          <w:p w14:paraId="58858A13" w14:textId="6B6A96A4" w:rsidR="0055612A" w:rsidRDefault="00542ED0" w:rsidP="00BC4E52">
            <w:pPr>
              <w:pStyle w:val="ListParagraph"/>
              <w:numPr>
                <w:ilvl w:val="0"/>
                <w:numId w:val="3"/>
              </w:numPr>
              <w:spacing w:line="360" w:lineRule="auto"/>
              <w:rPr>
                <w:rFonts w:eastAsia="Times New Roman" w:cs="Times New Roman"/>
                <w:lang w:val="en-US"/>
              </w:rPr>
            </w:pPr>
            <w:r>
              <w:rPr>
                <w:rFonts w:eastAsia="Times New Roman" w:cs="Times New Roman"/>
                <w:lang w:val="en-US"/>
              </w:rPr>
              <w:t>Viết báo cáo chương</w:t>
            </w:r>
            <w:r w:rsidR="00F8335C">
              <w:rPr>
                <w:rFonts w:eastAsia="Times New Roman" w:cs="Times New Roman"/>
                <w:lang w:val="en-US"/>
              </w:rPr>
              <w:t xml:space="preserve"> </w:t>
            </w:r>
            <w:r w:rsidR="00496AE3">
              <w:rPr>
                <w:rFonts w:eastAsia="Times New Roman" w:cs="Times New Roman"/>
                <w:lang w:val="en-US"/>
              </w:rPr>
              <w:t xml:space="preserve">1, </w:t>
            </w:r>
            <w:r w:rsidR="00F8335C">
              <w:rPr>
                <w:rFonts w:eastAsia="Times New Roman" w:cs="Times New Roman"/>
                <w:lang w:val="en-US"/>
              </w:rPr>
              <w:t>2</w:t>
            </w:r>
            <w:r w:rsidR="001635EF">
              <w:rPr>
                <w:rFonts w:eastAsia="Times New Roman" w:cs="Times New Roman"/>
                <w:lang w:val="en-US"/>
              </w:rPr>
              <w:t>, 4</w:t>
            </w:r>
          </w:p>
          <w:p w14:paraId="4BE0E834" w14:textId="77777777" w:rsidR="002734B1" w:rsidRDefault="002734B1" w:rsidP="00BC4E52">
            <w:pPr>
              <w:pStyle w:val="ListParagraph"/>
              <w:numPr>
                <w:ilvl w:val="0"/>
                <w:numId w:val="3"/>
              </w:numPr>
              <w:spacing w:line="360" w:lineRule="auto"/>
              <w:rPr>
                <w:rFonts w:eastAsia="Times New Roman" w:cs="Times New Roman"/>
                <w:lang w:val="en-US"/>
              </w:rPr>
            </w:pPr>
            <w:r>
              <w:rPr>
                <w:rFonts w:eastAsia="Times New Roman" w:cs="Times New Roman"/>
                <w:lang w:val="en-US"/>
              </w:rPr>
              <w:t>Trực quan hoá dữ liệu</w:t>
            </w:r>
          </w:p>
          <w:p w14:paraId="35D2C085" w14:textId="77777777" w:rsidR="006D2A57" w:rsidRDefault="006D2A57" w:rsidP="00BC4E52">
            <w:pPr>
              <w:pStyle w:val="ListParagraph"/>
              <w:numPr>
                <w:ilvl w:val="0"/>
                <w:numId w:val="3"/>
              </w:numPr>
              <w:spacing w:line="360" w:lineRule="auto"/>
              <w:rPr>
                <w:rFonts w:eastAsia="Times New Roman" w:cs="Times New Roman"/>
                <w:lang w:val="en-US"/>
              </w:rPr>
            </w:pPr>
            <w:r>
              <w:rPr>
                <w:rFonts w:eastAsia="Times New Roman" w:cs="Times New Roman"/>
                <w:lang w:val="en-US"/>
              </w:rPr>
              <w:t>Viết bản tóm tắt</w:t>
            </w:r>
          </w:p>
          <w:p w14:paraId="4A24ED69" w14:textId="314AFDB6" w:rsidR="00685266" w:rsidRPr="00416574" w:rsidRDefault="00685266" w:rsidP="00BC4E52">
            <w:pPr>
              <w:pStyle w:val="ListParagraph"/>
              <w:numPr>
                <w:ilvl w:val="0"/>
                <w:numId w:val="3"/>
              </w:numPr>
              <w:spacing w:line="360" w:lineRule="auto"/>
              <w:rPr>
                <w:rFonts w:eastAsia="Times New Roman" w:cs="Times New Roman"/>
                <w:lang w:val="en-US"/>
              </w:rPr>
            </w:pPr>
            <w:r>
              <w:rPr>
                <w:rFonts w:eastAsia="Times New Roman" w:cs="Times New Roman"/>
                <w:lang w:val="en-US"/>
              </w:rPr>
              <w:t>Làm slide</w:t>
            </w:r>
          </w:p>
        </w:tc>
        <w:tc>
          <w:tcPr>
            <w:tcW w:w="1345" w:type="pct"/>
          </w:tcPr>
          <w:p w14:paraId="05B4ADB7" w14:textId="05F01A43" w:rsidR="00101483" w:rsidRDefault="008E1E27" w:rsidP="00233E02">
            <w:pPr>
              <w:spacing w:line="360" w:lineRule="auto"/>
              <w:rPr>
                <w:rFonts w:eastAsia="Times New Roman" w:cs="Times New Roman"/>
                <w:lang w:val="en-US"/>
              </w:rPr>
            </w:pPr>
            <w:r>
              <w:rPr>
                <w:rFonts w:eastAsia="Times New Roman" w:cs="Times New Roman"/>
                <w:lang w:val="en-US"/>
              </w:rPr>
              <w:t>100%</w:t>
            </w:r>
          </w:p>
        </w:tc>
      </w:tr>
      <w:tr w:rsidR="00101483" w14:paraId="75AF4A8C" w14:textId="77777777" w:rsidTr="00685266">
        <w:tc>
          <w:tcPr>
            <w:tcW w:w="1441" w:type="pct"/>
          </w:tcPr>
          <w:p w14:paraId="6169AF55" w14:textId="09088F70" w:rsidR="00101483" w:rsidRDefault="00DE574A" w:rsidP="00233E02">
            <w:pPr>
              <w:spacing w:line="360" w:lineRule="auto"/>
              <w:rPr>
                <w:rFonts w:eastAsia="Times New Roman" w:cs="Times New Roman"/>
                <w:lang w:val="en-US"/>
              </w:rPr>
            </w:pPr>
            <w:r>
              <w:rPr>
                <w:rFonts w:eastAsia="Times New Roman" w:cs="Times New Roman"/>
                <w:lang w:val="en-US"/>
              </w:rPr>
              <w:t>Trần Duy Khánh</w:t>
            </w:r>
          </w:p>
        </w:tc>
        <w:tc>
          <w:tcPr>
            <w:tcW w:w="2214" w:type="pct"/>
          </w:tcPr>
          <w:p w14:paraId="520BA6F7" w14:textId="77777777" w:rsidR="00416574" w:rsidRDefault="00542ED0" w:rsidP="00BC4E52">
            <w:pPr>
              <w:pStyle w:val="ListParagraph"/>
              <w:numPr>
                <w:ilvl w:val="0"/>
                <w:numId w:val="4"/>
              </w:numPr>
              <w:spacing w:line="360" w:lineRule="auto"/>
              <w:rPr>
                <w:rFonts w:eastAsia="Times New Roman" w:cs="Times New Roman"/>
                <w:lang w:val="en-US"/>
              </w:rPr>
            </w:pPr>
            <w:r>
              <w:rPr>
                <w:rFonts w:eastAsia="Times New Roman" w:cs="Times New Roman"/>
                <w:lang w:val="en-US"/>
              </w:rPr>
              <w:t>Tìm kiếm dữ liệu và bài toán</w:t>
            </w:r>
          </w:p>
          <w:p w14:paraId="22F86BB2" w14:textId="05C318BE" w:rsidR="00ED2BD4" w:rsidRDefault="00ED2BD4" w:rsidP="00BC4E52">
            <w:pPr>
              <w:pStyle w:val="ListParagraph"/>
              <w:numPr>
                <w:ilvl w:val="0"/>
                <w:numId w:val="4"/>
              </w:numPr>
              <w:spacing w:line="360" w:lineRule="auto"/>
              <w:rPr>
                <w:rFonts w:eastAsia="Times New Roman" w:cs="Times New Roman"/>
                <w:lang w:val="en-US"/>
              </w:rPr>
            </w:pPr>
            <w:r>
              <w:rPr>
                <w:rFonts w:eastAsia="Times New Roman" w:cs="Times New Roman"/>
                <w:lang w:val="en-US"/>
              </w:rPr>
              <w:t>Thuật toán Linear Regr</w:t>
            </w:r>
            <w:r w:rsidR="00685266">
              <w:rPr>
                <w:rFonts w:eastAsia="Times New Roman" w:cs="Times New Roman"/>
                <w:lang w:val="en-US"/>
              </w:rPr>
              <w:t>e</w:t>
            </w:r>
            <w:r>
              <w:rPr>
                <w:rFonts w:eastAsia="Times New Roman" w:cs="Times New Roman"/>
                <w:lang w:val="en-US"/>
              </w:rPr>
              <w:t>ssion</w:t>
            </w:r>
          </w:p>
          <w:p w14:paraId="48314099" w14:textId="6016984A" w:rsidR="00542ED0" w:rsidRDefault="00542ED0" w:rsidP="00BC4E52">
            <w:pPr>
              <w:pStyle w:val="ListParagraph"/>
              <w:numPr>
                <w:ilvl w:val="0"/>
                <w:numId w:val="4"/>
              </w:numPr>
              <w:spacing w:line="360" w:lineRule="auto"/>
              <w:rPr>
                <w:rFonts w:eastAsia="Times New Roman" w:cs="Times New Roman"/>
                <w:lang w:val="en-US"/>
              </w:rPr>
            </w:pPr>
            <w:r>
              <w:rPr>
                <w:rFonts w:eastAsia="Times New Roman" w:cs="Times New Roman"/>
                <w:lang w:val="en-US"/>
              </w:rPr>
              <w:t>Viết báo cáo chương</w:t>
            </w:r>
            <w:r w:rsidR="006D2A57">
              <w:rPr>
                <w:rFonts w:eastAsia="Times New Roman" w:cs="Times New Roman"/>
                <w:lang w:val="en-US"/>
              </w:rPr>
              <w:t xml:space="preserve"> 3</w:t>
            </w:r>
            <w:r w:rsidR="00854366">
              <w:rPr>
                <w:rFonts w:eastAsia="Times New Roman" w:cs="Times New Roman"/>
                <w:lang w:val="en-US"/>
              </w:rPr>
              <w:t>, 4</w:t>
            </w:r>
          </w:p>
          <w:p w14:paraId="2E7847FE" w14:textId="0EB94350" w:rsidR="00041373" w:rsidRPr="00416574" w:rsidRDefault="00041373" w:rsidP="00BC4E52">
            <w:pPr>
              <w:pStyle w:val="ListParagraph"/>
              <w:numPr>
                <w:ilvl w:val="0"/>
                <w:numId w:val="4"/>
              </w:numPr>
              <w:spacing w:line="360" w:lineRule="auto"/>
              <w:rPr>
                <w:rFonts w:eastAsia="Times New Roman" w:cs="Times New Roman"/>
                <w:lang w:val="en-US"/>
              </w:rPr>
            </w:pPr>
            <w:r>
              <w:rPr>
                <w:rFonts w:eastAsia="Times New Roman" w:cs="Times New Roman"/>
                <w:lang w:val="en-US"/>
              </w:rPr>
              <w:t>Làm slide</w:t>
            </w:r>
          </w:p>
        </w:tc>
        <w:tc>
          <w:tcPr>
            <w:tcW w:w="1345" w:type="pct"/>
          </w:tcPr>
          <w:p w14:paraId="576E9544" w14:textId="672C35BC" w:rsidR="00101483" w:rsidRDefault="008E1E27" w:rsidP="00233E02">
            <w:pPr>
              <w:spacing w:line="360" w:lineRule="auto"/>
              <w:rPr>
                <w:rFonts w:eastAsia="Times New Roman" w:cs="Times New Roman"/>
                <w:lang w:val="en-US"/>
              </w:rPr>
            </w:pPr>
            <w:r>
              <w:rPr>
                <w:rFonts w:eastAsia="Times New Roman" w:cs="Times New Roman"/>
                <w:lang w:val="en-US"/>
              </w:rPr>
              <w:t>100%</w:t>
            </w:r>
          </w:p>
        </w:tc>
      </w:tr>
    </w:tbl>
    <w:p w14:paraId="32002424" w14:textId="77777777" w:rsidR="004110DE" w:rsidRPr="004110DE" w:rsidRDefault="004110DE">
      <w:pPr>
        <w:spacing w:line="360" w:lineRule="auto"/>
        <w:rPr>
          <w:rFonts w:eastAsia="Times New Roman" w:cs="Times New Roman"/>
        </w:rPr>
      </w:pPr>
    </w:p>
    <w:p w14:paraId="5F4A83EB" w14:textId="363CC6D8" w:rsidR="00907626" w:rsidRDefault="007C4035" w:rsidP="008E1E27">
      <w:pPr>
        <w:pStyle w:val="Heading1"/>
        <w:rPr>
          <w:rFonts w:cs="Times New Roman"/>
          <w:lang w:val="en-US"/>
        </w:rPr>
      </w:pPr>
      <w:bookmarkStart w:id="47" w:name="_Toc168424599"/>
      <w:r>
        <w:rPr>
          <w:rFonts w:cs="Times New Roman"/>
          <w:lang w:val="en-US"/>
        </w:rPr>
        <w:t>7</w:t>
      </w:r>
      <w:r w:rsidR="004110DE" w:rsidRPr="00A925B5">
        <w:rPr>
          <w:rFonts w:cs="Times New Roman"/>
        </w:rPr>
        <w:t>. Tài liệu tham khảo</w:t>
      </w:r>
      <w:bookmarkEnd w:id="47"/>
    </w:p>
    <w:p w14:paraId="561E2E86" w14:textId="5C552A8E" w:rsidR="00F85533" w:rsidRPr="00F85533" w:rsidRDefault="00F85533" w:rsidP="00950878">
      <w:pPr>
        <w:pStyle w:val="Bibliography"/>
        <w:rPr>
          <w:rFonts w:cs="Times New Roman"/>
        </w:rPr>
      </w:pPr>
    </w:p>
    <w:p w14:paraId="56F992E3" w14:textId="77777777" w:rsidR="009A06C6" w:rsidRPr="009A06C6" w:rsidRDefault="00E443A2" w:rsidP="009A06C6">
      <w:pPr>
        <w:pStyle w:val="Bibliography"/>
        <w:rPr>
          <w:rFonts w:cs="Times New Roman"/>
        </w:rPr>
      </w:pPr>
      <w:r>
        <w:rPr>
          <w:lang w:val="en-US"/>
        </w:rPr>
        <w:fldChar w:fldCharType="begin"/>
      </w:r>
      <w:r>
        <w:rPr>
          <w:lang w:val="en-US"/>
        </w:rPr>
        <w:instrText xml:space="preserve"> ADDIN ZOTERO_BIBL {"uncited":[],"omitted":[],"custom":[]} CSL_BIBLIOGRAPHY </w:instrText>
      </w:r>
      <w:r>
        <w:rPr>
          <w:lang w:val="en-US"/>
        </w:rPr>
        <w:fldChar w:fldCharType="separate"/>
      </w:r>
      <w:r w:rsidR="009A06C6" w:rsidRPr="009A06C6">
        <w:rPr>
          <w:rFonts w:cs="Times New Roman"/>
        </w:rPr>
        <w:t>[1]</w:t>
      </w:r>
      <w:r w:rsidR="009A06C6" w:rsidRPr="009A06C6">
        <w:rPr>
          <w:rFonts w:cs="Times New Roman"/>
        </w:rPr>
        <w:tab/>
        <w:t>“What Is Linear Regression? | IBM.” Accessed: Jun. 04, 2024. [Online]. Available: https://www.ibm.com/topics/linear-regression</w:t>
      </w:r>
    </w:p>
    <w:p w14:paraId="3F84F2B8" w14:textId="77777777" w:rsidR="009A06C6" w:rsidRPr="009A06C6" w:rsidRDefault="009A06C6" w:rsidP="009A06C6">
      <w:pPr>
        <w:pStyle w:val="Bibliography"/>
        <w:rPr>
          <w:rFonts w:cs="Times New Roman"/>
        </w:rPr>
      </w:pPr>
      <w:r w:rsidRPr="009A06C6">
        <w:rPr>
          <w:rFonts w:cs="Times New Roman"/>
        </w:rPr>
        <w:t>[2]</w:t>
      </w:r>
      <w:r w:rsidRPr="009A06C6">
        <w:rPr>
          <w:rFonts w:cs="Times New Roman"/>
        </w:rPr>
        <w:tab/>
        <w:t>“Gradient Boosting: A Step-by-Step Guide.” Accessed: Jun. 04, 2024. [Online]. Available: https://www.analyticsvidhya.com/blog/2021/09/gradient-boosting-algorithm-a-complete-guide-for-beginners/</w:t>
      </w:r>
    </w:p>
    <w:p w14:paraId="6A605807" w14:textId="77777777" w:rsidR="009A06C6" w:rsidRPr="009A06C6" w:rsidRDefault="009A06C6" w:rsidP="009A06C6">
      <w:pPr>
        <w:pStyle w:val="Bibliography"/>
        <w:rPr>
          <w:rFonts w:cs="Times New Roman"/>
        </w:rPr>
      </w:pPr>
      <w:r w:rsidRPr="009A06C6">
        <w:rPr>
          <w:rFonts w:cs="Times New Roman"/>
        </w:rPr>
        <w:t>[3]</w:t>
      </w:r>
      <w:r w:rsidRPr="009A06C6">
        <w:rPr>
          <w:rFonts w:cs="Times New Roman"/>
        </w:rPr>
        <w:tab/>
        <w:t>“Elbow Method for optimal value of k in KMeans,” GeeksforGeeks. Accessed: Jun. 04, 2024. [Online]. Available: https://www.geeksforgeeks.org/elbow-method-for-optimal-value-of-k-in-kmeans/</w:t>
      </w:r>
    </w:p>
    <w:p w14:paraId="0D1E06EC" w14:textId="77777777" w:rsidR="009A06C6" w:rsidRPr="009A06C6" w:rsidRDefault="009A06C6" w:rsidP="009A06C6">
      <w:pPr>
        <w:pStyle w:val="Bibliography"/>
        <w:rPr>
          <w:rFonts w:cs="Times New Roman"/>
        </w:rPr>
      </w:pPr>
      <w:r w:rsidRPr="009A06C6">
        <w:rPr>
          <w:rFonts w:cs="Times New Roman"/>
        </w:rPr>
        <w:t>[4]</w:t>
      </w:r>
      <w:r w:rsidRPr="009A06C6">
        <w:rPr>
          <w:rFonts w:cs="Times New Roman"/>
        </w:rPr>
        <w:tab/>
        <w:t>H. J. Liang, “The number of clusters in the K-means and the within-cluster SS,” Cross Validated. Accessed: Jun. 04, 2024. [Online]. Available: https://stats.stackexchange.com/q/542149</w:t>
      </w:r>
    </w:p>
    <w:p w14:paraId="53FC414F" w14:textId="77777777" w:rsidR="009A06C6" w:rsidRPr="009A06C6" w:rsidRDefault="009A06C6" w:rsidP="009A06C6">
      <w:pPr>
        <w:pStyle w:val="Bibliography"/>
        <w:rPr>
          <w:rFonts w:cs="Times New Roman"/>
        </w:rPr>
      </w:pPr>
      <w:r w:rsidRPr="009A06C6">
        <w:rPr>
          <w:rFonts w:cs="Times New Roman"/>
        </w:rPr>
        <w:t>[5]</w:t>
      </w:r>
      <w:r w:rsidRPr="009A06C6">
        <w:rPr>
          <w:rFonts w:cs="Times New Roman"/>
        </w:rPr>
        <w:tab/>
        <w:t>“Cluster Mode Overview - Spark 3.5.1 Documentation.” Accessed: Jun. 04, 2024. [Online]. Available: https://spark.apache.org/docs/latest/cluster-overview.html</w:t>
      </w:r>
    </w:p>
    <w:p w14:paraId="0E077050" w14:textId="09576D56" w:rsidR="008E1E27" w:rsidRPr="008E1E27" w:rsidRDefault="00E443A2" w:rsidP="00EB14B0">
      <w:pPr>
        <w:rPr>
          <w:lang w:val="en-US"/>
        </w:rPr>
      </w:pPr>
      <w:r>
        <w:rPr>
          <w:lang w:val="en-US"/>
        </w:rPr>
        <w:fldChar w:fldCharType="end"/>
      </w:r>
    </w:p>
    <w:sectPr w:rsidR="008E1E27" w:rsidRPr="008E1E27" w:rsidSect="005E459B">
      <w:footerReference w:type="default" r:id="rId94"/>
      <w:pgSz w:w="12240" w:h="15840"/>
      <w:pgMar w:top="1440" w:right="1440" w:bottom="1440" w:left="1440" w:header="720" w:footer="720" w:gutter="0"/>
      <w:pgBorders w:display="firstPage" w:offsetFrom="page">
        <w:top w:val="twistedLines1" w:sz="18" w:space="24" w:color="auto"/>
        <w:left w:val="twistedLines1" w:sz="18" w:space="24" w:color="auto"/>
        <w:bottom w:val="twistedLines1" w:sz="18" w:space="24" w:color="auto"/>
        <w:right w:val="twistedLines1" w:sz="18" w:space="24" w:color="auto"/>
      </w:pgBorders>
      <w:pgNumType w:start="1"/>
      <w:cols w:space="720"/>
      <w:titlePg/>
      <w:docGrid w:linePitch="3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95C88E" w14:textId="77777777" w:rsidR="00F06A8C" w:rsidRDefault="00F06A8C" w:rsidP="00DD7B73">
      <w:pPr>
        <w:spacing w:after="0" w:line="240" w:lineRule="auto"/>
      </w:pPr>
      <w:r>
        <w:separator/>
      </w:r>
    </w:p>
  </w:endnote>
  <w:endnote w:type="continuationSeparator" w:id="0">
    <w:p w14:paraId="0C52674D" w14:textId="77777777" w:rsidR="00F06A8C" w:rsidRDefault="00F06A8C" w:rsidP="00DD7B73">
      <w:pPr>
        <w:spacing w:after="0" w:line="240" w:lineRule="auto"/>
      </w:pPr>
      <w:r>
        <w:continuationSeparator/>
      </w:r>
    </w:p>
  </w:endnote>
  <w:endnote w:type="continuationNotice" w:id="1">
    <w:p w14:paraId="6A3ED859" w14:textId="77777777" w:rsidR="00F06A8C" w:rsidRDefault="00F06A8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VnTimeH">
    <w:panose1 w:val="020B7200000000000000"/>
    <w:charset w:val="00"/>
    <w:family w:val="swiss"/>
    <w:pitch w:val="variable"/>
    <w:sig w:usb0="00000007" w:usb1="00000000" w:usb2="00000000" w:usb3="00000000" w:csb0="00000013"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KaTeX_Math">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27089357"/>
      <w:docPartObj>
        <w:docPartGallery w:val="Page Numbers (Bottom of Page)"/>
        <w:docPartUnique/>
      </w:docPartObj>
    </w:sdtPr>
    <w:sdtEndPr>
      <w:rPr>
        <w:noProof/>
      </w:rPr>
    </w:sdtEndPr>
    <w:sdtContent>
      <w:p w14:paraId="59D422A3" w14:textId="2F1BB6D3" w:rsidR="00DD7B73" w:rsidRDefault="00DD7B73">
        <w:pPr>
          <w:pStyle w:val="Footer"/>
          <w:jc w:val="right"/>
        </w:pPr>
        <w:r>
          <w:fldChar w:fldCharType="begin"/>
        </w:r>
        <w:r>
          <w:instrText xml:space="preserve"> PAGE   \* MERGEFORMAT </w:instrText>
        </w:r>
        <w:r>
          <w:fldChar w:fldCharType="separate"/>
        </w:r>
        <w:r w:rsidR="00440D82">
          <w:rPr>
            <w:noProof/>
          </w:rPr>
          <w:t>56</w:t>
        </w:r>
        <w:r>
          <w:fldChar w:fldCharType="end"/>
        </w:r>
      </w:p>
    </w:sdtContent>
  </w:sdt>
  <w:p w14:paraId="41526B65" w14:textId="77777777" w:rsidR="00DD7B73" w:rsidRDefault="00DD7B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ED91DF" w14:textId="77777777" w:rsidR="00F06A8C" w:rsidRDefault="00F06A8C" w:rsidP="00DD7B73">
      <w:pPr>
        <w:spacing w:after="0" w:line="240" w:lineRule="auto"/>
      </w:pPr>
      <w:r>
        <w:separator/>
      </w:r>
    </w:p>
  </w:footnote>
  <w:footnote w:type="continuationSeparator" w:id="0">
    <w:p w14:paraId="51BF3457" w14:textId="77777777" w:rsidR="00F06A8C" w:rsidRDefault="00F06A8C" w:rsidP="00DD7B73">
      <w:pPr>
        <w:spacing w:after="0" w:line="240" w:lineRule="auto"/>
      </w:pPr>
      <w:r>
        <w:continuationSeparator/>
      </w:r>
    </w:p>
  </w:footnote>
  <w:footnote w:type="continuationNotice" w:id="1">
    <w:p w14:paraId="73B1E46E" w14:textId="77777777" w:rsidR="00F06A8C" w:rsidRDefault="00F06A8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212550"/>
    <w:multiLevelType w:val="hybridMultilevel"/>
    <w:tmpl w:val="36943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A3385"/>
    <w:multiLevelType w:val="hybridMultilevel"/>
    <w:tmpl w:val="5896D7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3B7072"/>
    <w:multiLevelType w:val="hybridMultilevel"/>
    <w:tmpl w:val="36BC3F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7070C25"/>
    <w:multiLevelType w:val="multilevel"/>
    <w:tmpl w:val="49E069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92F6574"/>
    <w:multiLevelType w:val="hybridMultilevel"/>
    <w:tmpl w:val="B002E3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B36417"/>
    <w:multiLevelType w:val="hybridMultilevel"/>
    <w:tmpl w:val="FFFFFFFF"/>
    <w:lvl w:ilvl="0" w:tplc="81FE5F68">
      <w:start w:val="1"/>
      <w:numFmt w:val="bullet"/>
      <w:lvlText w:val=""/>
      <w:lvlJc w:val="left"/>
      <w:pPr>
        <w:ind w:left="720" w:hanging="360"/>
      </w:pPr>
      <w:rPr>
        <w:rFonts w:ascii="Symbol" w:hAnsi="Symbol" w:hint="default"/>
      </w:rPr>
    </w:lvl>
    <w:lvl w:ilvl="1" w:tplc="7D6CFFA6">
      <w:start w:val="1"/>
      <w:numFmt w:val="bullet"/>
      <w:lvlText w:val="o"/>
      <w:lvlJc w:val="left"/>
      <w:pPr>
        <w:ind w:left="1440" w:hanging="360"/>
      </w:pPr>
      <w:rPr>
        <w:rFonts w:ascii="Courier New" w:hAnsi="Courier New" w:hint="default"/>
      </w:rPr>
    </w:lvl>
    <w:lvl w:ilvl="2" w:tplc="2C6EF478">
      <w:start w:val="1"/>
      <w:numFmt w:val="bullet"/>
      <w:lvlText w:val=""/>
      <w:lvlJc w:val="left"/>
      <w:pPr>
        <w:ind w:left="2160" w:hanging="360"/>
      </w:pPr>
      <w:rPr>
        <w:rFonts w:ascii="Wingdings" w:hAnsi="Wingdings" w:hint="default"/>
      </w:rPr>
    </w:lvl>
    <w:lvl w:ilvl="3" w:tplc="58204720">
      <w:start w:val="1"/>
      <w:numFmt w:val="bullet"/>
      <w:lvlText w:val=""/>
      <w:lvlJc w:val="left"/>
      <w:pPr>
        <w:ind w:left="2880" w:hanging="360"/>
      </w:pPr>
      <w:rPr>
        <w:rFonts w:ascii="Symbol" w:hAnsi="Symbol" w:hint="default"/>
      </w:rPr>
    </w:lvl>
    <w:lvl w:ilvl="4" w:tplc="19DC8B4A">
      <w:start w:val="1"/>
      <w:numFmt w:val="bullet"/>
      <w:lvlText w:val="o"/>
      <w:lvlJc w:val="left"/>
      <w:pPr>
        <w:ind w:left="3600" w:hanging="360"/>
      </w:pPr>
      <w:rPr>
        <w:rFonts w:ascii="Courier New" w:hAnsi="Courier New" w:hint="default"/>
      </w:rPr>
    </w:lvl>
    <w:lvl w:ilvl="5" w:tplc="34589B46">
      <w:start w:val="1"/>
      <w:numFmt w:val="bullet"/>
      <w:lvlText w:val=""/>
      <w:lvlJc w:val="left"/>
      <w:pPr>
        <w:ind w:left="4320" w:hanging="360"/>
      </w:pPr>
      <w:rPr>
        <w:rFonts w:ascii="Wingdings" w:hAnsi="Wingdings" w:hint="default"/>
      </w:rPr>
    </w:lvl>
    <w:lvl w:ilvl="6" w:tplc="411A155E">
      <w:start w:val="1"/>
      <w:numFmt w:val="bullet"/>
      <w:lvlText w:val=""/>
      <w:lvlJc w:val="left"/>
      <w:pPr>
        <w:ind w:left="5040" w:hanging="360"/>
      </w:pPr>
      <w:rPr>
        <w:rFonts w:ascii="Symbol" w:hAnsi="Symbol" w:hint="default"/>
      </w:rPr>
    </w:lvl>
    <w:lvl w:ilvl="7" w:tplc="1F5EC3CC">
      <w:start w:val="1"/>
      <w:numFmt w:val="bullet"/>
      <w:lvlText w:val="o"/>
      <w:lvlJc w:val="left"/>
      <w:pPr>
        <w:ind w:left="5760" w:hanging="360"/>
      </w:pPr>
      <w:rPr>
        <w:rFonts w:ascii="Courier New" w:hAnsi="Courier New" w:hint="default"/>
      </w:rPr>
    </w:lvl>
    <w:lvl w:ilvl="8" w:tplc="15CC87F2">
      <w:start w:val="1"/>
      <w:numFmt w:val="bullet"/>
      <w:lvlText w:val=""/>
      <w:lvlJc w:val="left"/>
      <w:pPr>
        <w:ind w:left="6480" w:hanging="360"/>
      </w:pPr>
      <w:rPr>
        <w:rFonts w:ascii="Wingdings" w:hAnsi="Wingdings" w:hint="default"/>
      </w:rPr>
    </w:lvl>
  </w:abstractNum>
  <w:abstractNum w:abstractNumId="6" w15:restartNumberingAfterBreak="0">
    <w:nsid w:val="25DC26A5"/>
    <w:multiLevelType w:val="hybridMultilevel"/>
    <w:tmpl w:val="00B8F9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F0412E"/>
    <w:multiLevelType w:val="multilevel"/>
    <w:tmpl w:val="91DC0F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DD909B6"/>
    <w:multiLevelType w:val="multilevel"/>
    <w:tmpl w:val="83444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F545D34"/>
    <w:multiLevelType w:val="multilevel"/>
    <w:tmpl w:val="A6F47D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1DD1B7C"/>
    <w:multiLevelType w:val="multilevel"/>
    <w:tmpl w:val="31E0AA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36482F94"/>
    <w:multiLevelType w:val="multilevel"/>
    <w:tmpl w:val="03D66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89B4903"/>
    <w:multiLevelType w:val="multilevel"/>
    <w:tmpl w:val="848C4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9675E9A"/>
    <w:multiLevelType w:val="hybridMultilevel"/>
    <w:tmpl w:val="108C2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054F3D"/>
    <w:multiLevelType w:val="multilevel"/>
    <w:tmpl w:val="4E3A8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4422158E"/>
    <w:multiLevelType w:val="hybridMultilevel"/>
    <w:tmpl w:val="2C227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04085E"/>
    <w:multiLevelType w:val="hybridMultilevel"/>
    <w:tmpl w:val="FFFFFFFF"/>
    <w:lvl w:ilvl="0" w:tplc="63C63960">
      <w:start w:val="1"/>
      <w:numFmt w:val="bullet"/>
      <w:lvlText w:val=""/>
      <w:lvlJc w:val="left"/>
      <w:pPr>
        <w:ind w:left="720" w:hanging="360"/>
      </w:pPr>
      <w:rPr>
        <w:rFonts w:ascii="Symbol" w:hAnsi="Symbol" w:hint="default"/>
      </w:rPr>
    </w:lvl>
    <w:lvl w:ilvl="1" w:tplc="7E307E66">
      <w:start w:val="1"/>
      <w:numFmt w:val="bullet"/>
      <w:lvlText w:val="o"/>
      <w:lvlJc w:val="left"/>
      <w:pPr>
        <w:ind w:left="1440" w:hanging="360"/>
      </w:pPr>
      <w:rPr>
        <w:rFonts w:ascii="Courier New" w:hAnsi="Courier New" w:hint="default"/>
      </w:rPr>
    </w:lvl>
    <w:lvl w:ilvl="2" w:tplc="82A80AAA">
      <w:start w:val="1"/>
      <w:numFmt w:val="bullet"/>
      <w:lvlText w:val=""/>
      <w:lvlJc w:val="left"/>
      <w:pPr>
        <w:ind w:left="2160" w:hanging="360"/>
      </w:pPr>
      <w:rPr>
        <w:rFonts w:ascii="Wingdings" w:hAnsi="Wingdings" w:hint="default"/>
      </w:rPr>
    </w:lvl>
    <w:lvl w:ilvl="3" w:tplc="9DB4A7E8">
      <w:start w:val="1"/>
      <w:numFmt w:val="bullet"/>
      <w:lvlText w:val=""/>
      <w:lvlJc w:val="left"/>
      <w:pPr>
        <w:ind w:left="2880" w:hanging="360"/>
      </w:pPr>
      <w:rPr>
        <w:rFonts w:ascii="Symbol" w:hAnsi="Symbol" w:hint="default"/>
      </w:rPr>
    </w:lvl>
    <w:lvl w:ilvl="4" w:tplc="E05E2846">
      <w:start w:val="1"/>
      <w:numFmt w:val="bullet"/>
      <w:lvlText w:val="o"/>
      <w:lvlJc w:val="left"/>
      <w:pPr>
        <w:ind w:left="3600" w:hanging="360"/>
      </w:pPr>
      <w:rPr>
        <w:rFonts w:ascii="Courier New" w:hAnsi="Courier New" w:hint="default"/>
      </w:rPr>
    </w:lvl>
    <w:lvl w:ilvl="5" w:tplc="831EB1CE">
      <w:start w:val="1"/>
      <w:numFmt w:val="bullet"/>
      <w:lvlText w:val=""/>
      <w:lvlJc w:val="left"/>
      <w:pPr>
        <w:ind w:left="4320" w:hanging="360"/>
      </w:pPr>
      <w:rPr>
        <w:rFonts w:ascii="Wingdings" w:hAnsi="Wingdings" w:hint="default"/>
      </w:rPr>
    </w:lvl>
    <w:lvl w:ilvl="6" w:tplc="B0C4D384">
      <w:start w:val="1"/>
      <w:numFmt w:val="bullet"/>
      <w:lvlText w:val=""/>
      <w:lvlJc w:val="left"/>
      <w:pPr>
        <w:ind w:left="5040" w:hanging="360"/>
      </w:pPr>
      <w:rPr>
        <w:rFonts w:ascii="Symbol" w:hAnsi="Symbol" w:hint="default"/>
      </w:rPr>
    </w:lvl>
    <w:lvl w:ilvl="7" w:tplc="099ACB68">
      <w:start w:val="1"/>
      <w:numFmt w:val="bullet"/>
      <w:lvlText w:val="o"/>
      <w:lvlJc w:val="left"/>
      <w:pPr>
        <w:ind w:left="5760" w:hanging="360"/>
      </w:pPr>
      <w:rPr>
        <w:rFonts w:ascii="Courier New" w:hAnsi="Courier New" w:hint="default"/>
      </w:rPr>
    </w:lvl>
    <w:lvl w:ilvl="8" w:tplc="E692229A">
      <w:start w:val="1"/>
      <w:numFmt w:val="bullet"/>
      <w:lvlText w:val=""/>
      <w:lvlJc w:val="left"/>
      <w:pPr>
        <w:ind w:left="6480" w:hanging="360"/>
      </w:pPr>
      <w:rPr>
        <w:rFonts w:ascii="Wingdings" w:hAnsi="Wingdings" w:hint="default"/>
      </w:rPr>
    </w:lvl>
  </w:abstractNum>
  <w:abstractNum w:abstractNumId="17" w15:restartNumberingAfterBreak="0">
    <w:nsid w:val="4BAF4F0C"/>
    <w:multiLevelType w:val="hybridMultilevel"/>
    <w:tmpl w:val="6DA26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D5C1801"/>
    <w:multiLevelType w:val="multilevel"/>
    <w:tmpl w:val="15F83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E461944"/>
    <w:multiLevelType w:val="multilevel"/>
    <w:tmpl w:val="08060A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4F45580A"/>
    <w:multiLevelType w:val="hybridMultilevel"/>
    <w:tmpl w:val="F73AF28A"/>
    <w:lvl w:ilvl="0" w:tplc="CE3A1A0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4FB9446E"/>
    <w:multiLevelType w:val="multilevel"/>
    <w:tmpl w:val="E242A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2F41F3B"/>
    <w:multiLevelType w:val="hybridMultilevel"/>
    <w:tmpl w:val="7F0A0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40925F"/>
    <w:multiLevelType w:val="hybridMultilevel"/>
    <w:tmpl w:val="FFFFFFFF"/>
    <w:lvl w:ilvl="0" w:tplc="A72A9700">
      <w:start w:val="1"/>
      <w:numFmt w:val="bullet"/>
      <w:lvlText w:val=""/>
      <w:lvlJc w:val="left"/>
      <w:pPr>
        <w:ind w:left="720" w:hanging="360"/>
      </w:pPr>
      <w:rPr>
        <w:rFonts w:ascii="Symbol" w:hAnsi="Symbol" w:hint="default"/>
      </w:rPr>
    </w:lvl>
    <w:lvl w:ilvl="1" w:tplc="5D3EA4D4">
      <w:start w:val="1"/>
      <w:numFmt w:val="bullet"/>
      <w:lvlText w:val="o"/>
      <w:lvlJc w:val="left"/>
      <w:pPr>
        <w:ind w:left="1440" w:hanging="360"/>
      </w:pPr>
      <w:rPr>
        <w:rFonts w:ascii="Courier New" w:hAnsi="Courier New" w:hint="default"/>
      </w:rPr>
    </w:lvl>
    <w:lvl w:ilvl="2" w:tplc="EFD66AD6">
      <w:start w:val="1"/>
      <w:numFmt w:val="bullet"/>
      <w:lvlText w:val=""/>
      <w:lvlJc w:val="left"/>
      <w:pPr>
        <w:ind w:left="2160" w:hanging="360"/>
      </w:pPr>
      <w:rPr>
        <w:rFonts w:ascii="Wingdings" w:hAnsi="Wingdings" w:hint="default"/>
      </w:rPr>
    </w:lvl>
    <w:lvl w:ilvl="3" w:tplc="15E45360">
      <w:start w:val="1"/>
      <w:numFmt w:val="bullet"/>
      <w:lvlText w:val=""/>
      <w:lvlJc w:val="left"/>
      <w:pPr>
        <w:ind w:left="2880" w:hanging="360"/>
      </w:pPr>
      <w:rPr>
        <w:rFonts w:ascii="Symbol" w:hAnsi="Symbol" w:hint="default"/>
      </w:rPr>
    </w:lvl>
    <w:lvl w:ilvl="4" w:tplc="E1E6DBB2">
      <w:start w:val="1"/>
      <w:numFmt w:val="bullet"/>
      <w:lvlText w:val="o"/>
      <w:lvlJc w:val="left"/>
      <w:pPr>
        <w:ind w:left="3600" w:hanging="360"/>
      </w:pPr>
      <w:rPr>
        <w:rFonts w:ascii="Courier New" w:hAnsi="Courier New" w:hint="default"/>
      </w:rPr>
    </w:lvl>
    <w:lvl w:ilvl="5" w:tplc="C22EF4E6">
      <w:start w:val="1"/>
      <w:numFmt w:val="bullet"/>
      <w:lvlText w:val=""/>
      <w:lvlJc w:val="left"/>
      <w:pPr>
        <w:ind w:left="4320" w:hanging="360"/>
      </w:pPr>
      <w:rPr>
        <w:rFonts w:ascii="Wingdings" w:hAnsi="Wingdings" w:hint="default"/>
      </w:rPr>
    </w:lvl>
    <w:lvl w:ilvl="6" w:tplc="DA58E670">
      <w:start w:val="1"/>
      <w:numFmt w:val="bullet"/>
      <w:lvlText w:val=""/>
      <w:lvlJc w:val="left"/>
      <w:pPr>
        <w:ind w:left="5040" w:hanging="360"/>
      </w:pPr>
      <w:rPr>
        <w:rFonts w:ascii="Symbol" w:hAnsi="Symbol" w:hint="default"/>
      </w:rPr>
    </w:lvl>
    <w:lvl w:ilvl="7" w:tplc="D68A14EE">
      <w:start w:val="1"/>
      <w:numFmt w:val="bullet"/>
      <w:lvlText w:val="o"/>
      <w:lvlJc w:val="left"/>
      <w:pPr>
        <w:ind w:left="5760" w:hanging="360"/>
      </w:pPr>
      <w:rPr>
        <w:rFonts w:ascii="Courier New" w:hAnsi="Courier New" w:hint="default"/>
      </w:rPr>
    </w:lvl>
    <w:lvl w:ilvl="8" w:tplc="2F16E4CE">
      <w:start w:val="1"/>
      <w:numFmt w:val="bullet"/>
      <w:lvlText w:val=""/>
      <w:lvlJc w:val="left"/>
      <w:pPr>
        <w:ind w:left="6480" w:hanging="360"/>
      </w:pPr>
      <w:rPr>
        <w:rFonts w:ascii="Wingdings" w:hAnsi="Wingdings" w:hint="default"/>
      </w:rPr>
    </w:lvl>
  </w:abstractNum>
  <w:abstractNum w:abstractNumId="24" w15:restartNumberingAfterBreak="0">
    <w:nsid w:val="561357F2"/>
    <w:multiLevelType w:val="multilevel"/>
    <w:tmpl w:val="45FAE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56BB1287"/>
    <w:multiLevelType w:val="hybridMultilevel"/>
    <w:tmpl w:val="0B1A4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B2790A"/>
    <w:multiLevelType w:val="multilevel"/>
    <w:tmpl w:val="A844E5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F4D6514"/>
    <w:multiLevelType w:val="hybridMultilevel"/>
    <w:tmpl w:val="1F544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73D5454"/>
    <w:multiLevelType w:val="multilevel"/>
    <w:tmpl w:val="B69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A40640E"/>
    <w:multiLevelType w:val="hybridMultilevel"/>
    <w:tmpl w:val="7CF2C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F9D2E3F"/>
    <w:multiLevelType w:val="hybridMultilevel"/>
    <w:tmpl w:val="DAF80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8E4225B"/>
    <w:multiLevelType w:val="multilevel"/>
    <w:tmpl w:val="700CF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9285896"/>
    <w:multiLevelType w:val="hybridMultilevel"/>
    <w:tmpl w:val="792C2D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D831AA"/>
    <w:multiLevelType w:val="multilevel"/>
    <w:tmpl w:val="F8965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A446064"/>
    <w:multiLevelType w:val="multilevel"/>
    <w:tmpl w:val="3E640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7A542CB2"/>
    <w:multiLevelType w:val="multilevel"/>
    <w:tmpl w:val="B7166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47232659">
    <w:abstractNumId w:val="1"/>
  </w:num>
  <w:num w:numId="2" w16cid:durableId="362484416">
    <w:abstractNumId w:val="0"/>
  </w:num>
  <w:num w:numId="3" w16cid:durableId="60713604">
    <w:abstractNumId w:val="17"/>
  </w:num>
  <w:num w:numId="4" w16cid:durableId="693386004">
    <w:abstractNumId w:val="27"/>
  </w:num>
  <w:num w:numId="5" w16cid:durableId="755249765">
    <w:abstractNumId w:val="4"/>
  </w:num>
  <w:num w:numId="6" w16cid:durableId="1696496803">
    <w:abstractNumId w:val="24"/>
  </w:num>
  <w:num w:numId="7" w16cid:durableId="1090613767">
    <w:abstractNumId w:val="12"/>
  </w:num>
  <w:num w:numId="8" w16cid:durableId="1130055169">
    <w:abstractNumId w:val="18"/>
  </w:num>
  <w:num w:numId="9" w16cid:durableId="1404792806">
    <w:abstractNumId w:val="26"/>
  </w:num>
  <w:num w:numId="10" w16cid:durableId="357968977">
    <w:abstractNumId w:val="29"/>
  </w:num>
  <w:num w:numId="11" w16cid:durableId="841359680">
    <w:abstractNumId w:val="23"/>
  </w:num>
  <w:num w:numId="12" w16cid:durableId="858814915">
    <w:abstractNumId w:val="5"/>
  </w:num>
  <w:num w:numId="13" w16cid:durableId="1206065658">
    <w:abstractNumId w:val="15"/>
  </w:num>
  <w:num w:numId="14" w16cid:durableId="1274362162">
    <w:abstractNumId w:val="16"/>
  </w:num>
  <w:num w:numId="15" w16cid:durableId="198785776">
    <w:abstractNumId w:val="33"/>
  </w:num>
  <w:num w:numId="16" w16cid:durableId="1778059713">
    <w:abstractNumId w:val="25"/>
  </w:num>
  <w:num w:numId="17" w16cid:durableId="322196774">
    <w:abstractNumId w:val="20"/>
  </w:num>
  <w:num w:numId="18" w16cid:durableId="1537083202">
    <w:abstractNumId w:val="6"/>
  </w:num>
  <w:num w:numId="19" w16cid:durableId="2014411043">
    <w:abstractNumId w:val="19"/>
  </w:num>
  <w:num w:numId="20" w16cid:durableId="147215080">
    <w:abstractNumId w:val="9"/>
  </w:num>
  <w:num w:numId="21" w16cid:durableId="600142791">
    <w:abstractNumId w:val="7"/>
  </w:num>
  <w:num w:numId="22" w16cid:durableId="22562731">
    <w:abstractNumId w:val="21"/>
  </w:num>
  <w:num w:numId="23" w16cid:durableId="1998074078">
    <w:abstractNumId w:val="8"/>
  </w:num>
  <w:num w:numId="24" w16cid:durableId="40130675">
    <w:abstractNumId w:val="14"/>
  </w:num>
  <w:num w:numId="25" w16cid:durableId="1055080694">
    <w:abstractNumId w:val="11"/>
  </w:num>
  <w:num w:numId="26" w16cid:durableId="1556769571">
    <w:abstractNumId w:val="35"/>
  </w:num>
  <w:num w:numId="27" w16cid:durableId="127869185">
    <w:abstractNumId w:val="34"/>
  </w:num>
  <w:num w:numId="28" w16cid:durableId="2146584190">
    <w:abstractNumId w:val="10"/>
  </w:num>
  <w:num w:numId="29" w16cid:durableId="694040408">
    <w:abstractNumId w:val="3"/>
  </w:num>
  <w:num w:numId="30" w16cid:durableId="1178159082">
    <w:abstractNumId w:val="2"/>
  </w:num>
  <w:num w:numId="31" w16cid:durableId="844903600">
    <w:abstractNumId w:val="28"/>
  </w:num>
  <w:num w:numId="32" w16cid:durableId="132718673">
    <w:abstractNumId w:val="31"/>
  </w:num>
  <w:num w:numId="33" w16cid:durableId="2046715275">
    <w:abstractNumId w:val="22"/>
  </w:num>
  <w:num w:numId="34" w16cid:durableId="830604171">
    <w:abstractNumId w:val="30"/>
  </w:num>
  <w:num w:numId="35" w16cid:durableId="265116646">
    <w:abstractNumId w:val="32"/>
  </w:num>
  <w:num w:numId="36" w16cid:durableId="804926587">
    <w:abstractNumId w:val="13"/>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2"/>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63FF"/>
    <w:rsid w:val="00001A3B"/>
    <w:rsid w:val="00001CC9"/>
    <w:rsid w:val="00002892"/>
    <w:rsid w:val="00002EF5"/>
    <w:rsid w:val="00003680"/>
    <w:rsid w:val="0000585A"/>
    <w:rsid w:val="00006975"/>
    <w:rsid w:val="00007712"/>
    <w:rsid w:val="00007A59"/>
    <w:rsid w:val="00007E76"/>
    <w:rsid w:val="00010145"/>
    <w:rsid w:val="00011846"/>
    <w:rsid w:val="00013869"/>
    <w:rsid w:val="00015874"/>
    <w:rsid w:val="0001643A"/>
    <w:rsid w:val="00017A56"/>
    <w:rsid w:val="00017E7C"/>
    <w:rsid w:val="000221B4"/>
    <w:rsid w:val="00022A11"/>
    <w:rsid w:val="000236E4"/>
    <w:rsid w:val="00023ADF"/>
    <w:rsid w:val="00023FE8"/>
    <w:rsid w:val="000245BE"/>
    <w:rsid w:val="0002785A"/>
    <w:rsid w:val="000278E9"/>
    <w:rsid w:val="0003092D"/>
    <w:rsid w:val="0003187A"/>
    <w:rsid w:val="00031F2C"/>
    <w:rsid w:val="00032E04"/>
    <w:rsid w:val="00033D95"/>
    <w:rsid w:val="000340EF"/>
    <w:rsid w:val="0003411C"/>
    <w:rsid w:val="0003432D"/>
    <w:rsid w:val="00034613"/>
    <w:rsid w:val="000347BC"/>
    <w:rsid w:val="00035164"/>
    <w:rsid w:val="000358E3"/>
    <w:rsid w:val="0003668F"/>
    <w:rsid w:val="000369C4"/>
    <w:rsid w:val="00036F0B"/>
    <w:rsid w:val="00037447"/>
    <w:rsid w:val="000378DF"/>
    <w:rsid w:val="00037DA3"/>
    <w:rsid w:val="000401BF"/>
    <w:rsid w:val="00040531"/>
    <w:rsid w:val="00041221"/>
    <w:rsid w:val="00041373"/>
    <w:rsid w:val="000414B5"/>
    <w:rsid w:val="000417A3"/>
    <w:rsid w:val="00041A3B"/>
    <w:rsid w:val="00041C78"/>
    <w:rsid w:val="000423A4"/>
    <w:rsid w:val="00043516"/>
    <w:rsid w:val="000441AB"/>
    <w:rsid w:val="000446A3"/>
    <w:rsid w:val="000459E7"/>
    <w:rsid w:val="00045FC3"/>
    <w:rsid w:val="000464A6"/>
    <w:rsid w:val="000471CB"/>
    <w:rsid w:val="000472E8"/>
    <w:rsid w:val="000472EA"/>
    <w:rsid w:val="000511E2"/>
    <w:rsid w:val="00051248"/>
    <w:rsid w:val="00051A11"/>
    <w:rsid w:val="0005232F"/>
    <w:rsid w:val="00052E7D"/>
    <w:rsid w:val="0005311B"/>
    <w:rsid w:val="0005371D"/>
    <w:rsid w:val="00053D4D"/>
    <w:rsid w:val="00053E8A"/>
    <w:rsid w:val="000548BF"/>
    <w:rsid w:val="00056C7F"/>
    <w:rsid w:val="00056E83"/>
    <w:rsid w:val="00057746"/>
    <w:rsid w:val="00060249"/>
    <w:rsid w:val="00060BED"/>
    <w:rsid w:val="00061468"/>
    <w:rsid w:val="000614D7"/>
    <w:rsid w:val="000627F1"/>
    <w:rsid w:val="00062A96"/>
    <w:rsid w:val="00065A82"/>
    <w:rsid w:val="000663DB"/>
    <w:rsid w:val="00066CE3"/>
    <w:rsid w:val="0006708D"/>
    <w:rsid w:val="00067442"/>
    <w:rsid w:val="00067A15"/>
    <w:rsid w:val="00070EA8"/>
    <w:rsid w:val="00072B6D"/>
    <w:rsid w:val="00073DA2"/>
    <w:rsid w:val="00074476"/>
    <w:rsid w:val="000746B8"/>
    <w:rsid w:val="0007550A"/>
    <w:rsid w:val="00075BD3"/>
    <w:rsid w:val="00075D50"/>
    <w:rsid w:val="00076047"/>
    <w:rsid w:val="00077333"/>
    <w:rsid w:val="000776B5"/>
    <w:rsid w:val="00077F59"/>
    <w:rsid w:val="000815AB"/>
    <w:rsid w:val="0008254B"/>
    <w:rsid w:val="00082B9A"/>
    <w:rsid w:val="00083161"/>
    <w:rsid w:val="00083F9D"/>
    <w:rsid w:val="000846F5"/>
    <w:rsid w:val="00084998"/>
    <w:rsid w:val="0008524F"/>
    <w:rsid w:val="00085F6D"/>
    <w:rsid w:val="00087A72"/>
    <w:rsid w:val="00087AF3"/>
    <w:rsid w:val="00090577"/>
    <w:rsid w:val="000926BE"/>
    <w:rsid w:val="00093055"/>
    <w:rsid w:val="000931D5"/>
    <w:rsid w:val="000932B5"/>
    <w:rsid w:val="00095A18"/>
    <w:rsid w:val="00095DA1"/>
    <w:rsid w:val="00096267"/>
    <w:rsid w:val="00096D26"/>
    <w:rsid w:val="00096FC5"/>
    <w:rsid w:val="000A0E5E"/>
    <w:rsid w:val="000A126D"/>
    <w:rsid w:val="000A1B4F"/>
    <w:rsid w:val="000A208B"/>
    <w:rsid w:val="000A2720"/>
    <w:rsid w:val="000A3282"/>
    <w:rsid w:val="000A36A4"/>
    <w:rsid w:val="000A39ED"/>
    <w:rsid w:val="000A4FFC"/>
    <w:rsid w:val="000A5063"/>
    <w:rsid w:val="000A5B5B"/>
    <w:rsid w:val="000A6375"/>
    <w:rsid w:val="000A645D"/>
    <w:rsid w:val="000A6A5E"/>
    <w:rsid w:val="000B0A34"/>
    <w:rsid w:val="000B0FA9"/>
    <w:rsid w:val="000B13E0"/>
    <w:rsid w:val="000B1ADF"/>
    <w:rsid w:val="000B2454"/>
    <w:rsid w:val="000B2FBB"/>
    <w:rsid w:val="000B356C"/>
    <w:rsid w:val="000B46F8"/>
    <w:rsid w:val="000B57DD"/>
    <w:rsid w:val="000B5C00"/>
    <w:rsid w:val="000B60C9"/>
    <w:rsid w:val="000B62C5"/>
    <w:rsid w:val="000B6328"/>
    <w:rsid w:val="000B6A3D"/>
    <w:rsid w:val="000B715C"/>
    <w:rsid w:val="000C047F"/>
    <w:rsid w:val="000C09D0"/>
    <w:rsid w:val="000C0B7B"/>
    <w:rsid w:val="000C1173"/>
    <w:rsid w:val="000C218B"/>
    <w:rsid w:val="000C2887"/>
    <w:rsid w:val="000C4143"/>
    <w:rsid w:val="000C62BE"/>
    <w:rsid w:val="000C71EF"/>
    <w:rsid w:val="000C7235"/>
    <w:rsid w:val="000C7670"/>
    <w:rsid w:val="000C76DF"/>
    <w:rsid w:val="000C7CD2"/>
    <w:rsid w:val="000C7FE2"/>
    <w:rsid w:val="000C7FF8"/>
    <w:rsid w:val="000D0C92"/>
    <w:rsid w:val="000D1018"/>
    <w:rsid w:val="000D189F"/>
    <w:rsid w:val="000D25B8"/>
    <w:rsid w:val="000D2BAA"/>
    <w:rsid w:val="000D2E1E"/>
    <w:rsid w:val="000D5D52"/>
    <w:rsid w:val="000D6392"/>
    <w:rsid w:val="000D7365"/>
    <w:rsid w:val="000D7805"/>
    <w:rsid w:val="000E2121"/>
    <w:rsid w:val="000E2643"/>
    <w:rsid w:val="000E29B1"/>
    <w:rsid w:val="000E4C3A"/>
    <w:rsid w:val="000E4D7B"/>
    <w:rsid w:val="000E585B"/>
    <w:rsid w:val="000E5895"/>
    <w:rsid w:val="000E5A95"/>
    <w:rsid w:val="000E5CA5"/>
    <w:rsid w:val="000E5E01"/>
    <w:rsid w:val="000E6494"/>
    <w:rsid w:val="000E65DF"/>
    <w:rsid w:val="000E7C8B"/>
    <w:rsid w:val="000F00E1"/>
    <w:rsid w:val="000F2ED5"/>
    <w:rsid w:val="000F31A7"/>
    <w:rsid w:val="000F42C2"/>
    <w:rsid w:val="000F4528"/>
    <w:rsid w:val="000F5C72"/>
    <w:rsid w:val="000F65E3"/>
    <w:rsid w:val="000F6ECC"/>
    <w:rsid w:val="000F772C"/>
    <w:rsid w:val="000F78DB"/>
    <w:rsid w:val="00100231"/>
    <w:rsid w:val="001007D2"/>
    <w:rsid w:val="00101483"/>
    <w:rsid w:val="00102848"/>
    <w:rsid w:val="00102DB7"/>
    <w:rsid w:val="00103D6C"/>
    <w:rsid w:val="00103DF0"/>
    <w:rsid w:val="00103FA0"/>
    <w:rsid w:val="00104C6D"/>
    <w:rsid w:val="00104F19"/>
    <w:rsid w:val="00105358"/>
    <w:rsid w:val="001054CC"/>
    <w:rsid w:val="00107865"/>
    <w:rsid w:val="00107EF7"/>
    <w:rsid w:val="00110B88"/>
    <w:rsid w:val="001111B5"/>
    <w:rsid w:val="0011151B"/>
    <w:rsid w:val="0011183D"/>
    <w:rsid w:val="00111A0D"/>
    <w:rsid w:val="00111CFA"/>
    <w:rsid w:val="0011401E"/>
    <w:rsid w:val="00114B4A"/>
    <w:rsid w:val="00115116"/>
    <w:rsid w:val="00116BDA"/>
    <w:rsid w:val="00117E31"/>
    <w:rsid w:val="001203B2"/>
    <w:rsid w:val="00120B40"/>
    <w:rsid w:val="00121D13"/>
    <w:rsid w:val="001223D2"/>
    <w:rsid w:val="00122547"/>
    <w:rsid w:val="001225EC"/>
    <w:rsid w:val="00123D1D"/>
    <w:rsid w:val="0012420F"/>
    <w:rsid w:val="001252D8"/>
    <w:rsid w:val="00126283"/>
    <w:rsid w:val="001273D2"/>
    <w:rsid w:val="00130925"/>
    <w:rsid w:val="001309CC"/>
    <w:rsid w:val="00131E2D"/>
    <w:rsid w:val="001323F9"/>
    <w:rsid w:val="00132708"/>
    <w:rsid w:val="00133059"/>
    <w:rsid w:val="00134E26"/>
    <w:rsid w:val="00135776"/>
    <w:rsid w:val="00135BB4"/>
    <w:rsid w:val="00135C5F"/>
    <w:rsid w:val="00135DDA"/>
    <w:rsid w:val="0013611A"/>
    <w:rsid w:val="00136134"/>
    <w:rsid w:val="001362CC"/>
    <w:rsid w:val="00136B8C"/>
    <w:rsid w:val="00136BFF"/>
    <w:rsid w:val="00136CAB"/>
    <w:rsid w:val="00137230"/>
    <w:rsid w:val="00137717"/>
    <w:rsid w:val="0014121A"/>
    <w:rsid w:val="001416A4"/>
    <w:rsid w:val="00141E87"/>
    <w:rsid w:val="00142475"/>
    <w:rsid w:val="001425C7"/>
    <w:rsid w:val="00142A94"/>
    <w:rsid w:val="001435AD"/>
    <w:rsid w:val="0014444E"/>
    <w:rsid w:val="00144A7B"/>
    <w:rsid w:val="00146E14"/>
    <w:rsid w:val="00150C8D"/>
    <w:rsid w:val="00151748"/>
    <w:rsid w:val="001521E3"/>
    <w:rsid w:val="00152BB0"/>
    <w:rsid w:val="00152D1C"/>
    <w:rsid w:val="00154BA0"/>
    <w:rsid w:val="00155473"/>
    <w:rsid w:val="001556F9"/>
    <w:rsid w:val="00156E2A"/>
    <w:rsid w:val="00157092"/>
    <w:rsid w:val="0015712E"/>
    <w:rsid w:val="001577E5"/>
    <w:rsid w:val="00157BAF"/>
    <w:rsid w:val="0016179A"/>
    <w:rsid w:val="00161B04"/>
    <w:rsid w:val="00162657"/>
    <w:rsid w:val="00162A84"/>
    <w:rsid w:val="001635EF"/>
    <w:rsid w:val="0016427E"/>
    <w:rsid w:val="001669A4"/>
    <w:rsid w:val="00167368"/>
    <w:rsid w:val="00167541"/>
    <w:rsid w:val="00171407"/>
    <w:rsid w:val="0017164C"/>
    <w:rsid w:val="0017165E"/>
    <w:rsid w:val="001720AC"/>
    <w:rsid w:val="00172BAB"/>
    <w:rsid w:val="00172DF9"/>
    <w:rsid w:val="001732A5"/>
    <w:rsid w:val="00173AFB"/>
    <w:rsid w:val="00173DF3"/>
    <w:rsid w:val="001747CC"/>
    <w:rsid w:val="00175810"/>
    <w:rsid w:val="0017635F"/>
    <w:rsid w:val="00176F57"/>
    <w:rsid w:val="00177370"/>
    <w:rsid w:val="00181538"/>
    <w:rsid w:val="00181548"/>
    <w:rsid w:val="00181D6B"/>
    <w:rsid w:val="0018364A"/>
    <w:rsid w:val="001847FB"/>
    <w:rsid w:val="00184912"/>
    <w:rsid w:val="001849FF"/>
    <w:rsid w:val="001855A7"/>
    <w:rsid w:val="0018740B"/>
    <w:rsid w:val="00187425"/>
    <w:rsid w:val="00187D28"/>
    <w:rsid w:val="00191318"/>
    <w:rsid w:val="0019164B"/>
    <w:rsid w:val="00192219"/>
    <w:rsid w:val="0019253C"/>
    <w:rsid w:val="0019265F"/>
    <w:rsid w:val="00194498"/>
    <w:rsid w:val="00194499"/>
    <w:rsid w:val="00194D75"/>
    <w:rsid w:val="00196267"/>
    <w:rsid w:val="00196655"/>
    <w:rsid w:val="001968F2"/>
    <w:rsid w:val="00197265"/>
    <w:rsid w:val="001974A9"/>
    <w:rsid w:val="001974DA"/>
    <w:rsid w:val="00197CB5"/>
    <w:rsid w:val="001A1652"/>
    <w:rsid w:val="001A1AEE"/>
    <w:rsid w:val="001A1DF2"/>
    <w:rsid w:val="001A2C8F"/>
    <w:rsid w:val="001A3190"/>
    <w:rsid w:val="001A3950"/>
    <w:rsid w:val="001A4B4D"/>
    <w:rsid w:val="001A4CC8"/>
    <w:rsid w:val="001A520A"/>
    <w:rsid w:val="001A624F"/>
    <w:rsid w:val="001A6408"/>
    <w:rsid w:val="001B0B98"/>
    <w:rsid w:val="001B3D0E"/>
    <w:rsid w:val="001B3ECB"/>
    <w:rsid w:val="001B64A6"/>
    <w:rsid w:val="001B6828"/>
    <w:rsid w:val="001B75E7"/>
    <w:rsid w:val="001B7B6E"/>
    <w:rsid w:val="001C224B"/>
    <w:rsid w:val="001C2AA5"/>
    <w:rsid w:val="001C2C04"/>
    <w:rsid w:val="001C32E2"/>
    <w:rsid w:val="001C332C"/>
    <w:rsid w:val="001C384D"/>
    <w:rsid w:val="001C3857"/>
    <w:rsid w:val="001C4A62"/>
    <w:rsid w:val="001C7486"/>
    <w:rsid w:val="001C772E"/>
    <w:rsid w:val="001C796C"/>
    <w:rsid w:val="001D1568"/>
    <w:rsid w:val="001D2D18"/>
    <w:rsid w:val="001D310D"/>
    <w:rsid w:val="001D4B52"/>
    <w:rsid w:val="001D69A1"/>
    <w:rsid w:val="001D6FAF"/>
    <w:rsid w:val="001D7734"/>
    <w:rsid w:val="001E121E"/>
    <w:rsid w:val="001E20AE"/>
    <w:rsid w:val="001E223E"/>
    <w:rsid w:val="001E3111"/>
    <w:rsid w:val="001E4453"/>
    <w:rsid w:val="001E6F1C"/>
    <w:rsid w:val="001E725C"/>
    <w:rsid w:val="001E76D6"/>
    <w:rsid w:val="001F0041"/>
    <w:rsid w:val="001F0E6D"/>
    <w:rsid w:val="001F2C40"/>
    <w:rsid w:val="001F2F28"/>
    <w:rsid w:val="001F3C4B"/>
    <w:rsid w:val="001F4B2A"/>
    <w:rsid w:val="001F684D"/>
    <w:rsid w:val="001F690A"/>
    <w:rsid w:val="001F721B"/>
    <w:rsid w:val="002007C7"/>
    <w:rsid w:val="002007CF"/>
    <w:rsid w:val="002008B0"/>
    <w:rsid w:val="00200A9A"/>
    <w:rsid w:val="00201AC0"/>
    <w:rsid w:val="00201DF6"/>
    <w:rsid w:val="00202377"/>
    <w:rsid w:val="002025E9"/>
    <w:rsid w:val="002027ED"/>
    <w:rsid w:val="002040BF"/>
    <w:rsid w:val="00204552"/>
    <w:rsid w:val="00204D7A"/>
    <w:rsid w:val="002070FD"/>
    <w:rsid w:val="0020715E"/>
    <w:rsid w:val="002079E2"/>
    <w:rsid w:val="0021093C"/>
    <w:rsid w:val="00211656"/>
    <w:rsid w:val="0021622D"/>
    <w:rsid w:val="00217142"/>
    <w:rsid w:val="002175CD"/>
    <w:rsid w:val="002203E4"/>
    <w:rsid w:val="002218DD"/>
    <w:rsid w:val="00221B50"/>
    <w:rsid w:val="0022229B"/>
    <w:rsid w:val="002225D6"/>
    <w:rsid w:val="00222CA0"/>
    <w:rsid w:val="002233EA"/>
    <w:rsid w:val="002243E7"/>
    <w:rsid w:val="00225072"/>
    <w:rsid w:val="002250D0"/>
    <w:rsid w:val="002250DD"/>
    <w:rsid w:val="0023072D"/>
    <w:rsid w:val="00230DDC"/>
    <w:rsid w:val="0023170D"/>
    <w:rsid w:val="0023275B"/>
    <w:rsid w:val="00232AD5"/>
    <w:rsid w:val="00232AD8"/>
    <w:rsid w:val="00233003"/>
    <w:rsid w:val="00233274"/>
    <w:rsid w:val="0023388A"/>
    <w:rsid w:val="00233E02"/>
    <w:rsid w:val="00234296"/>
    <w:rsid w:val="00234DB7"/>
    <w:rsid w:val="00235A33"/>
    <w:rsid w:val="002366D0"/>
    <w:rsid w:val="002373D2"/>
    <w:rsid w:val="002414C0"/>
    <w:rsid w:val="00242561"/>
    <w:rsid w:val="00242A37"/>
    <w:rsid w:val="00242EB6"/>
    <w:rsid w:val="0024529E"/>
    <w:rsid w:val="002503A5"/>
    <w:rsid w:val="002508EE"/>
    <w:rsid w:val="00250A8F"/>
    <w:rsid w:val="00251812"/>
    <w:rsid w:val="00251B37"/>
    <w:rsid w:val="00252000"/>
    <w:rsid w:val="00252B82"/>
    <w:rsid w:val="002534FB"/>
    <w:rsid w:val="002539B1"/>
    <w:rsid w:val="0025406B"/>
    <w:rsid w:val="00254106"/>
    <w:rsid w:val="002550C1"/>
    <w:rsid w:val="002555A9"/>
    <w:rsid w:val="00257360"/>
    <w:rsid w:val="00257CBD"/>
    <w:rsid w:val="00260EA3"/>
    <w:rsid w:val="002621BB"/>
    <w:rsid w:val="00263327"/>
    <w:rsid w:val="0026380D"/>
    <w:rsid w:val="00264D09"/>
    <w:rsid w:val="00265D8D"/>
    <w:rsid w:val="00266545"/>
    <w:rsid w:val="002703A7"/>
    <w:rsid w:val="00270D2C"/>
    <w:rsid w:val="00272288"/>
    <w:rsid w:val="00272480"/>
    <w:rsid w:val="002727A5"/>
    <w:rsid w:val="002734B1"/>
    <w:rsid w:val="0027350F"/>
    <w:rsid w:val="00273A84"/>
    <w:rsid w:val="00273C03"/>
    <w:rsid w:val="0027423A"/>
    <w:rsid w:val="00276075"/>
    <w:rsid w:val="00277AC6"/>
    <w:rsid w:val="00281854"/>
    <w:rsid w:val="00281AE8"/>
    <w:rsid w:val="0028209B"/>
    <w:rsid w:val="00282EC0"/>
    <w:rsid w:val="00283CD8"/>
    <w:rsid w:val="002856EC"/>
    <w:rsid w:val="00285853"/>
    <w:rsid w:val="002868BC"/>
    <w:rsid w:val="00286AF0"/>
    <w:rsid w:val="00286DFA"/>
    <w:rsid w:val="002871BA"/>
    <w:rsid w:val="0028782B"/>
    <w:rsid w:val="00287846"/>
    <w:rsid w:val="002901C7"/>
    <w:rsid w:val="00292FD4"/>
    <w:rsid w:val="002930E7"/>
    <w:rsid w:val="0029334E"/>
    <w:rsid w:val="00293FDD"/>
    <w:rsid w:val="002949DF"/>
    <w:rsid w:val="00295CAF"/>
    <w:rsid w:val="00295F31"/>
    <w:rsid w:val="00295FCB"/>
    <w:rsid w:val="0029738A"/>
    <w:rsid w:val="002977AF"/>
    <w:rsid w:val="002A0F61"/>
    <w:rsid w:val="002A328C"/>
    <w:rsid w:val="002A34AD"/>
    <w:rsid w:val="002A4D33"/>
    <w:rsid w:val="002A544F"/>
    <w:rsid w:val="002A546F"/>
    <w:rsid w:val="002A641D"/>
    <w:rsid w:val="002A7053"/>
    <w:rsid w:val="002A71BA"/>
    <w:rsid w:val="002B1354"/>
    <w:rsid w:val="002B1E75"/>
    <w:rsid w:val="002B2A58"/>
    <w:rsid w:val="002B2C60"/>
    <w:rsid w:val="002B4065"/>
    <w:rsid w:val="002B5688"/>
    <w:rsid w:val="002B5A24"/>
    <w:rsid w:val="002B5CCA"/>
    <w:rsid w:val="002B6CA7"/>
    <w:rsid w:val="002B715F"/>
    <w:rsid w:val="002B7BD6"/>
    <w:rsid w:val="002C0BB6"/>
    <w:rsid w:val="002C13B4"/>
    <w:rsid w:val="002C169E"/>
    <w:rsid w:val="002C390A"/>
    <w:rsid w:val="002C3CB6"/>
    <w:rsid w:val="002C3E21"/>
    <w:rsid w:val="002C4975"/>
    <w:rsid w:val="002C4EDD"/>
    <w:rsid w:val="002C676F"/>
    <w:rsid w:val="002C67E2"/>
    <w:rsid w:val="002C6F0A"/>
    <w:rsid w:val="002C6F72"/>
    <w:rsid w:val="002C7068"/>
    <w:rsid w:val="002C75C6"/>
    <w:rsid w:val="002D0413"/>
    <w:rsid w:val="002D0640"/>
    <w:rsid w:val="002D0878"/>
    <w:rsid w:val="002D1FFF"/>
    <w:rsid w:val="002D21CA"/>
    <w:rsid w:val="002D24CC"/>
    <w:rsid w:val="002D2B4A"/>
    <w:rsid w:val="002D3461"/>
    <w:rsid w:val="002D449B"/>
    <w:rsid w:val="002D44A9"/>
    <w:rsid w:val="002D4586"/>
    <w:rsid w:val="002D4D6A"/>
    <w:rsid w:val="002D5186"/>
    <w:rsid w:val="002D5270"/>
    <w:rsid w:val="002D541E"/>
    <w:rsid w:val="002D613A"/>
    <w:rsid w:val="002D6BE0"/>
    <w:rsid w:val="002D7017"/>
    <w:rsid w:val="002E114B"/>
    <w:rsid w:val="002E2930"/>
    <w:rsid w:val="002E4234"/>
    <w:rsid w:val="002E4D86"/>
    <w:rsid w:val="002E7966"/>
    <w:rsid w:val="002F13C9"/>
    <w:rsid w:val="002F26B5"/>
    <w:rsid w:val="002F316F"/>
    <w:rsid w:val="002F37A2"/>
    <w:rsid w:val="002F4232"/>
    <w:rsid w:val="002F46BD"/>
    <w:rsid w:val="002F4DF1"/>
    <w:rsid w:val="002F561E"/>
    <w:rsid w:val="002F63CA"/>
    <w:rsid w:val="002F66F8"/>
    <w:rsid w:val="002F6EBC"/>
    <w:rsid w:val="002F75E6"/>
    <w:rsid w:val="003008D9"/>
    <w:rsid w:val="00303882"/>
    <w:rsid w:val="00305350"/>
    <w:rsid w:val="00305804"/>
    <w:rsid w:val="003069B9"/>
    <w:rsid w:val="00306CC1"/>
    <w:rsid w:val="00306D1E"/>
    <w:rsid w:val="003070B2"/>
    <w:rsid w:val="00307A5B"/>
    <w:rsid w:val="003113F7"/>
    <w:rsid w:val="0031461B"/>
    <w:rsid w:val="00314988"/>
    <w:rsid w:val="003163DC"/>
    <w:rsid w:val="0031661B"/>
    <w:rsid w:val="0031666A"/>
    <w:rsid w:val="00317289"/>
    <w:rsid w:val="00317991"/>
    <w:rsid w:val="00317E3B"/>
    <w:rsid w:val="003205F1"/>
    <w:rsid w:val="003210E6"/>
    <w:rsid w:val="003213C0"/>
    <w:rsid w:val="00324774"/>
    <w:rsid w:val="00324A2B"/>
    <w:rsid w:val="0032642C"/>
    <w:rsid w:val="00327A82"/>
    <w:rsid w:val="003312F8"/>
    <w:rsid w:val="00332121"/>
    <w:rsid w:val="00332A10"/>
    <w:rsid w:val="00333463"/>
    <w:rsid w:val="0033433D"/>
    <w:rsid w:val="003343D4"/>
    <w:rsid w:val="00335CFE"/>
    <w:rsid w:val="00335D92"/>
    <w:rsid w:val="0033649D"/>
    <w:rsid w:val="00336B46"/>
    <w:rsid w:val="00336D37"/>
    <w:rsid w:val="00336F48"/>
    <w:rsid w:val="00340255"/>
    <w:rsid w:val="003408BA"/>
    <w:rsid w:val="0034134B"/>
    <w:rsid w:val="0034178D"/>
    <w:rsid w:val="00341DE2"/>
    <w:rsid w:val="00343028"/>
    <w:rsid w:val="00343A34"/>
    <w:rsid w:val="00344C05"/>
    <w:rsid w:val="00345346"/>
    <w:rsid w:val="00345520"/>
    <w:rsid w:val="003459E6"/>
    <w:rsid w:val="003468C4"/>
    <w:rsid w:val="00346B97"/>
    <w:rsid w:val="00346D8B"/>
    <w:rsid w:val="00347B0C"/>
    <w:rsid w:val="00351353"/>
    <w:rsid w:val="00351F54"/>
    <w:rsid w:val="003534D4"/>
    <w:rsid w:val="00353885"/>
    <w:rsid w:val="003541BD"/>
    <w:rsid w:val="0035466A"/>
    <w:rsid w:val="003553C2"/>
    <w:rsid w:val="00355423"/>
    <w:rsid w:val="00355F4E"/>
    <w:rsid w:val="003566BE"/>
    <w:rsid w:val="00356FC0"/>
    <w:rsid w:val="0035704E"/>
    <w:rsid w:val="00357161"/>
    <w:rsid w:val="0035786B"/>
    <w:rsid w:val="0035793F"/>
    <w:rsid w:val="00362A06"/>
    <w:rsid w:val="003632B3"/>
    <w:rsid w:val="00364AA6"/>
    <w:rsid w:val="00366418"/>
    <w:rsid w:val="00367D2F"/>
    <w:rsid w:val="0037071C"/>
    <w:rsid w:val="00375739"/>
    <w:rsid w:val="00375ADA"/>
    <w:rsid w:val="00376075"/>
    <w:rsid w:val="003778B5"/>
    <w:rsid w:val="00380B84"/>
    <w:rsid w:val="00381A47"/>
    <w:rsid w:val="0038200C"/>
    <w:rsid w:val="00382470"/>
    <w:rsid w:val="0038328E"/>
    <w:rsid w:val="003832F0"/>
    <w:rsid w:val="0038373B"/>
    <w:rsid w:val="0038414C"/>
    <w:rsid w:val="003841BD"/>
    <w:rsid w:val="00384635"/>
    <w:rsid w:val="00384A78"/>
    <w:rsid w:val="00384BC0"/>
    <w:rsid w:val="00385BCF"/>
    <w:rsid w:val="00386533"/>
    <w:rsid w:val="003876A5"/>
    <w:rsid w:val="00390377"/>
    <w:rsid w:val="003908DE"/>
    <w:rsid w:val="003918A9"/>
    <w:rsid w:val="00391BEB"/>
    <w:rsid w:val="00392CFD"/>
    <w:rsid w:val="00392F64"/>
    <w:rsid w:val="0039367A"/>
    <w:rsid w:val="00395E30"/>
    <w:rsid w:val="0039745E"/>
    <w:rsid w:val="00397619"/>
    <w:rsid w:val="003976BF"/>
    <w:rsid w:val="003A0886"/>
    <w:rsid w:val="003A0EFD"/>
    <w:rsid w:val="003A2B1A"/>
    <w:rsid w:val="003A3315"/>
    <w:rsid w:val="003A3731"/>
    <w:rsid w:val="003A3FCB"/>
    <w:rsid w:val="003A5281"/>
    <w:rsid w:val="003A5E18"/>
    <w:rsid w:val="003B08C8"/>
    <w:rsid w:val="003B15BE"/>
    <w:rsid w:val="003B17B0"/>
    <w:rsid w:val="003B196C"/>
    <w:rsid w:val="003B2EA1"/>
    <w:rsid w:val="003B3E42"/>
    <w:rsid w:val="003B43FB"/>
    <w:rsid w:val="003B4A72"/>
    <w:rsid w:val="003B4D68"/>
    <w:rsid w:val="003B57BE"/>
    <w:rsid w:val="003B6D08"/>
    <w:rsid w:val="003B7D8F"/>
    <w:rsid w:val="003C0310"/>
    <w:rsid w:val="003C07C6"/>
    <w:rsid w:val="003C1291"/>
    <w:rsid w:val="003C136F"/>
    <w:rsid w:val="003C2D13"/>
    <w:rsid w:val="003C2D1F"/>
    <w:rsid w:val="003C2FB1"/>
    <w:rsid w:val="003C385D"/>
    <w:rsid w:val="003C4563"/>
    <w:rsid w:val="003C4D81"/>
    <w:rsid w:val="003C5C0F"/>
    <w:rsid w:val="003C777A"/>
    <w:rsid w:val="003D21F0"/>
    <w:rsid w:val="003D2490"/>
    <w:rsid w:val="003D25CD"/>
    <w:rsid w:val="003D320B"/>
    <w:rsid w:val="003D3A4F"/>
    <w:rsid w:val="003D3D35"/>
    <w:rsid w:val="003D5A33"/>
    <w:rsid w:val="003D69FB"/>
    <w:rsid w:val="003D6EA8"/>
    <w:rsid w:val="003E1086"/>
    <w:rsid w:val="003E138F"/>
    <w:rsid w:val="003E2607"/>
    <w:rsid w:val="003E27BD"/>
    <w:rsid w:val="003E3370"/>
    <w:rsid w:val="003E33DC"/>
    <w:rsid w:val="003E43FE"/>
    <w:rsid w:val="003E4B9E"/>
    <w:rsid w:val="003E6116"/>
    <w:rsid w:val="003E7AF8"/>
    <w:rsid w:val="003E7E87"/>
    <w:rsid w:val="003F02E1"/>
    <w:rsid w:val="003F1F2C"/>
    <w:rsid w:val="003F3C94"/>
    <w:rsid w:val="003F3E0A"/>
    <w:rsid w:val="003F4D65"/>
    <w:rsid w:val="003F6314"/>
    <w:rsid w:val="003F76C3"/>
    <w:rsid w:val="003F7810"/>
    <w:rsid w:val="00400843"/>
    <w:rsid w:val="00400B57"/>
    <w:rsid w:val="004023A5"/>
    <w:rsid w:val="00402F19"/>
    <w:rsid w:val="0040387F"/>
    <w:rsid w:val="0040423B"/>
    <w:rsid w:val="00406319"/>
    <w:rsid w:val="00406426"/>
    <w:rsid w:val="00407622"/>
    <w:rsid w:val="00407D9D"/>
    <w:rsid w:val="004110DE"/>
    <w:rsid w:val="00411487"/>
    <w:rsid w:val="00414360"/>
    <w:rsid w:val="00416574"/>
    <w:rsid w:val="00416803"/>
    <w:rsid w:val="00416B1F"/>
    <w:rsid w:val="00416E22"/>
    <w:rsid w:val="00417703"/>
    <w:rsid w:val="00420E06"/>
    <w:rsid w:val="0042325D"/>
    <w:rsid w:val="00423EFD"/>
    <w:rsid w:val="004249ED"/>
    <w:rsid w:val="00424DA7"/>
    <w:rsid w:val="00426254"/>
    <w:rsid w:val="004263D0"/>
    <w:rsid w:val="004266C7"/>
    <w:rsid w:val="004300B1"/>
    <w:rsid w:val="0043067A"/>
    <w:rsid w:val="0043105B"/>
    <w:rsid w:val="0043132F"/>
    <w:rsid w:val="00431B7F"/>
    <w:rsid w:val="00431D1F"/>
    <w:rsid w:val="004359F7"/>
    <w:rsid w:val="004361AA"/>
    <w:rsid w:val="0044064B"/>
    <w:rsid w:val="00440B69"/>
    <w:rsid w:val="00440D82"/>
    <w:rsid w:val="00441CCF"/>
    <w:rsid w:val="00443992"/>
    <w:rsid w:val="00443AC7"/>
    <w:rsid w:val="00443C1B"/>
    <w:rsid w:val="00443D0F"/>
    <w:rsid w:val="0044483F"/>
    <w:rsid w:val="00444E1D"/>
    <w:rsid w:val="0044569F"/>
    <w:rsid w:val="00450956"/>
    <w:rsid w:val="00450A74"/>
    <w:rsid w:val="004512B2"/>
    <w:rsid w:val="004514E6"/>
    <w:rsid w:val="004516C4"/>
    <w:rsid w:val="00451BD6"/>
    <w:rsid w:val="00452592"/>
    <w:rsid w:val="00452B65"/>
    <w:rsid w:val="00453987"/>
    <w:rsid w:val="00453FCC"/>
    <w:rsid w:val="00454588"/>
    <w:rsid w:val="0045498B"/>
    <w:rsid w:val="00454F7E"/>
    <w:rsid w:val="0045551F"/>
    <w:rsid w:val="00455542"/>
    <w:rsid w:val="00456454"/>
    <w:rsid w:val="004565FE"/>
    <w:rsid w:val="004573AA"/>
    <w:rsid w:val="00457E8A"/>
    <w:rsid w:val="004607CF"/>
    <w:rsid w:val="00461F12"/>
    <w:rsid w:val="004625F8"/>
    <w:rsid w:val="00462DED"/>
    <w:rsid w:val="0046352B"/>
    <w:rsid w:val="00465AD4"/>
    <w:rsid w:val="00465C29"/>
    <w:rsid w:val="00465C53"/>
    <w:rsid w:val="00466E58"/>
    <w:rsid w:val="00470626"/>
    <w:rsid w:val="00470D4E"/>
    <w:rsid w:val="0047179C"/>
    <w:rsid w:val="0047212B"/>
    <w:rsid w:val="00473077"/>
    <w:rsid w:val="004732FC"/>
    <w:rsid w:val="00473D70"/>
    <w:rsid w:val="00473F53"/>
    <w:rsid w:val="0047431B"/>
    <w:rsid w:val="004743FE"/>
    <w:rsid w:val="00475A53"/>
    <w:rsid w:val="00475F0F"/>
    <w:rsid w:val="00475FB1"/>
    <w:rsid w:val="00476AD2"/>
    <w:rsid w:val="00476EA4"/>
    <w:rsid w:val="00480E49"/>
    <w:rsid w:val="00481A04"/>
    <w:rsid w:val="00481C99"/>
    <w:rsid w:val="00481E82"/>
    <w:rsid w:val="00485730"/>
    <w:rsid w:val="00485842"/>
    <w:rsid w:val="00485D0F"/>
    <w:rsid w:val="00485E01"/>
    <w:rsid w:val="0048630F"/>
    <w:rsid w:val="00486A5A"/>
    <w:rsid w:val="00487E5D"/>
    <w:rsid w:val="0049027A"/>
    <w:rsid w:val="0049053B"/>
    <w:rsid w:val="004911AC"/>
    <w:rsid w:val="004918C9"/>
    <w:rsid w:val="00492269"/>
    <w:rsid w:val="00492BB3"/>
    <w:rsid w:val="00494D32"/>
    <w:rsid w:val="00496AE3"/>
    <w:rsid w:val="00496E0E"/>
    <w:rsid w:val="004A11DE"/>
    <w:rsid w:val="004A2A0F"/>
    <w:rsid w:val="004A4C99"/>
    <w:rsid w:val="004A5BFC"/>
    <w:rsid w:val="004A641D"/>
    <w:rsid w:val="004A6C39"/>
    <w:rsid w:val="004A7250"/>
    <w:rsid w:val="004A7A75"/>
    <w:rsid w:val="004B0052"/>
    <w:rsid w:val="004B03E3"/>
    <w:rsid w:val="004B0416"/>
    <w:rsid w:val="004B071C"/>
    <w:rsid w:val="004B0ADD"/>
    <w:rsid w:val="004B19BF"/>
    <w:rsid w:val="004B2433"/>
    <w:rsid w:val="004B2FB7"/>
    <w:rsid w:val="004B30CA"/>
    <w:rsid w:val="004B44A6"/>
    <w:rsid w:val="004B4A33"/>
    <w:rsid w:val="004B4F38"/>
    <w:rsid w:val="004B5225"/>
    <w:rsid w:val="004B54BC"/>
    <w:rsid w:val="004B5A45"/>
    <w:rsid w:val="004B5A89"/>
    <w:rsid w:val="004C007F"/>
    <w:rsid w:val="004C019C"/>
    <w:rsid w:val="004C0FC6"/>
    <w:rsid w:val="004C1F9E"/>
    <w:rsid w:val="004C1FD5"/>
    <w:rsid w:val="004C3467"/>
    <w:rsid w:val="004C3475"/>
    <w:rsid w:val="004C3D56"/>
    <w:rsid w:val="004C4990"/>
    <w:rsid w:val="004C4C78"/>
    <w:rsid w:val="004C5BF0"/>
    <w:rsid w:val="004C6113"/>
    <w:rsid w:val="004C7BBA"/>
    <w:rsid w:val="004D0251"/>
    <w:rsid w:val="004D0693"/>
    <w:rsid w:val="004D0C22"/>
    <w:rsid w:val="004D1B83"/>
    <w:rsid w:val="004D1DA3"/>
    <w:rsid w:val="004D2D0B"/>
    <w:rsid w:val="004D3FF5"/>
    <w:rsid w:val="004D5C61"/>
    <w:rsid w:val="004D62A9"/>
    <w:rsid w:val="004E0D42"/>
    <w:rsid w:val="004E1315"/>
    <w:rsid w:val="004E168E"/>
    <w:rsid w:val="004E1955"/>
    <w:rsid w:val="004E3B3F"/>
    <w:rsid w:val="004E45D3"/>
    <w:rsid w:val="004E4907"/>
    <w:rsid w:val="004E522A"/>
    <w:rsid w:val="004E543F"/>
    <w:rsid w:val="004E5CB7"/>
    <w:rsid w:val="004E5EB8"/>
    <w:rsid w:val="004E7DF3"/>
    <w:rsid w:val="004F0A67"/>
    <w:rsid w:val="004F12BF"/>
    <w:rsid w:val="004F1A16"/>
    <w:rsid w:val="004F20F4"/>
    <w:rsid w:val="004F3B4D"/>
    <w:rsid w:val="004F3D6D"/>
    <w:rsid w:val="004F5149"/>
    <w:rsid w:val="004F5B98"/>
    <w:rsid w:val="004F5CBF"/>
    <w:rsid w:val="004F5E72"/>
    <w:rsid w:val="004F6695"/>
    <w:rsid w:val="004F6DB1"/>
    <w:rsid w:val="004FC10D"/>
    <w:rsid w:val="0050072E"/>
    <w:rsid w:val="00500976"/>
    <w:rsid w:val="00502536"/>
    <w:rsid w:val="00502B61"/>
    <w:rsid w:val="00502D75"/>
    <w:rsid w:val="0050368E"/>
    <w:rsid w:val="00504412"/>
    <w:rsid w:val="005045E5"/>
    <w:rsid w:val="00505145"/>
    <w:rsid w:val="0050718F"/>
    <w:rsid w:val="005114F6"/>
    <w:rsid w:val="0051287C"/>
    <w:rsid w:val="00513103"/>
    <w:rsid w:val="005131DE"/>
    <w:rsid w:val="0051397B"/>
    <w:rsid w:val="00513B6C"/>
    <w:rsid w:val="00513BB3"/>
    <w:rsid w:val="0051607D"/>
    <w:rsid w:val="005167BC"/>
    <w:rsid w:val="00516C70"/>
    <w:rsid w:val="0052017C"/>
    <w:rsid w:val="00521146"/>
    <w:rsid w:val="0052167E"/>
    <w:rsid w:val="00521B2B"/>
    <w:rsid w:val="005223A7"/>
    <w:rsid w:val="005228DC"/>
    <w:rsid w:val="00522F94"/>
    <w:rsid w:val="005233A1"/>
    <w:rsid w:val="00523F7E"/>
    <w:rsid w:val="00524240"/>
    <w:rsid w:val="0052430D"/>
    <w:rsid w:val="00524D7C"/>
    <w:rsid w:val="00524DE1"/>
    <w:rsid w:val="00524F34"/>
    <w:rsid w:val="00525365"/>
    <w:rsid w:val="00525705"/>
    <w:rsid w:val="00526347"/>
    <w:rsid w:val="0052712D"/>
    <w:rsid w:val="0052742B"/>
    <w:rsid w:val="00527708"/>
    <w:rsid w:val="00527C19"/>
    <w:rsid w:val="00527DCC"/>
    <w:rsid w:val="005302A8"/>
    <w:rsid w:val="005311AC"/>
    <w:rsid w:val="00531291"/>
    <w:rsid w:val="005313A6"/>
    <w:rsid w:val="005320C2"/>
    <w:rsid w:val="00532160"/>
    <w:rsid w:val="00532610"/>
    <w:rsid w:val="0053306D"/>
    <w:rsid w:val="005336E0"/>
    <w:rsid w:val="00534065"/>
    <w:rsid w:val="00534354"/>
    <w:rsid w:val="0053569C"/>
    <w:rsid w:val="00536314"/>
    <w:rsid w:val="005368F1"/>
    <w:rsid w:val="005379D7"/>
    <w:rsid w:val="00540228"/>
    <w:rsid w:val="005421BB"/>
    <w:rsid w:val="00542ED0"/>
    <w:rsid w:val="00543513"/>
    <w:rsid w:val="00544360"/>
    <w:rsid w:val="005450D9"/>
    <w:rsid w:val="005460F8"/>
    <w:rsid w:val="00547ABE"/>
    <w:rsid w:val="0055057A"/>
    <w:rsid w:val="005507CC"/>
    <w:rsid w:val="00551266"/>
    <w:rsid w:val="00552938"/>
    <w:rsid w:val="00554591"/>
    <w:rsid w:val="0055612A"/>
    <w:rsid w:val="00556CC8"/>
    <w:rsid w:val="00556FFB"/>
    <w:rsid w:val="00557196"/>
    <w:rsid w:val="0055778C"/>
    <w:rsid w:val="005578C2"/>
    <w:rsid w:val="0055793F"/>
    <w:rsid w:val="00557ACE"/>
    <w:rsid w:val="005600C1"/>
    <w:rsid w:val="005607DD"/>
    <w:rsid w:val="00561039"/>
    <w:rsid w:val="00561825"/>
    <w:rsid w:val="00562A3F"/>
    <w:rsid w:val="0056396E"/>
    <w:rsid w:val="0056458D"/>
    <w:rsid w:val="00566028"/>
    <w:rsid w:val="005660BD"/>
    <w:rsid w:val="00566665"/>
    <w:rsid w:val="00566805"/>
    <w:rsid w:val="00567483"/>
    <w:rsid w:val="00567EBF"/>
    <w:rsid w:val="00570D90"/>
    <w:rsid w:val="00571DCE"/>
    <w:rsid w:val="00572078"/>
    <w:rsid w:val="00572D24"/>
    <w:rsid w:val="00573824"/>
    <w:rsid w:val="005741E1"/>
    <w:rsid w:val="005744B5"/>
    <w:rsid w:val="0057462B"/>
    <w:rsid w:val="005747D2"/>
    <w:rsid w:val="0057501C"/>
    <w:rsid w:val="0057520B"/>
    <w:rsid w:val="00575419"/>
    <w:rsid w:val="0057577A"/>
    <w:rsid w:val="00575BF9"/>
    <w:rsid w:val="00575CC7"/>
    <w:rsid w:val="005761AA"/>
    <w:rsid w:val="005764E8"/>
    <w:rsid w:val="00580335"/>
    <w:rsid w:val="00580E77"/>
    <w:rsid w:val="0058203B"/>
    <w:rsid w:val="00582286"/>
    <w:rsid w:val="0058270C"/>
    <w:rsid w:val="00583607"/>
    <w:rsid w:val="0058452E"/>
    <w:rsid w:val="00585300"/>
    <w:rsid w:val="0058600E"/>
    <w:rsid w:val="0059004D"/>
    <w:rsid w:val="00590877"/>
    <w:rsid w:val="00590A53"/>
    <w:rsid w:val="00590BEB"/>
    <w:rsid w:val="00591E8D"/>
    <w:rsid w:val="00592DB5"/>
    <w:rsid w:val="005932F5"/>
    <w:rsid w:val="0059378F"/>
    <w:rsid w:val="00594E15"/>
    <w:rsid w:val="005953DD"/>
    <w:rsid w:val="00595440"/>
    <w:rsid w:val="00597122"/>
    <w:rsid w:val="00597DE6"/>
    <w:rsid w:val="00597E6E"/>
    <w:rsid w:val="005A0ED9"/>
    <w:rsid w:val="005A1735"/>
    <w:rsid w:val="005A1786"/>
    <w:rsid w:val="005A1DFC"/>
    <w:rsid w:val="005A22B8"/>
    <w:rsid w:val="005A2E4D"/>
    <w:rsid w:val="005A3623"/>
    <w:rsid w:val="005A3A47"/>
    <w:rsid w:val="005A5229"/>
    <w:rsid w:val="005A5FCD"/>
    <w:rsid w:val="005A6A08"/>
    <w:rsid w:val="005A715E"/>
    <w:rsid w:val="005A7A3B"/>
    <w:rsid w:val="005A7FA7"/>
    <w:rsid w:val="005B13D9"/>
    <w:rsid w:val="005B141F"/>
    <w:rsid w:val="005B1FEB"/>
    <w:rsid w:val="005B2BEB"/>
    <w:rsid w:val="005B3178"/>
    <w:rsid w:val="005B349A"/>
    <w:rsid w:val="005B56FC"/>
    <w:rsid w:val="005B5805"/>
    <w:rsid w:val="005B5D60"/>
    <w:rsid w:val="005B617B"/>
    <w:rsid w:val="005B6429"/>
    <w:rsid w:val="005B69FD"/>
    <w:rsid w:val="005B6C0E"/>
    <w:rsid w:val="005B769C"/>
    <w:rsid w:val="005C00DD"/>
    <w:rsid w:val="005C08C3"/>
    <w:rsid w:val="005C0C76"/>
    <w:rsid w:val="005C222D"/>
    <w:rsid w:val="005C2861"/>
    <w:rsid w:val="005C340C"/>
    <w:rsid w:val="005C3453"/>
    <w:rsid w:val="005C3E48"/>
    <w:rsid w:val="005C555C"/>
    <w:rsid w:val="005C7196"/>
    <w:rsid w:val="005C7A62"/>
    <w:rsid w:val="005C7E67"/>
    <w:rsid w:val="005D10E1"/>
    <w:rsid w:val="005D2542"/>
    <w:rsid w:val="005D41DA"/>
    <w:rsid w:val="005D4A24"/>
    <w:rsid w:val="005D4B44"/>
    <w:rsid w:val="005D56A2"/>
    <w:rsid w:val="005D5872"/>
    <w:rsid w:val="005D60B3"/>
    <w:rsid w:val="005D61F7"/>
    <w:rsid w:val="005D7ACA"/>
    <w:rsid w:val="005D7AFA"/>
    <w:rsid w:val="005E10DF"/>
    <w:rsid w:val="005E1838"/>
    <w:rsid w:val="005E1AB9"/>
    <w:rsid w:val="005E1EC0"/>
    <w:rsid w:val="005E2CAE"/>
    <w:rsid w:val="005E33BB"/>
    <w:rsid w:val="005E433A"/>
    <w:rsid w:val="005E4535"/>
    <w:rsid w:val="005E459B"/>
    <w:rsid w:val="005E4F14"/>
    <w:rsid w:val="005E6309"/>
    <w:rsid w:val="005E63F0"/>
    <w:rsid w:val="005E78BC"/>
    <w:rsid w:val="005F1044"/>
    <w:rsid w:val="005F13A8"/>
    <w:rsid w:val="005F1EB5"/>
    <w:rsid w:val="005F37A1"/>
    <w:rsid w:val="005F3F61"/>
    <w:rsid w:val="005F4704"/>
    <w:rsid w:val="005F4DE6"/>
    <w:rsid w:val="005F540B"/>
    <w:rsid w:val="005F56D3"/>
    <w:rsid w:val="005F5F7C"/>
    <w:rsid w:val="005F7581"/>
    <w:rsid w:val="00600007"/>
    <w:rsid w:val="00601C63"/>
    <w:rsid w:val="006031F8"/>
    <w:rsid w:val="006035B5"/>
    <w:rsid w:val="00603BA5"/>
    <w:rsid w:val="00603BE3"/>
    <w:rsid w:val="006045E6"/>
    <w:rsid w:val="00605715"/>
    <w:rsid w:val="006059BD"/>
    <w:rsid w:val="006063FA"/>
    <w:rsid w:val="00606B1B"/>
    <w:rsid w:val="00606E48"/>
    <w:rsid w:val="006070E1"/>
    <w:rsid w:val="0060720D"/>
    <w:rsid w:val="00607DC4"/>
    <w:rsid w:val="00607F20"/>
    <w:rsid w:val="0061076B"/>
    <w:rsid w:val="00611670"/>
    <w:rsid w:val="00611FC1"/>
    <w:rsid w:val="00612620"/>
    <w:rsid w:val="00612797"/>
    <w:rsid w:val="006130B3"/>
    <w:rsid w:val="00613795"/>
    <w:rsid w:val="006139D2"/>
    <w:rsid w:val="006143D4"/>
    <w:rsid w:val="00615754"/>
    <w:rsid w:val="00616ACD"/>
    <w:rsid w:val="00617400"/>
    <w:rsid w:val="00617F7C"/>
    <w:rsid w:val="006214BA"/>
    <w:rsid w:val="006219C8"/>
    <w:rsid w:val="00622997"/>
    <w:rsid w:val="00622B1E"/>
    <w:rsid w:val="00622C5C"/>
    <w:rsid w:val="006230E6"/>
    <w:rsid w:val="00623BD2"/>
    <w:rsid w:val="00624C26"/>
    <w:rsid w:val="00626392"/>
    <w:rsid w:val="006271ED"/>
    <w:rsid w:val="006276F5"/>
    <w:rsid w:val="00630648"/>
    <w:rsid w:val="0063165A"/>
    <w:rsid w:val="0063180F"/>
    <w:rsid w:val="00633562"/>
    <w:rsid w:val="00633BAE"/>
    <w:rsid w:val="00635278"/>
    <w:rsid w:val="00636951"/>
    <w:rsid w:val="00636C5C"/>
    <w:rsid w:val="00636EC0"/>
    <w:rsid w:val="006370DE"/>
    <w:rsid w:val="00637981"/>
    <w:rsid w:val="00637F9E"/>
    <w:rsid w:val="00640A87"/>
    <w:rsid w:val="00641308"/>
    <w:rsid w:val="00641C2C"/>
    <w:rsid w:val="00642498"/>
    <w:rsid w:val="00642A2D"/>
    <w:rsid w:val="00642D9F"/>
    <w:rsid w:val="00643BDD"/>
    <w:rsid w:val="00643CBD"/>
    <w:rsid w:val="0064428C"/>
    <w:rsid w:val="00644983"/>
    <w:rsid w:val="00646438"/>
    <w:rsid w:val="006474F0"/>
    <w:rsid w:val="00647E59"/>
    <w:rsid w:val="006507C4"/>
    <w:rsid w:val="00650DA9"/>
    <w:rsid w:val="0065163C"/>
    <w:rsid w:val="00652CE7"/>
    <w:rsid w:val="0065381A"/>
    <w:rsid w:val="0065391B"/>
    <w:rsid w:val="0065451D"/>
    <w:rsid w:val="006547E4"/>
    <w:rsid w:val="00654B9F"/>
    <w:rsid w:val="00657C02"/>
    <w:rsid w:val="006609A8"/>
    <w:rsid w:val="00660BF3"/>
    <w:rsid w:val="00661438"/>
    <w:rsid w:val="00661700"/>
    <w:rsid w:val="00662227"/>
    <w:rsid w:val="00663CB6"/>
    <w:rsid w:val="006653E5"/>
    <w:rsid w:val="00665F27"/>
    <w:rsid w:val="006664A9"/>
    <w:rsid w:val="0066654C"/>
    <w:rsid w:val="00666D23"/>
    <w:rsid w:val="006670A0"/>
    <w:rsid w:val="006671EA"/>
    <w:rsid w:val="006672C0"/>
    <w:rsid w:val="006677DE"/>
    <w:rsid w:val="00667D79"/>
    <w:rsid w:val="006703CE"/>
    <w:rsid w:val="0067191D"/>
    <w:rsid w:val="006721E1"/>
    <w:rsid w:val="00673176"/>
    <w:rsid w:val="006739E5"/>
    <w:rsid w:val="00673E73"/>
    <w:rsid w:val="00674EC7"/>
    <w:rsid w:val="00674FB2"/>
    <w:rsid w:val="00675914"/>
    <w:rsid w:val="006760C6"/>
    <w:rsid w:val="00676553"/>
    <w:rsid w:val="0067696A"/>
    <w:rsid w:val="00677ED1"/>
    <w:rsid w:val="0068068E"/>
    <w:rsid w:val="0068135A"/>
    <w:rsid w:val="00681435"/>
    <w:rsid w:val="00681776"/>
    <w:rsid w:val="00681BC9"/>
    <w:rsid w:val="00681C92"/>
    <w:rsid w:val="0068247E"/>
    <w:rsid w:val="00684490"/>
    <w:rsid w:val="0068510D"/>
    <w:rsid w:val="00685266"/>
    <w:rsid w:val="0068535C"/>
    <w:rsid w:val="00686D07"/>
    <w:rsid w:val="00687B1F"/>
    <w:rsid w:val="00690138"/>
    <w:rsid w:val="00690F85"/>
    <w:rsid w:val="00695074"/>
    <w:rsid w:val="006955A3"/>
    <w:rsid w:val="006962F2"/>
    <w:rsid w:val="006971E1"/>
    <w:rsid w:val="0069734C"/>
    <w:rsid w:val="00697C4B"/>
    <w:rsid w:val="006A0191"/>
    <w:rsid w:val="006A036C"/>
    <w:rsid w:val="006A04B4"/>
    <w:rsid w:val="006A0995"/>
    <w:rsid w:val="006A0CEB"/>
    <w:rsid w:val="006A128F"/>
    <w:rsid w:val="006A2032"/>
    <w:rsid w:val="006A2ACA"/>
    <w:rsid w:val="006A39B4"/>
    <w:rsid w:val="006A44E3"/>
    <w:rsid w:val="006A4D48"/>
    <w:rsid w:val="006A4F9F"/>
    <w:rsid w:val="006A5CB3"/>
    <w:rsid w:val="006A7829"/>
    <w:rsid w:val="006A7D31"/>
    <w:rsid w:val="006B0236"/>
    <w:rsid w:val="006B275B"/>
    <w:rsid w:val="006B34EE"/>
    <w:rsid w:val="006B39B2"/>
    <w:rsid w:val="006B43C5"/>
    <w:rsid w:val="006B47D5"/>
    <w:rsid w:val="006B483D"/>
    <w:rsid w:val="006B5285"/>
    <w:rsid w:val="006B52BF"/>
    <w:rsid w:val="006B5978"/>
    <w:rsid w:val="006B5D55"/>
    <w:rsid w:val="006B6F2A"/>
    <w:rsid w:val="006B7028"/>
    <w:rsid w:val="006B70B5"/>
    <w:rsid w:val="006C1563"/>
    <w:rsid w:val="006C17B6"/>
    <w:rsid w:val="006C27F5"/>
    <w:rsid w:val="006C29DE"/>
    <w:rsid w:val="006C3816"/>
    <w:rsid w:val="006C46F5"/>
    <w:rsid w:val="006C52D0"/>
    <w:rsid w:val="006C534B"/>
    <w:rsid w:val="006C59AC"/>
    <w:rsid w:val="006C5A8B"/>
    <w:rsid w:val="006C5E50"/>
    <w:rsid w:val="006C61CD"/>
    <w:rsid w:val="006C647A"/>
    <w:rsid w:val="006C6691"/>
    <w:rsid w:val="006C6D8C"/>
    <w:rsid w:val="006D11C5"/>
    <w:rsid w:val="006D1B2F"/>
    <w:rsid w:val="006D223B"/>
    <w:rsid w:val="006D2642"/>
    <w:rsid w:val="006D2A57"/>
    <w:rsid w:val="006D2B16"/>
    <w:rsid w:val="006D2B79"/>
    <w:rsid w:val="006D2ECF"/>
    <w:rsid w:val="006D30DF"/>
    <w:rsid w:val="006D5A81"/>
    <w:rsid w:val="006D5DA2"/>
    <w:rsid w:val="006D5DFA"/>
    <w:rsid w:val="006D6775"/>
    <w:rsid w:val="006D6C0E"/>
    <w:rsid w:val="006D6E82"/>
    <w:rsid w:val="006D778A"/>
    <w:rsid w:val="006D79C1"/>
    <w:rsid w:val="006D7FA3"/>
    <w:rsid w:val="006E011C"/>
    <w:rsid w:val="006E02BB"/>
    <w:rsid w:val="006E17E1"/>
    <w:rsid w:val="006E3514"/>
    <w:rsid w:val="006E3C9D"/>
    <w:rsid w:val="006E3DEC"/>
    <w:rsid w:val="006E7717"/>
    <w:rsid w:val="006F1034"/>
    <w:rsid w:val="006F18DB"/>
    <w:rsid w:val="006F23E4"/>
    <w:rsid w:val="006F38E3"/>
    <w:rsid w:val="006F4C2F"/>
    <w:rsid w:val="006F5C81"/>
    <w:rsid w:val="006F6ACA"/>
    <w:rsid w:val="006F6C8C"/>
    <w:rsid w:val="0070177F"/>
    <w:rsid w:val="00701943"/>
    <w:rsid w:val="00702208"/>
    <w:rsid w:val="007028CF"/>
    <w:rsid w:val="00703714"/>
    <w:rsid w:val="00705DF4"/>
    <w:rsid w:val="0070672E"/>
    <w:rsid w:val="00706734"/>
    <w:rsid w:val="00706925"/>
    <w:rsid w:val="00707053"/>
    <w:rsid w:val="00707291"/>
    <w:rsid w:val="00707431"/>
    <w:rsid w:val="00710B95"/>
    <w:rsid w:val="00711435"/>
    <w:rsid w:val="00711A9A"/>
    <w:rsid w:val="00712638"/>
    <w:rsid w:val="007129EE"/>
    <w:rsid w:val="00712A9C"/>
    <w:rsid w:val="00715330"/>
    <w:rsid w:val="007156F9"/>
    <w:rsid w:val="00715D14"/>
    <w:rsid w:val="00716106"/>
    <w:rsid w:val="00716DAD"/>
    <w:rsid w:val="00717FAF"/>
    <w:rsid w:val="007203E4"/>
    <w:rsid w:val="00720738"/>
    <w:rsid w:val="00720E50"/>
    <w:rsid w:val="007224AF"/>
    <w:rsid w:val="007226E7"/>
    <w:rsid w:val="007242F4"/>
    <w:rsid w:val="007249E9"/>
    <w:rsid w:val="00724A70"/>
    <w:rsid w:val="007256FA"/>
    <w:rsid w:val="00725ABD"/>
    <w:rsid w:val="00725BA3"/>
    <w:rsid w:val="00727619"/>
    <w:rsid w:val="00727667"/>
    <w:rsid w:val="0073045D"/>
    <w:rsid w:val="00730FB7"/>
    <w:rsid w:val="00731B40"/>
    <w:rsid w:val="00731EB6"/>
    <w:rsid w:val="00732E94"/>
    <w:rsid w:val="00734471"/>
    <w:rsid w:val="00734DB8"/>
    <w:rsid w:val="007352BF"/>
    <w:rsid w:val="0073619B"/>
    <w:rsid w:val="007369FF"/>
    <w:rsid w:val="00737AB6"/>
    <w:rsid w:val="007403E9"/>
    <w:rsid w:val="00742B60"/>
    <w:rsid w:val="00742BAE"/>
    <w:rsid w:val="00743C8F"/>
    <w:rsid w:val="00745168"/>
    <w:rsid w:val="00746367"/>
    <w:rsid w:val="007478E8"/>
    <w:rsid w:val="00747C6A"/>
    <w:rsid w:val="00747C7C"/>
    <w:rsid w:val="00752171"/>
    <w:rsid w:val="007528AD"/>
    <w:rsid w:val="00752D36"/>
    <w:rsid w:val="0075310D"/>
    <w:rsid w:val="00753F6B"/>
    <w:rsid w:val="007540B4"/>
    <w:rsid w:val="00754328"/>
    <w:rsid w:val="007554A5"/>
    <w:rsid w:val="00755521"/>
    <w:rsid w:val="007563C9"/>
    <w:rsid w:val="00757BA6"/>
    <w:rsid w:val="00757DB1"/>
    <w:rsid w:val="007602A8"/>
    <w:rsid w:val="0076037E"/>
    <w:rsid w:val="00760B8C"/>
    <w:rsid w:val="00761320"/>
    <w:rsid w:val="00761500"/>
    <w:rsid w:val="00761889"/>
    <w:rsid w:val="00761DD9"/>
    <w:rsid w:val="0076290A"/>
    <w:rsid w:val="00762D4D"/>
    <w:rsid w:val="007631BD"/>
    <w:rsid w:val="00763B11"/>
    <w:rsid w:val="00764011"/>
    <w:rsid w:val="0076431F"/>
    <w:rsid w:val="00765E26"/>
    <w:rsid w:val="00766068"/>
    <w:rsid w:val="00766096"/>
    <w:rsid w:val="007674A1"/>
    <w:rsid w:val="00767618"/>
    <w:rsid w:val="00767740"/>
    <w:rsid w:val="00770CFB"/>
    <w:rsid w:val="00770FB7"/>
    <w:rsid w:val="0077191B"/>
    <w:rsid w:val="00771D65"/>
    <w:rsid w:val="00772380"/>
    <w:rsid w:val="00773571"/>
    <w:rsid w:val="00773985"/>
    <w:rsid w:val="00773BA4"/>
    <w:rsid w:val="00774979"/>
    <w:rsid w:val="00774C89"/>
    <w:rsid w:val="0078086F"/>
    <w:rsid w:val="00781971"/>
    <w:rsid w:val="00782E2A"/>
    <w:rsid w:val="00782E6C"/>
    <w:rsid w:val="00783EDF"/>
    <w:rsid w:val="00784B47"/>
    <w:rsid w:val="007865E1"/>
    <w:rsid w:val="00786784"/>
    <w:rsid w:val="00786ED1"/>
    <w:rsid w:val="007870A4"/>
    <w:rsid w:val="00787A10"/>
    <w:rsid w:val="00790098"/>
    <w:rsid w:val="00791320"/>
    <w:rsid w:val="00794648"/>
    <w:rsid w:val="00795367"/>
    <w:rsid w:val="00795882"/>
    <w:rsid w:val="00795D0B"/>
    <w:rsid w:val="007961C3"/>
    <w:rsid w:val="00796434"/>
    <w:rsid w:val="007967D8"/>
    <w:rsid w:val="0079681A"/>
    <w:rsid w:val="00797833"/>
    <w:rsid w:val="007A14BF"/>
    <w:rsid w:val="007A14E3"/>
    <w:rsid w:val="007A168B"/>
    <w:rsid w:val="007A1705"/>
    <w:rsid w:val="007A23B9"/>
    <w:rsid w:val="007A36E9"/>
    <w:rsid w:val="007A459D"/>
    <w:rsid w:val="007A4E24"/>
    <w:rsid w:val="007A59F1"/>
    <w:rsid w:val="007A725E"/>
    <w:rsid w:val="007A7A1F"/>
    <w:rsid w:val="007B0E49"/>
    <w:rsid w:val="007B2916"/>
    <w:rsid w:val="007B2987"/>
    <w:rsid w:val="007B3F9F"/>
    <w:rsid w:val="007B539A"/>
    <w:rsid w:val="007B5442"/>
    <w:rsid w:val="007B76B8"/>
    <w:rsid w:val="007C0265"/>
    <w:rsid w:val="007C0432"/>
    <w:rsid w:val="007C0C55"/>
    <w:rsid w:val="007C14AF"/>
    <w:rsid w:val="007C1D0E"/>
    <w:rsid w:val="007C1FB7"/>
    <w:rsid w:val="007C2C11"/>
    <w:rsid w:val="007C3559"/>
    <w:rsid w:val="007C4035"/>
    <w:rsid w:val="007C41A5"/>
    <w:rsid w:val="007C4D1C"/>
    <w:rsid w:val="007C51BF"/>
    <w:rsid w:val="007C5D11"/>
    <w:rsid w:val="007C621A"/>
    <w:rsid w:val="007C6421"/>
    <w:rsid w:val="007C643E"/>
    <w:rsid w:val="007C671F"/>
    <w:rsid w:val="007C72D4"/>
    <w:rsid w:val="007C75D7"/>
    <w:rsid w:val="007C7F2E"/>
    <w:rsid w:val="007D01BD"/>
    <w:rsid w:val="007D04A5"/>
    <w:rsid w:val="007D0EC1"/>
    <w:rsid w:val="007D2013"/>
    <w:rsid w:val="007D23E9"/>
    <w:rsid w:val="007D3F3B"/>
    <w:rsid w:val="007D4532"/>
    <w:rsid w:val="007D48C3"/>
    <w:rsid w:val="007E088A"/>
    <w:rsid w:val="007E0FC2"/>
    <w:rsid w:val="007E1569"/>
    <w:rsid w:val="007E58C9"/>
    <w:rsid w:val="007E6BA7"/>
    <w:rsid w:val="007F0F73"/>
    <w:rsid w:val="007F1F47"/>
    <w:rsid w:val="007F218A"/>
    <w:rsid w:val="007F232A"/>
    <w:rsid w:val="007F27BC"/>
    <w:rsid w:val="007F3375"/>
    <w:rsid w:val="007F37DC"/>
    <w:rsid w:val="007F3ACB"/>
    <w:rsid w:val="007F3B86"/>
    <w:rsid w:val="007F3BE4"/>
    <w:rsid w:val="007F464D"/>
    <w:rsid w:val="007F4FD0"/>
    <w:rsid w:val="007F6295"/>
    <w:rsid w:val="007F6CE3"/>
    <w:rsid w:val="007F6DDB"/>
    <w:rsid w:val="007F7797"/>
    <w:rsid w:val="007F7A14"/>
    <w:rsid w:val="008015A5"/>
    <w:rsid w:val="00802CF5"/>
    <w:rsid w:val="00803484"/>
    <w:rsid w:val="008038EC"/>
    <w:rsid w:val="0080439A"/>
    <w:rsid w:val="008052C5"/>
    <w:rsid w:val="00805E3C"/>
    <w:rsid w:val="008068E1"/>
    <w:rsid w:val="00807D7A"/>
    <w:rsid w:val="0081096C"/>
    <w:rsid w:val="00810EBF"/>
    <w:rsid w:val="00812D22"/>
    <w:rsid w:val="00812D56"/>
    <w:rsid w:val="00813156"/>
    <w:rsid w:val="008135E1"/>
    <w:rsid w:val="00813EFD"/>
    <w:rsid w:val="00814FF8"/>
    <w:rsid w:val="00815426"/>
    <w:rsid w:val="00815E11"/>
    <w:rsid w:val="00816C0D"/>
    <w:rsid w:val="008173E0"/>
    <w:rsid w:val="0081769E"/>
    <w:rsid w:val="008178AE"/>
    <w:rsid w:val="00821817"/>
    <w:rsid w:val="008237C5"/>
    <w:rsid w:val="00823E9E"/>
    <w:rsid w:val="00823ED0"/>
    <w:rsid w:val="0082422C"/>
    <w:rsid w:val="00824CB8"/>
    <w:rsid w:val="00824FFE"/>
    <w:rsid w:val="00825117"/>
    <w:rsid w:val="00826B47"/>
    <w:rsid w:val="00826C42"/>
    <w:rsid w:val="00826EEA"/>
    <w:rsid w:val="00830DB1"/>
    <w:rsid w:val="00831146"/>
    <w:rsid w:val="008311D0"/>
    <w:rsid w:val="008314EC"/>
    <w:rsid w:val="00831767"/>
    <w:rsid w:val="00831A28"/>
    <w:rsid w:val="00831F45"/>
    <w:rsid w:val="00833228"/>
    <w:rsid w:val="00833DFE"/>
    <w:rsid w:val="00837CC5"/>
    <w:rsid w:val="00840C6A"/>
    <w:rsid w:val="008414BE"/>
    <w:rsid w:val="0084266B"/>
    <w:rsid w:val="008437E5"/>
    <w:rsid w:val="00843C28"/>
    <w:rsid w:val="00844101"/>
    <w:rsid w:val="008448A7"/>
    <w:rsid w:val="0084497B"/>
    <w:rsid w:val="00844B72"/>
    <w:rsid w:val="0084514A"/>
    <w:rsid w:val="00845B14"/>
    <w:rsid w:val="00846C27"/>
    <w:rsid w:val="00846ED2"/>
    <w:rsid w:val="00850F89"/>
    <w:rsid w:val="00853B18"/>
    <w:rsid w:val="00854078"/>
    <w:rsid w:val="00854158"/>
    <w:rsid w:val="00854366"/>
    <w:rsid w:val="0085461E"/>
    <w:rsid w:val="00854C83"/>
    <w:rsid w:val="0085559E"/>
    <w:rsid w:val="00856285"/>
    <w:rsid w:val="00856634"/>
    <w:rsid w:val="00864062"/>
    <w:rsid w:val="008646CA"/>
    <w:rsid w:val="00864B35"/>
    <w:rsid w:val="008651BE"/>
    <w:rsid w:val="00865A37"/>
    <w:rsid w:val="00866968"/>
    <w:rsid w:val="00867071"/>
    <w:rsid w:val="00867168"/>
    <w:rsid w:val="0086775A"/>
    <w:rsid w:val="0087072F"/>
    <w:rsid w:val="00870AAA"/>
    <w:rsid w:val="00871214"/>
    <w:rsid w:val="00872B82"/>
    <w:rsid w:val="00873100"/>
    <w:rsid w:val="00876B30"/>
    <w:rsid w:val="00876D4D"/>
    <w:rsid w:val="00877671"/>
    <w:rsid w:val="00880F45"/>
    <w:rsid w:val="008820A8"/>
    <w:rsid w:val="0088289F"/>
    <w:rsid w:val="00884174"/>
    <w:rsid w:val="00885444"/>
    <w:rsid w:val="00885D66"/>
    <w:rsid w:val="00886B99"/>
    <w:rsid w:val="0089094F"/>
    <w:rsid w:val="0089137C"/>
    <w:rsid w:val="0089196A"/>
    <w:rsid w:val="00893853"/>
    <w:rsid w:val="00893904"/>
    <w:rsid w:val="00894295"/>
    <w:rsid w:val="00894401"/>
    <w:rsid w:val="008946DD"/>
    <w:rsid w:val="00894AAD"/>
    <w:rsid w:val="008950DE"/>
    <w:rsid w:val="0089537E"/>
    <w:rsid w:val="00895D59"/>
    <w:rsid w:val="00896285"/>
    <w:rsid w:val="00896A52"/>
    <w:rsid w:val="00896CE0"/>
    <w:rsid w:val="008971F6"/>
    <w:rsid w:val="008A05D1"/>
    <w:rsid w:val="008A1B19"/>
    <w:rsid w:val="008A1EAD"/>
    <w:rsid w:val="008A204D"/>
    <w:rsid w:val="008A2E7F"/>
    <w:rsid w:val="008A3659"/>
    <w:rsid w:val="008A433D"/>
    <w:rsid w:val="008A6C82"/>
    <w:rsid w:val="008AC7A0"/>
    <w:rsid w:val="008B0C83"/>
    <w:rsid w:val="008B18A3"/>
    <w:rsid w:val="008B1996"/>
    <w:rsid w:val="008B257B"/>
    <w:rsid w:val="008B35AE"/>
    <w:rsid w:val="008B3BDC"/>
    <w:rsid w:val="008B4D68"/>
    <w:rsid w:val="008B633A"/>
    <w:rsid w:val="008B6393"/>
    <w:rsid w:val="008B7047"/>
    <w:rsid w:val="008C0CB9"/>
    <w:rsid w:val="008C11C0"/>
    <w:rsid w:val="008C1BA9"/>
    <w:rsid w:val="008C2BA8"/>
    <w:rsid w:val="008C2FE0"/>
    <w:rsid w:val="008C34F2"/>
    <w:rsid w:val="008C397C"/>
    <w:rsid w:val="008C5AFE"/>
    <w:rsid w:val="008C5C52"/>
    <w:rsid w:val="008C6B18"/>
    <w:rsid w:val="008C6E7C"/>
    <w:rsid w:val="008C73BB"/>
    <w:rsid w:val="008C7D0A"/>
    <w:rsid w:val="008D08FD"/>
    <w:rsid w:val="008D0F7F"/>
    <w:rsid w:val="008D38E3"/>
    <w:rsid w:val="008D3E00"/>
    <w:rsid w:val="008D6047"/>
    <w:rsid w:val="008D65FF"/>
    <w:rsid w:val="008D6E92"/>
    <w:rsid w:val="008D79CE"/>
    <w:rsid w:val="008D7B43"/>
    <w:rsid w:val="008E0A02"/>
    <w:rsid w:val="008E10C5"/>
    <w:rsid w:val="008E1943"/>
    <w:rsid w:val="008E1DF1"/>
    <w:rsid w:val="008E1E27"/>
    <w:rsid w:val="008E27A0"/>
    <w:rsid w:val="008E2E5E"/>
    <w:rsid w:val="008E3F56"/>
    <w:rsid w:val="008E47B2"/>
    <w:rsid w:val="008E4BBC"/>
    <w:rsid w:val="008E525D"/>
    <w:rsid w:val="008E5C51"/>
    <w:rsid w:val="008E702D"/>
    <w:rsid w:val="008F2141"/>
    <w:rsid w:val="008F21C9"/>
    <w:rsid w:val="008F233A"/>
    <w:rsid w:val="008F44C4"/>
    <w:rsid w:val="008F491E"/>
    <w:rsid w:val="008F4AB6"/>
    <w:rsid w:val="008F4E70"/>
    <w:rsid w:val="008F50AB"/>
    <w:rsid w:val="008F7048"/>
    <w:rsid w:val="008F751E"/>
    <w:rsid w:val="0090011E"/>
    <w:rsid w:val="0090220E"/>
    <w:rsid w:val="009039F3"/>
    <w:rsid w:val="009041A4"/>
    <w:rsid w:val="00904500"/>
    <w:rsid w:val="00904C6A"/>
    <w:rsid w:val="00904E73"/>
    <w:rsid w:val="00905C8F"/>
    <w:rsid w:val="00905D44"/>
    <w:rsid w:val="00906AA3"/>
    <w:rsid w:val="00907626"/>
    <w:rsid w:val="0091057C"/>
    <w:rsid w:val="00911139"/>
    <w:rsid w:val="00911952"/>
    <w:rsid w:val="00911CFF"/>
    <w:rsid w:val="00912D53"/>
    <w:rsid w:val="009157A6"/>
    <w:rsid w:val="00915A12"/>
    <w:rsid w:val="0091727B"/>
    <w:rsid w:val="009173BB"/>
    <w:rsid w:val="00920026"/>
    <w:rsid w:val="00920993"/>
    <w:rsid w:val="00920D20"/>
    <w:rsid w:val="00920F7F"/>
    <w:rsid w:val="00921CEE"/>
    <w:rsid w:val="00923298"/>
    <w:rsid w:val="009239A4"/>
    <w:rsid w:val="009240AC"/>
    <w:rsid w:val="00924474"/>
    <w:rsid w:val="00924850"/>
    <w:rsid w:val="00925546"/>
    <w:rsid w:val="009255A8"/>
    <w:rsid w:val="009255B1"/>
    <w:rsid w:val="00926C05"/>
    <w:rsid w:val="009273B1"/>
    <w:rsid w:val="00927467"/>
    <w:rsid w:val="0092778E"/>
    <w:rsid w:val="009279A9"/>
    <w:rsid w:val="00930469"/>
    <w:rsid w:val="009310D8"/>
    <w:rsid w:val="009320C3"/>
    <w:rsid w:val="009326C5"/>
    <w:rsid w:val="00932C89"/>
    <w:rsid w:val="00933561"/>
    <w:rsid w:val="00933C79"/>
    <w:rsid w:val="00933DC9"/>
    <w:rsid w:val="0093496A"/>
    <w:rsid w:val="00934CD8"/>
    <w:rsid w:val="00935396"/>
    <w:rsid w:val="00935C7D"/>
    <w:rsid w:val="00935E56"/>
    <w:rsid w:val="00937164"/>
    <w:rsid w:val="009407DC"/>
    <w:rsid w:val="00943233"/>
    <w:rsid w:val="009432EF"/>
    <w:rsid w:val="0094397B"/>
    <w:rsid w:val="00943BBF"/>
    <w:rsid w:val="009445E2"/>
    <w:rsid w:val="00944868"/>
    <w:rsid w:val="00945F73"/>
    <w:rsid w:val="00946388"/>
    <w:rsid w:val="009466F2"/>
    <w:rsid w:val="00947B33"/>
    <w:rsid w:val="00950878"/>
    <w:rsid w:val="00950B66"/>
    <w:rsid w:val="00951026"/>
    <w:rsid w:val="00952155"/>
    <w:rsid w:val="00954D12"/>
    <w:rsid w:val="00954E11"/>
    <w:rsid w:val="009565B0"/>
    <w:rsid w:val="00956C41"/>
    <w:rsid w:val="00961C6E"/>
    <w:rsid w:val="00962355"/>
    <w:rsid w:val="00963138"/>
    <w:rsid w:val="009632D5"/>
    <w:rsid w:val="00963646"/>
    <w:rsid w:val="00963848"/>
    <w:rsid w:val="00964042"/>
    <w:rsid w:val="0096646D"/>
    <w:rsid w:val="00966B75"/>
    <w:rsid w:val="009674E9"/>
    <w:rsid w:val="009676C5"/>
    <w:rsid w:val="00970709"/>
    <w:rsid w:val="00971174"/>
    <w:rsid w:val="009718AD"/>
    <w:rsid w:val="00975671"/>
    <w:rsid w:val="009757D5"/>
    <w:rsid w:val="0097626F"/>
    <w:rsid w:val="00980416"/>
    <w:rsid w:val="009811C2"/>
    <w:rsid w:val="00981ABE"/>
    <w:rsid w:val="00981FF6"/>
    <w:rsid w:val="00982945"/>
    <w:rsid w:val="009835EF"/>
    <w:rsid w:val="00984E01"/>
    <w:rsid w:val="0098579C"/>
    <w:rsid w:val="009857BB"/>
    <w:rsid w:val="00985C6A"/>
    <w:rsid w:val="00986630"/>
    <w:rsid w:val="00986C2E"/>
    <w:rsid w:val="00987AC7"/>
    <w:rsid w:val="00987D18"/>
    <w:rsid w:val="00987EC3"/>
    <w:rsid w:val="00990AD5"/>
    <w:rsid w:val="00990E77"/>
    <w:rsid w:val="009917BD"/>
    <w:rsid w:val="00991DDB"/>
    <w:rsid w:val="00994055"/>
    <w:rsid w:val="00995262"/>
    <w:rsid w:val="00995D52"/>
    <w:rsid w:val="00995D62"/>
    <w:rsid w:val="00996189"/>
    <w:rsid w:val="009969D8"/>
    <w:rsid w:val="009A008C"/>
    <w:rsid w:val="009A0224"/>
    <w:rsid w:val="009A06C6"/>
    <w:rsid w:val="009A06F6"/>
    <w:rsid w:val="009A0901"/>
    <w:rsid w:val="009A0F8D"/>
    <w:rsid w:val="009A18EB"/>
    <w:rsid w:val="009A1940"/>
    <w:rsid w:val="009A2783"/>
    <w:rsid w:val="009A2806"/>
    <w:rsid w:val="009A2C01"/>
    <w:rsid w:val="009A2CFF"/>
    <w:rsid w:val="009A4E66"/>
    <w:rsid w:val="009A5609"/>
    <w:rsid w:val="009A572B"/>
    <w:rsid w:val="009A71D2"/>
    <w:rsid w:val="009A76F5"/>
    <w:rsid w:val="009A77EF"/>
    <w:rsid w:val="009A7E41"/>
    <w:rsid w:val="009B0798"/>
    <w:rsid w:val="009B0810"/>
    <w:rsid w:val="009B0B20"/>
    <w:rsid w:val="009B1B43"/>
    <w:rsid w:val="009B1F65"/>
    <w:rsid w:val="009B2071"/>
    <w:rsid w:val="009B373F"/>
    <w:rsid w:val="009B4252"/>
    <w:rsid w:val="009B43A0"/>
    <w:rsid w:val="009B4683"/>
    <w:rsid w:val="009B4EDF"/>
    <w:rsid w:val="009B6860"/>
    <w:rsid w:val="009C083E"/>
    <w:rsid w:val="009C0E43"/>
    <w:rsid w:val="009C1EE3"/>
    <w:rsid w:val="009C31EE"/>
    <w:rsid w:val="009C430D"/>
    <w:rsid w:val="009C49E8"/>
    <w:rsid w:val="009C4E45"/>
    <w:rsid w:val="009C574F"/>
    <w:rsid w:val="009C6C93"/>
    <w:rsid w:val="009C7CBD"/>
    <w:rsid w:val="009C7FD0"/>
    <w:rsid w:val="009D0095"/>
    <w:rsid w:val="009D1E68"/>
    <w:rsid w:val="009D3768"/>
    <w:rsid w:val="009D5BDE"/>
    <w:rsid w:val="009D6932"/>
    <w:rsid w:val="009D6F7B"/>
    <w:rsid w:val="009D751C"/>
    <w:rsid w:val="009D75EC"/>
    <w:rsid w:val="009D7B19"/>
    <w:rsid w:val="009E0E20"/>
    <w:rsid w:val="009E1429"/>
    <w:rsid w:val="009E1902"/>
    <w:rsid w:val="009E3634"/>
    <w:rsid w:val="009E36D2"/>
    <w:rsid w:val="009E36E7"/>
    <w:rsid w:val="009E3700"/>
    <w:rsid w:val="009E392E"/>
    <w:rsid w:val="009E52B7"/>
    <w:rsid w:val="009E57FD"/>
    <w:rsid w:val="009E61C3"/>
    <w:rsid w:val="009E622B"/>
    <w:rsid w:val="009E6803"/>
    <w:rsid w:val="009E787B"/>
    <w:rsid w:val="009F06A9"/>
    <w:rsid w:val="009F0B4E"/>
    <w:rsid w:val="009F1508"/>
    <w:rsid w:val="009F1697"/>
    <w:rsid w:val="009F2782"/>
    <w:rsid w:val="009F2881"/>
    <w:rsid w:val="009F3CA0"/>
    <w:rsid w:val="009F3EF3"/>
    <w:rsid w:val="009F44C3"/>
    <w:rsid w:val="009F4C33"/>
    <w:rsid w:val="009F5208"/>
    <w:rsid w:val="009F6112"/>
    <w:rsid w:val="009F656A"/>
    <w:rsid w:val="009F65ED"/>
    <w:rsid w:val="009F6D1A"/>
    <w:rsid w:val="00A0079E"/>
    <w:rsid w:val="00A00BA4"/>
    <w:rsid w:val="00A02711"/>
    <w:rsid w:val="00A0372E"/>
    <w:rsid w:val="00A03BE0"/>
    <w:rsid w:val="00A04560"/>
    <w:rsid w:val="00A04710"/>
    <w:rsid w:val="00A04E0C"/>
    <w:rsid w:val="00A05A96"/>
    <w:rsid w:val="00A07159"/>
    <w:rsid w:val="00A07D1F"/>
    <w:rsid w:val="00A104D1"/>
    <w:rsid w:val="00A106C5"/>
    <w:rsid w:val="00A10B0C"/>
    <w:rsid w:val="00A11F3F"/>
    <w:rsid w:val="00A14214"/>
    <w:rsid w:val="00A1434B"/>
    <w:rsid w:val="00A1570B"/>
    <w:rsid w:val="00A15999"/>
    <w:rsid w:val="00A16868"/>
    <w:rsid w:val="00A179F2"/>
    <w:rsid w:val="00A2028B"/>
    <w:rsid w:val="00A20A72"/>
    <w:rsid w:val="00A21B13"/>
    <w:rsid w:val="00A21E1A"/>
    <w:rsid w:val="00A226FD"/>
    <w:rsid w:val="00A22872"/>
    <w:rsid w:val="00A234A3"/>
    <w:rsid w:val="00A235B9"/>
    <w:rsid w:val="00A23FDC"/>
    <w:rsid w:val="00A241F4"/>
    <w:rsid w:val="00A24409"/>
    <w:rsid w:val="00A2546D"/>
    <w:rsid w:val="00A26E36"/>
    <w:rsid w:val="00A26E64"/>
    <w:rsid w:val="00A27DD1"/>
    <w:rsid w:val="00A3315B"/>
    <w:rsid w:val="00A33F47"/>
    <w:rsid w:val="00A345B6"/>
    <w:rsid w:val="00A34B84"/>
    <w:rsid w:val="00A35351"/>
    <w:rsid w:val="00A35EE5"/>
    <w:rsid w:val="00A363FF"/>
    <w:rsid w:val="00A36CD5"/>
    <w:rsid w:val="00A37AE0"/>
    <w:rsid w:val="00A42A15"/>
    <w:rsid w:val="00A42AAE"/>
    <w:rsid w:val="00A42D76"/>
    <w:rsid w:val="00A4548B"/>
    <w:rsid w:val="00A459A8"/>
    <w:rsid w:val="00A47E9F"/>
    <w:rsid w:val="00A501F0"/>
    <w:rsid w:val="00A502C0"/>
    <w:rsid w:val="00A50726"/>
    <w:rsid w:val="00A50BB2"/>
    <w:rsid w:val="00A515B3"/>
    <w:rsid w:val="00A519C8"/>
    <w:rsid w:val="00A51DFA"/>
    <w:rsid w:val="00A52269"/>
    <w:rsid w:val="00A52864"/>
    <w:rsid w:val="00A538AE"/>
    <w:rsid w:val="00A54116"/>
    <w:rsid w:val="00A551D1"/>
    <w:rsid w:val="00A556E1"/>
    <w:rsid w:val="00A600EF"/>
    <w:rsid w:val="00A60249"/>
    <w:rsid w:val="00A60BBD"/>
    <w:rsid w:val="00A61C29"/>
    <w:rsid w:val="00A62759"/>
    <w:rsid w:val="00A62E1C"/>
    <w:rsid w:val="00A6305F"/>
    <w:rsid w:val="00A63F72"/>
    <w:rsid w:val="00A65C54"/>
    <w:rsid w:val="00A66655"/>
    <w:rsid w:val="00A701DF"/>
    <w:rsid w:val="00A70AA1"/>
    <w:rsid w:val="00A717A4"/>
    <w:rsid w:val="00A73892"/>
    <w:rsid w:val="00A73A44"/>
    <w:rsid w:val="00A7489D"/>
    <w:rsid w:val="00A74DC1"/>
    <w:rsid w:val="00A756AA"/>
    <w:rsid w:val="00A759D9"/>
    <w:rsid w:val="00A767D6"/>
    <w:rsid w:val="00A77EA3"/>
    <w:rsid w:val="00A81E81"/>
    <w:rsid w:val="00A82FD6"/>
    <w:rsid w:val="00A8389D"/>
    <w:rsid w:val="00A840E6"/>
    <w:rsid w:val="00A8445F"/>
    <w:rsid w:val="00A845DC"/>
    <w:rsid w:val="00A84CDE"/>
    <w:rsid w:val="00A84FC1"/>
    <w:rsid w:val="00A858F0"/>
    <w:rsid w:val="00A86EBC"/>
    <w:rsid w:val="00A87C9F"/>
    <w:rsid w:val="00A913F2"/>
    <w:rsid w:val="00A925B5"/>
    <w:rsid w:val="00A94573"/>
    <w:rsid w:val="00A95049"/>
    <w:rsid w:val="00A953F4"/>
    <w:rsid w:val="00A96BE8"/>
    <w:rsid w:val="00A96C6B"/>
    <w:rsid w:val="00AA082E"/>
    <w:rsid w:val="00AA17BA"/>
    <w:rsid w:val="00AA1D67"/>
    <w:rsid w:val="00AA327E"/>
    <w:rsid w:val="00AA3C7B"/>
    <w:rsid w:val="00AA50D9"/>
    <w:rsid w:val="00AA5404"/>
    <w:rsid w:val="00AA6995"/>
    <w:rsid w:val="00AB0531"/>
    <w:rsid w:val="00AB064C"/>
    <w:rsid w:val="00AB1F32"/>
    <w:rsid w:val="00AB2852"/>
    <w:rsid w:val="00AB3CDB"/>
    <w:rsid w:val="00AB48DA"/>
    <w:rsid w:val="00AB5AD8"/>
    <w:rsid w:val="00AB5C38"/>
    <w:rsid w:val="00AB6491"/>
    <w:rsid w:val="00AC0C14"/>
    <w:rsid w:val="00AC1989"/>
    <w:rsid w:val="00AC37C9"/>
    <w:rsid w:val="00AC48A0"/>
    <w:rsid w:val="00AC68D7"/>
    <w:rsid w:val="00AD0D01"/>
    <w:rsid w:val="00AD20AD"/>
    <w:rsid w:val="00AD3480"/>
    <w:rsid w:val="00AD562A"/>
    <w:rsid w:val="00AD664A"/>
    <w:rsid w:val="00AD7153"/>
    <w:rsid w:val="00AE10AF"/>
    <w:rsid w:val="00AE214D"/>
    <w:rsid w:val="00AE23C3"/>
    <w:rsid w:val="00AE44C8"/>
    <w:rsid w:val="00AE5822"/>
    <w:rsid w:val="00AE5EB8"/>
    <w:rsid w:val="00AE6156"/>
    <w:rsid w:val="00AE6299"/>
    <w:rsid w:val="00AF00F9"/>
    <w:rsid w:val="00AF022D"/>
    <w:rsid w:val="00AF03F1"/>
    <w:rsid w:val="00AF14B3"/>
    <w:rsid w:val="00AF1A29"/>
    <w:rsid w:val="00AF2459"/>
    <w:rsid w:val="00AF391E"/>
    <w:rsid w:val="00AF424D"/>
    <w:rsid w:val="00AF4B61"/>
    <w:rsid w:val="00AF5E2F"/>
    <w:rsid w:val="00AF63C6"/>
    <w:rsid w:val="00AF69A9"/>
    <w:rsid w:val="00AF733C"/>
    <w:rsid w:val="00AF7A67"/>
    <w:rsid w:val="00AF7CFC"/>
    <w:rsid w:val="00B0018C"/>
    <w:rsid w:val="00B01619"/>
    <w:rsid w:val="00B01867"/>
    <w:rsid w:val="00B0187A"/>
    <w:rsid w:val="00B02147"/>
    <w:rsid w:val="00B02355"/>
    <w:rsid w:val="00B02C16"/>
    <w:rsid w:val="00B034BE"/>
    <w:rsid w:val="00B063C9"/>
    <w:rsid w:val="00B06870"/>
    <w:rsid w:val="00B074A0"/>
    <w:rsid w:val="00B10A70"/>
    <w:rsid w:val="00B10AA3"/>
    <w:rsid w:val="00B1105B"/>
    <w:rsid w:val="00B12102"/>
    <w:rsid w:val="00B12174"/>
    <w:rsid w:val="00B12881"/>
    <w:rsid w:val="00B12D23"/>
    <w:rsid w:val="00B159F2"/>
    <w:rsid w:val="00B15A88"/>
    <w:rsid w:val="00B15D47"/>
    <w:rsid w:val="00B21888"/>
    <w:rsid w:val="00B21ADE"/>
    <w:rsid w:val="00B248D3"/>
    <w:rsid w:val="00B25361"/>
    <w:rsid w:val="00B261D4"/>
    <w:rsid w:val="00B26478"/>
    <w:rsid w:val="00B26C18"/>
    <w:rsid w:val="00B26F02"/>
    <w:rsid w:val="00B27056"/>
    <w:rsid w:val="00B27AEE"/>
    <w:rsid w:val="00B27C56"/>
    <w:rsid w:val="00B27FAA"/>
    <w:rsid w:val="00B305F6"/>
    <w:rsid w:val="00B306C3"/>
    <w:rsid w:val="00B309EA"/>
    <w:rsid w:val="00B323EA"/>
    <w:rsid w:val="00B32760"/>
    <w:rsid w:val="00B32BF0"/>
    <w:rsid w:val="00B33495"/>
    <w:rsid w:val="00B33653"/>
    <w:rsid w:val="00B34E7F"/>
    <w:rsid w:val="00B3587C"/>
    <w:rsid w:val="00B35D13"/>
    <w:rsid w:val="00B36471"/>
    <w:rsid w:val="00B364F1"/>
    <w:rsid w:val="00B40284"/>
    <w:rsid w:val="00B4153F"/>
    <w:rsid w:val="00B41D62"/>
    <w:rsid w:val="00B42920"/>
    <w:rsid w:val="00B42ADC"/>
    <w:rsid w:val="00B436FF"/>
    <w:rsid w:val="00B453AF"/>
    <w:rsid w:val="00B45756"/>
    <w:rsid w:val="00B45A29"/>
    <w:rsid w:val="00B50AEA"/>
    <w:rsid w:val="00B50C57"/>
    <w:rsid w:val="00B51485"/>
    <w:rsid w:val="00B52A8C"/>
    <w:rsid w:val="00B5401B"/>
    <w:rsid w:val="00B55515"/>
    <w:rsid w:val="00B562EE"/>
    <w:rsid w:val="00B56624"/>
    <w:rsid w:val="00B57E38"/>
    <w:rsid w:val="00B57ECB"/>
    <w:rsid w:val="00B604AC"/>
    <w:rsid w:val="00B610F1"/>
    <w:rsid w:val="00B623AF"/>
    <w:rsid w:val="00B62F22"/>
    <w:rsid w:val="00B6344C"/>
    <w:rsid w:val="00B6498C"/>
    <w:rsid w:val="00B64FD2"/>
    <w:rsid w:val="00B65303"/>
    <w:rsid w:val="00B6557D"/>
    <w:rsid w:val="00B666DF"/>
    <w:rsid w:val="00B668D8"/>
    <w:rsid w:val="00B66B92"/>
    <w:rsid w:val="00B66CEB"/>
    <w:rsid w:val="00B66FAF"/>
    <w:rsid w:val="00B6780B"/>
    <w:rsid w:val="00B72BC2"/>
    <w:rsid w:val="00B7333E"/>
    <w:rsid w:val="00B742CB"/>
    <w:rsid w:val="00B751A4"/>
    <w:rsid w:val="00B754F1"/>
    <w:rsid w:val="00B75DA9"/>
    <w:rsid w:val="00B75FB4"/>
    <w:rsid w:val="00B764F2"/>
    <w:rsid w:val="00B77AF6"/>
    <w:rsid w:val="00B77BEB"/>
    <w:rsid w:val="00B77D2C"/>
    <w:rsid w:val="00B80E08"/>
    <w:rsid w:val="00B82CF6"/>
    <w:rsid w:val="00B834E2"/>
    <w:rsid w:val="00B838B2"/>
    <w:rsid w:val="00B84636"/>
    <w:rsid w:val="00B86A3C"/>
    <w:rsid w:val="00B86BAB"/>
    <w:rsid w:val="00B87BB6"/>
    <w:rsid w:val="00B907AF"/>
    <w:rsid w:val="00B90B86"/>
    <w:rsid w:val="00B91A74"/>
    <w:rsid w:val="00B97436"/>
    <w:rsid w:val="00B97C56"/>
    <w:rsid w:val="00BA0EB8"/>
    <w:rsid w:val="00BA17AE"/>
    <w:rsid w:val="00BA2917"/>
    <w:rsid w:val="00BA3E8E"/>
    <w:rsid w:val="00BA60E5"/>
    <w:rsid w:val="00BA686F"/>
    <w:rsid w:val="00BA7CF3"/>
    <w:rsid w:val="00BB32CD"/>
    <w:rsid w:val="00BB36A5"/>
    <w:rsid w:val="00BB3DF8"/>
    <w:rsid w:val="00BB438B"/>
    <w:rsid w:val="00BB481C"/>
    <w:rsid w:val="00BB5A38"/>
    <w:rsid w:val="00BB5A40"/>
    <w:rsid w:val="00BB7295"/>
    <w:rsid w:val="00BB7545"/>
    <w:rsid w:val="00BB76C3"/>
    <w:rsid w:val="00BB77B5"/>
    <w:rsid w:val="00BC036F"/>
    <w:rsid w:val="00BC1407"/>
    <w:rsid w:val="00BC35A5"/>
    <w:rsid w:val="00BC360C"/>
    <w:rsid w:val="00BC4E52"/>
    <w:rsid w:val="00BC5737"/>
    <w:rsid w:val="00BC6236"/>
    <w:rsid w:val="00BC65AF"/>
    <w:rsid w:val="00BC6BF3"/>
    <w:rsid w:val="00BC7149"/>
    <w:rsid w:val="00BD16EB"/>
    <w:rsid w:val="00BD2422"/>
    <w:rsid w:val="00BD322D"/>
    <w:rsid w:val="00BD41B8"/>
    <w:rsid w:val="00BD46E5"/>
    <w:rsid w:val="00BD4967"/>
    <w:rsid w:val="00BD582F"/>
    <w:rsid w:val="00BD5ECB"/>
    <w:rsid w:val="00BE0445"/>
    <w:rsid w:val="00BE1C15"/>
    <w:rsid w:val="00BE41E4"/>
    <w:rsid w:val="00BE45B1"/>
    <w:rsid w:val="00BE50D1"/>
    <w:rsid w:val="00BE602B"/>
    <w:rsid w:val="00BE7025"/>
    <w:rsid w:val="00BE7294"/>
    <w:rsid w:val="00BE7A13"/>
    <w:rsid w:val="00BF0250"/>
    <w:rsid w:val="00BF03B5"/>
    <w:rsid w:val="00BF067C"/>
    <w:rsid w:val="00BF082D"/>
    <w:rsid w:val="00BF1597"/>
    <w:rsid w:val="00BF2080"/>
    <w:rsid w:val="00BF2603"/>
    <w:rsid w:val="00BF2D7B"/>
    <w:rsid w:val="00BF3DBE"/>
    <w:rsid w:val="00BF443F"/>
    <w:rsid w:val="00BF5F0E"/>
    <w:rsid w:val="00BF5FF6"/>
    <w:rsid w:val="00C006EC"/>
    <w:rsid w:val="00C0193C"/>
    <w:rsid w:val="00C01AD3"/>
    <w:rsid w:val="00C02368"/>
    <w:rsid w:val="00C02412"/>
    <w:rsid w:val="00C030FC"/>
    <w:rsid w:val="00C0335B"/>
    <w:rsid w:val="00C04EDB"/>
    <w:rsid w:val="00C06B08"/>
    <w:rsid w:val="00C07CD9"/>
    <w:rsid w:val="00C1001F"/>
    <w:rsid w:val="00C10F78"/>
    <w:rsid w:val="00C11BCB"/>
    <w:rsid w:val="00C12FC7"/>
    <w:rsid w:val="00C13A0F"/>
    <w:rsid w:val="00C13A41"/>
    <w:rsid w:val="00C14489"/>
    <w:rsid w:val="00C147E9"/>
    <w:rsid w:val="00C1553F"/>
    <w:rsid w:val="00C161C7"/>
    <w:rsid w:val="00C16C63"/>
    <w:rsid w:val="00C17434"/>
    <w:rsid w:val="00C20382"/>
    <w:rsid w:val="00C21FA7"/>
    <w:rsid w:val="00C22850"/>
    <w:rsid w:val="00C22C67"/>
    <w:rsid w:val="00C244A1"/>
    <w:rsid w:val="00C24DD1"/>
    <w:rsid w:val="00C2589C"/>
    <w:rsid w:val="00C259AD"/>
    <w:rsid w:val="00C261EF"/>
    <w:rsid w:val="00C27513"/>
    <w:rsid w:val="00C3011F"/>
    <w:rsid w:val="00C32CC7"/>
    <w:rsid w:val="00C3386B"/>
    <w:rsid w:val="00C34D01"/>
    <w:rsid w:val="00C357B5"/>
    <w:rsid w:val="00C35CF1"/>
    <w:rsid w:val="00C35F54"/>
    <w:rsid w:val="00C35F78"/>
    <w:rsid w:val="00C36672"/>
    <w:rsid w:val="00C378FD"/>
    <w:rsid w:val="00C401F1"/>
    <w:rsid w:val="00C404D4"/>
    <w:rsid w:val="00C4093F"/>
    <w:rsid w:val="00C40B93"/>
    <w:rsid w:val="00C421DA"/>
    <w:rsid w:val="00C42B38"/>
    <w:rsid w:val="00C42EB8"/>
    <w:rsid w:val="00C42F83"/>
    <w:rsid w:val="00C43F08"/>
    <w:rsid w:val="00C44CC1"/>
    <w:rsid w:val="00C44E29"/>
    <w:rsid w:val="00C46B19"/>
    <w:rsid w:val="00C47462"/>
    <w:rsid w:val="00C50604"/>
    <w:rsid w:val="00C509AD"/>
    <w:rsid w:val="00C52D34"/>
    <w:rsid w:val="00C536E2"/>
    <w:rsid w:val="00C53A86"/>
    <w:rsid w:val="00C559A7"/>
    <w:rsid w:val="00C563F1"/>
    <w:rsid w:val="00C6153E"/>
    <w:rsid w:val="00C62D28"/>
    <w:rsid w:val="00C64520"/>
    <w:rsid w:val="00C64D66"/>
    <w:rsid w:val="00C65FCB"/>
    <w:rsid w:val="00C67834"/>
    <w:rsid w:val="00C702D8"/>
    <w:rsid w:val="00C7094D"/>
    <w:rsid w:val="00C70B55"/>
    <w:rsid w:val="00C70DDA"/>
    <w:rsid w:val="00C71A69"/>
    <w:rsid w:val="00C722BF"/>
    <w:rsid w:val="00C72AD3"/>
    <w:rsid w:val="00C74570"/>
    <w:rsid w:val="00C75B86"/>
    <w:rsid w:val="00C76FCA"/>
    <w:rsid w:val="00C7739A"/>
    <w:rsid w:val="00C83D40"/>
    <w:rsid w:val="00C84003"/>
    <w:rsid w:val="00C844D4"/>
    <w:rsid w:val="00C84FF8"/>
    <w:rsid w:val="00C8501F"/>
    <w:rsid w:val="00C85C82"/>
    <w:rsid w:val="00C86555"/>
    <w:rsid w:val="00C8757E"/>
    <w:rsid w:val="00C90C64"/>
    <w:rsid w:val="00C90DF6"/>
    <w:rsid w:val="00C90E87"/>
    <w:rsid w:val="00C91849"/>
    <w:rsid w:val="00C91DD7"/>
    <w:rsid w:val="00C93058"/>
    <w:rsid w:val="00C9563F"/>
    <w:rsid w:val="00C958A4"/>
    <w:rsid w:val="00CA02E2"/>
    <w:rsid w:val="00CA097A"/>
    <w:rsid w:val="00CA1AA7"/>
    <w:rsid w:val="00CA1C31"/>
    <w:rsid w:val="00CA3973"/>
    <w:rsid w:val="00CA40BD"/>
    <w:rsid w:val="00CA424D"/>
    <w:rsid w:val="00CA4C28"/>
    <w:rsid w:val="00CA53D0"/>
    <w:rsid w:val="00CA5576"/>
    <w:rsid w:val="00CA6144"/>
    <w:rsid w:val="00CA78CF"/>
    <w:rsid w:val="00CA7936"/>
    <w:rsid w:val="00CB01F6"/>
    <w:rsid w:val="00CB1D26"/>
    <w:rsid w:val="00CB1E43"/>
    <w:rsid w:val="00CB1E69"/>
    <w:rsid w:val="00CB1E89"/>
    <w:rsid w:val="00CB1FA9"/>
    <w:rsid w:val="00CB4846"/>
    <w:rsid w:val="00CB48DE"/>
    <w:rsid w:val="00CB53CD"/>
    <w:rsid w:val="00CB6E32"/>
    <w:rsid w:val="00CB76BE"/>
    <w:rsid w:val="00CB785A"/>
    <w:rsid w:val="00CC0049"/>
    <w:rsid w:val="00CC0252"/>
    <w:rsid w:val="00CC054B"/>
    <w:rsid w:val="00CC0980"/>
    <w:rsid w:val="00CC0F87"/>
    <w:rsid w:val="00CC1974"/>
    <w:rsid w:val="00CC1C64"/>
    <w:rsid w:val="00CC55B1"/>
    <w:rsid w:val="00CC57AF"/>
    <w:rsid w:val="00CC6278"/>
    <w:rsid w:val="00CC6B60"/>
    <w:rsid w:val="00CC6E94"/>
    <w:rsid w:val="00CD005C"/>
    <w:rsid w:val="00CD008D"/>
    <w:rsid w:val="00CD0687"/>
    <w:rsid w:val="00CD0929"/>
    <w:rsid w:val="00CD0FDE"/>
    <w:rsid w:val="00CD1005"/>
    <w:rsid w:val="00CD1D3A"/>
    <w:rsid w:val="00CD272A"/>
    <w:rsid w:val="00CD4197"/>
    <w:rsid w:val="00CD6761"/>
    <w:rsid w:val="00CD78EB"/>
    <w:rsid w:val="00CE1D7F"/>
    <w:rsid w:val="00CE1ED0"/>
    <w:rsid w:val="00CE35A3"/>
    <w:rsid w:val="00CE3F67"/>
    <w:rsid w:val="00CF0BF8"/>
    <w:rsid w:val="00CF1B64"/>
    <w:rsid w:val="00CF2E6F"/>
    <w:rsid w:val="00CF2ECB"/>
    <w:rsid w:val="00CF3793"/>
    <w:rsid w:val="00CF3F3C"/>
    <w:rsid w:val="00CF5D57"/>
    <w:rsid w:val="00CF740C"/>
    <w:rsid w:val="00CF75C3"/>
    <w:rsid w:val="00CF7DA9"/>
    <w:rsid w:val="00D006DB"/>
    <w:rsid w:val="00D01952"/>
    <w:rsid w:val="00D02D01"/>
    <w:rsid w:val="00D033D0"/>
    <w:rsid w:val="00D03955"/>
    <w:rsid w:val="00D0588D"/>
    <w:rsid w:val="00D05F8C"/>
    <w:rsid w:val="00D10CF7"/>
    <w:rsid w:val="00D1190A"/>
    <w:rsid w:val="00D12B3C"/>
    <w:rsid w:val="00D12D8A"/>
    <w:rsid w:val="00D13E28"/>
    <w:rsid w:val="00D14920"/>
    <w:rsid w:val="00D14A57"/>
    <w:rsid w:val="00D158DC"/>
    <w:rsid w:val="00D17351"/>
    <w:rsid w:val="00D209F3"/>
    <w:rsid w:val="00D213D0"/>
    <w:rsid w:val="00D21B79"/>
    <w:rsid w:val="00D22632"/>
    <w:rsid w:val="00D229E5"/>
    <w:rsid w:val="00D232D1"/>
    <w:rsid w:val="00D23748"/>
    <w:rsid w:val="00D24F0A"/>
    <w:rsid w:val="00D25106"/>
    <w:rsid w:val="00D253EB"/>
    <w:rsid w:val="00D26F79"/>
    <w:rsid w:val="00D3063E"/>
    <w:rsid w:val="00D30D7E"/>
    <w:rsid w:val="00D33A75"/>
    <w:rsid w:val="00D33F6C"/>
    <w:rsid w:val="00D348A2"/>
    <w:rsid w:val="00D35518"/>
    <w:rsid w:val="00D37708"/>
    <w:rsid w:val="00D37D7B"/>
    <w:rsid w:val="00D41EFE"/>
    <w:rsid w:val="00D4274D"/>
    <w:rsid w:val="00D43240"/>
    <w:rsid w:val="00D43469"/>
    <w:rsid w:val="00D43560"/>
    <w:rsid w:val="00D4443F"/>
    <w:rsid w:val="00D4497C"/>
    <w:rsid w:val="00D45796"/>
    <w:rsid w:val="00D46D29"/>
    <w:rsid w:val="00D51EBA"/>
    <w:rsid w:val="00D535C6"/>
    <w:rsid w:val="00D53DC5"/>
    <w:rsid w:val="00D54587"/>
    <w:rsid w:val="00D54E82"/>
    <w:rsid w:val="00D55DE0"/>
    <w:rsid w:val="00D56BB0"/>
    <w:rsid w:val="00D56DF9"/>
    <w:rsid w:val="00D571BD"/>
    <w:rsid w:val="00D57A74"/>
    <w:rsid w:val="00D57B22"/>
    <w:rsid w:val="00D60547"/>
    <w:rsid w:val="00D605B3"/>
    <w:rsid w:val="00D61BB0"/>
    <w:rsid w:val="00D63174"/>
    <w:rsid w:val="00D63F04"/>
    <w:rsid w:val="00D6405A"/>
    <w:rsid w:val="00D64362"/>
    <w:rsid w:val="00D65160"/>
    <w:rsid w:val="00D670AB"/>
    <w:rsid w:val="00D677CB"/>
    <w:rsid w:val="00D67D1E"/>
    <w:rsid w:val="00D70AB9"/>
    <w:rsid w:val="00D70E09"/>
    <w:rsid w:val="00D72BB0"/>
    <w:rsid w:val="00D72F87"/>
    <w:rsid w:val="00D72FAC"/>
    <w:rsid w:val="00D73B77"/>
    <w:rsid w:val="00D7452F"/>
    <w:rsid w:val="00D76FB5"/>
    <w:rsid w:val="00D7701A"/>
    <w:rsid w:val="00D7712C"/>
    <w:rsid w:val="00D77300"/>
    <w:rsid w:val="00D777B3"/>
    <w:rsid w:val="00D812B3"/>
    <w:rsid w:val="00D82C7A"/>
    <w:rsid w:val="00D84F4F"/>
    <w:rsid w:val="00D85008"/>
    <w:rsid w:val="00D85997"/>
    <w:rsid w:val="00D87098"/>
    <w:rsid w:val="00D87E06"/>
    <w:rsid w:val="00D90D94"/>
    <w:rsid w:val="00D91F51"/>
    <w:rsid w:val="00D92ABD"/>
    <w:rsid w:val="00D95031"/>
    <w:rsid w:val="00D96359"/>
    <w:rsid w:val="00D96904"/>
    <w:rsid w:val="00D9693C"/>
    <w:rsid w:val="00D972CD"/>
    <w:rsid w:val="00D97FA2"/>
    <w:rsid w:val="00DA03CD"/>
    <w:rsid w:val="00DA13EE"/>
    <w:rsid w:val="00DA1491"/>
    <w:rsid w:val="00DA202F"/>
    <w:rsid w:val="00DA20C7"/>
    <w:rsid w:val="00DA2698"/>
    <w:rsid w:val="00DA2EA8"/>
    <w:rsid w:val="00DA35B3"/>
    <w:rsid w:val="00DA3900"/>
    <w:rsid w:val="00DA3B41"/>
    <w:rsid w:val="00DA4900"/>
    <w:rsid w:val="00DA5C40"/>
    <w:rsid w:val="00DA5C6F"/>
    <w:rsid w:val="00DA6154"/>
    <w:rsid w:val="00DA620A"/>
    <w:rsid w:val="00DB03E1"/>
    <w:rsid w:val="00DB1DD9"/>
    <w:rsid w:val="00DB1E32"/>
    <w:rsid w:val="00DB5828"/>
    <w:rsid w:val="00DB5FF0"/>
    <w:rsid w:val="00DB634B"/>
    <w:rsid w:val="00DB7861"/>
    <w:rsid w:val="00DB7E6B"/>
    <w:rsid w:val="00DC047F"/>
    <w:rsid w:val="00DC0EA6"/>
    <w:rsid w:val="00DC0FF3"/>
    <w:rsid w:val="00DC13D1"/>
    <w:rsid w:val="00DC1740"/>
    <w:rsid w:val="00DC52F1"/>
    <w:rsid w:val="00DC5CBC"/>
    <w:rsid w:val="00DC6068"/>
    <w:rsid w:val="00DC6152"/>
    <w:rsid w:val="00DC6B5B"/>
    <w:rsid w:val="00DC71A1"/>
    <w:rsid w:val="00DD0936"/>
    <w:rsid w:val="00DD0D4D"/>
    <w:rsid w:val="00DD1AEE"/>
    <w:rsid w:val="00DD1D86"/>
    <w:rsid w:val="00DD2CE2"/>
    <w:rsid w:val="00DD4452"/>
    <w:rsid w:val="00DD5B80"/>
    <w:rsid w:val="00DD63C5"/>
    <w:rsid w:val="00DD71D3"/>
    <w:rsid w:val="00DD7B73"/>
    <w:rsid w:val="00DD7C8A"/>
    <w:rsid w:val="00DE0E4E"/>
    <w:rsid w:val="00DE1AF5"/>
    <w:rsid w:val="00DE1FB8"/>
    <w:rsid w:val="00DE243D"/>
    <w:rsid w:val="00DE28EB"/>
    <w:rsid w:val="00DE2ABC"/>
    <w:rsid w:val="00DE2BC5"/>
    <w:rsid w:val="00DE3057"/>
    <w:rsid w:val="00DE333D"/>
    <w:rsid w:val="00DE55F5"/>
    <w:rsid w:val="00DE574A"/>
    <w:rsid w:val="00DE6343"/>
    <w:rsid w:val="00DE640D"/>
    <w:rsid w:val="00DE6DBF"/>
    <w:rsid w:val="00DF0023"/>
    <w:rsid w:val="00DF0CE0"/>
    <w:rsid w:val="00DF0D1D"/>
    <w:rsid w:val="00DF221C"/>
    <w:rsid w:val="00DF2697"/>
    <w:rsid w:val="00DF3361"/>
    <w:rsid w:val="00DF42FF"/>
    <w:rsid w:val="00DF4623"/>
    <w:rsid w:val="00DF4A33"/>
    <w:rsid w:val="00DF4D56"/>
    <w:rsid w:val="00DF6345"/>
    <w:rsid w:val="00DF783E"/>
    <w:rsid w:val="00DF795E"/>
    <w:rsid w:val="00DF7FE0"/>
    <w:rsid w:val="00E00AF7"/>
    <w:rsid w:val="00E01330"/>
    <w:rsid w:val="00E01EF2"/>
    <w:rsid w:val="00E03F34"/>
    <w:rsid w:val="00E03F5D"/>
    <w:rsid w:val="00E04DA5"/>
    <w:rsid w:val="00E06126"/>
    <w:rsid w:val="00E06CC2"/>
    <w:rsid w:val="00E075A2"/>
    <w:rsid w:val="00E101CD"/>
    <w:rsid w:val="00E1036C"/>
    <w:rsid w:val="00E11BB8"/>
    <w:rsid w:val="00E123DF"/>
    <w:rsid w:val="00E12CA0"/>
    <w:rsid w:val="00E13C81"/>
    <w:rsid w:val="00E14CCD"/>
    <w:rsid w:val="00E155A1"/>
    <w:rsid w:val="00E157C1"/>
    <w:rsid w:val="00E16831"/>
    <w:rsid w:val="00E169EC"/>
    <w:rsid w:val="00E17AF2"/>
    <w:rsid w:val="00E17CF7"/>
    <w:rsid w:val="00E17D60"/>
    <w:rsid w:val="00E20402"/>
    <w:rsid w:val="00E204E6"/>
    <w:rsid w:val="00E21740"/>
    <w:rsid w:val="00E23997"/>
    <w:rsid w:val="00E23A34"/>
    <w:rsid w:val="00E23C8F"/>
    <w:rsid w:val="00E23FE1"/>
    <w:rsid w:val="00E24B6D"/>
    <w:rsid w:val="00E251A5"/>
    <w:rsid w:val="00E25A88"/>
    <w:rsid w:val="00E25C65"/>
    <w:rsid w:val="00E2739F"/>
    <w:rsid w:val="00E3015C"/>
    <w:rsid w:val="00E30A18"/>
    <w:rsid w:val="00E31D9B"/>
    <w:rsid w:val="00E31F3E"/>
    <w:rsid w:val="00E3227F"/>
    <w:rsid w:val="00E32C28"/>
    <w:rsid w:val="00E33E8B"/>
    <w:rsid w:val="00E3510D"/>
    <w:rsid w:val="00E3551C"/>
    <w:rsid w:val="00E35947"/>
    <w:rsid w:val="00E36CA3"/>
    <w:rsid w:val="00E36F6A"/>
    <w:rsid w:val="00E377F6"/>
    <w:rsid w:val="00E37C12"/>
    <w:rsid w:val="00E37EEB"/>
    <w:rsid w:val="00E40139"/>
    <w:rsid w:val="00E410F9"/>
    <w:rsid w:val="00E41207"/>
    <w:rsid w:val="00E41807"/>
    <w:rsid w:val="00E42290"/>
    <w:rsid w:val="00E424E1"/>
    <w:rsid w:val="00E42510"/>
    <w:rsid w:val="00E4287F"/>
    <w:rsid w:val="00E42CA3"/>
    <w:rsid w:val="00E4328F"/>
    <w:rsid w:val="00E43701"/>
    <w:rsid w:val="00E443A2"/>
    <w:rsid w:val="00E45089"/>
    <w:rsid w:val="00E479B4"/>
    <w:rsid w:val="00E50826"/>
    <w:rsid w:val="00E50C10"/>
    <w:rsid w:val="00E5153D"/>
    <w:rsid w:val="00E52018"/>
    <w:rsid w:val="00E535C1"/>
    <w:rsid w:val="00E545A8"/>
    <w:rsid w:val="00E55441"/>
    <w:rsid w:val="00E5614E"/>
    <w:rsid w:val="00E57065"/>
    <w:rsid w:val="00E57B9B"/>
    <w:rsid w:val="00E57FBA"/>
    <w:rsid w:val="00E60877"/>
    <w:rsid w:val="00E6198A"/>
    <w:rsid w:val="00E61A6F"/>
    <w:rsid w:val="00E64D64"/>
    <w:rsid w:val="00E6535F"/>
    <w:rsid w:val="00E6545C"/>
    <w:rsid w:val="00E70BE7"/>
    <w:rsid w:val="00E70FE7"/>
    <w:rsid w:val="00E71722"/>
    <w:rsid w:val="00E71F1A"/>
    <w:rsid w:val="00E72BFD"/>
    <w:rsid w:val="00E72D5B"/>
    <w:rsid w:val="00E7326F"/>
    <w:rsid w:val="00E74FC5"/>
    <w:rsid w:val="00E75CBB"/>
    <w:rsid w:val="00E76636"/>
    <w:rsid w:val="00E77377"/>
    <w:rsid w:val="00E83842"/>
    <w:rsid w:val="00E83EE5"/>
    <w:rsid w:val="00E906DC"/>
    <w:rsid w:val="00E90A11"/>
    <w:rsid w:val="00E90F5C"/>
    <w:rsid w:val="00E910DC"/>
    <w:rsid w:val="00E915E5"/>
    <w:rsid w:val="00E91684"/>
    <w:rsid w:val="00E94D37"/>
    <w:rsid w:val="00E951D6"/>
    <w:rsid w:val="00E9520D"/>
    <w:rsid w:val="00E96108"/>
    <w:rsid w:val="00EA0828"/>
    <w:rsid w:val="00EA1891"/>
    <w:rsid w:val="00EA2ED5"/>
    <w:rsid w:val="00EA2F39"/>
    <w:rsid w:val="00EA302A"/>
    <w:rsid w:val="00EA44EC"/>
    <w:rsid w:val="00EA52E7"/>
    <w:rsid w:val="00EA53AC"/>
    <w:rsid w:val="00EB0B96"/>
    <w:rsid w:val="00EB14B0"/>
    <w:rsid w:val="00EB1F12"/>
    <w:rsid w:val="00EB23BF"/>
    <w:rsid w:val="00EB2B59"/>
    <w:rsid w:val="00EB2E37"/>
    <w:rsid w:val="00EB2F02"/>
    <w:rsid w:val="00EB310D"/>
    <w:rsid w:val="00EB35D8"/>
    <w:rsid w:val="00EB408A"/>
    <w:rsid w:val="00EB41D4"/>
    <w:rsid w:val="00EB6248"/>
    <w:rsid w:val="00EB681A"/>
    <w:rsid w:val="00EC0DED"/>
    <w:rsid w:val="00EC23AB"/>
    <w:rsid w:val="00EC43A7"/>
    <w:rsid w:val="00EC4AAC"/>
    <w:rsid w:val="00EC4CCC"/>
    <w:rsid w:val="00EC5B5B"/>
    <w:rsid w:val="00EC685D"/>
    <w:rsid w:val="00EC7210"/>
    <w:rsid w:val="00EC72D1"/>
    <w:rsid w:val="00EC7490"/>
    <w:rsid w:val="00ED0771"/>
    <w:rsid w:val="00ED0BAC"/>
    <w:rsid w:val="00ED0E76"/>
    <w:rsid w:val="00ED2BD4"/>
    <w:rsid w:val="00ED2C71"/>
    <w:rsid w:val="00ED300E"/>
    <w:rsid w:val="00ED395A"/>
    <w:rsid w:val="00ED4BAA"/>
    <w:rsid w:val="00ED6AB7"/>
    <w:rsid w:val="00ED6C80"/>
    <w:rsid w:val="00ED70C2"/>
    <w:rsid w:val="00ED71CD"/>
    <w:rsid w:val="00ED7DBF"/>
    <w:rsid w:val="00EE0CE7"/>
    <w:rsid w:val="00EE0DBB"/>
    <w:rsid w:val="00EE136F"/>
    <w:rsid w:val="00EE3A9D"/>
    <w:rsid w:val="00EE621F"/>
    <w:rsid w:val="00EE70AA"/>
    <w:rsid w:val="00EE7C3D"/>
    <w:rsid w:val="00EE7CE8"/>
    <w:rsid w:val="00EF0AE6"/>
    <w:rsid w:val="00EF0D76"/>
    <w:rsid w:val="00EF0DDB"/>
    <w:rsid w:val="00EF2E34"/>
    <w:rsid w:val="00EF402A"/>
    <w:rsid w:val="00EF48DC"/>
    <w:rsid w:val="00EF4C54"/>
    <w:rsid w:val="00EF5365"/>
    <w:rsid w:val="00EF53FD"/>
    <w:rsid w:val="00EF6773"/>
    <w:rsid w:val="00EF76CC"/>
    <w:rsid w:val="00EF7D76"/>
    <w:rsid w:val="00F00D3B"/>
    <w:rsid w:val="00F013CC"/>
    <w:rsid w:val="00F01C6B"/>
    <w:rsid w:val="00F0290C"/>
    <w:rsid w:val="00F02E10"/>
    <w:rsid w:val="00F04A5C"/>
    <w:rsid w:val="00F06A8C"/>
    <w:rsid w:val="00F06E25"/>
    <w:rsid w:val="00F0799A"/>
    <w:rsid w:val="00F10042"/>
    <w:rsid w:val="00F11EF1"/>
    <w:rsid w:val="00F124F4"/>
    <w:rsid w:val="00F1268A"/>
    <w:rsid w:val="00F14259"/>
    <w:rsid w:val="00F14B25"/>
    <w:rsid w:val="00F157DE"/>
    <w:rsid w:val="00F161F4"/>
    <w:rsid w:val="00F169D5"/>
    <w:rsid w:val="00F17C06"/>
    <w:rsid w:val="00F20243"/>
    <w:rsid w:val="00F21D52"/>
    <w:rsid w:val="00F235CC"/>
    <w:rsid w:val="00F23A89"/>
    <w:rsid w:val="00F247D6"/>
    <w:rsid w:val="00F25D77"/>
    <w:rsid w:val="00F270A1"/>
    <w:rsid w:val="00F27466"/>
    <w:rsid w:val="00F303CE"/>
    <w:rsid w:val="00F30AB7"/>
    <w:rsid w:val="00F31291"/>
    <w:rsid w:val="00F318D0"/>
    <w:rsid w:val="00F32F0F"/>
    <w:rsid w:val="00F334FA"/>
    <w:rsid w:val="00F33CA2"/>
    <w:rsid w:val="00F343BE"/>
    <w:rsid w:val="00F3594F"/>
    <w:rsid w:val="00F35C61"/>
    <w:rsid w:val="00F36932"/>
    <w:rsid w:val="00F36C54"/>
    <w:rsid w:val="00F371DC"/>
    <w:rsid w:val="00F413EF"/>
    <w:rsid w:val="00F444C2"/>
    <w:rsid w:val="00F4452B"/>
    <w:rsid w:val="00F451B4"/>
    <w:rsid w:val="00F460D8"/>
    <w:rsid w:val="00F46737"/>
    <w:rsid w:val="00F50966"/>
    <w:rsid w:val="00F52325"/>
    <w:rsid w:val="00F52505"/>
    <w:rsid w:val="00F536C9"/>
    <w:rsid w:val="00F53787"/>
    <w:rsid w:val="00F54712"/>
    <w:rsid w:val="00F547C8"/>
    <w:rsid w:val="00F54AFC"/>
    <w:rsid w:val="00F55A21"/>
    <w:rsid w:val="00F574B3"/>
    <w:rsid w:val="00F577CC"/>
    <w:rsid w:val="00F6130A"/>
    <w:rsid w:val="00F63401"/>
    <w:rsid w:val="00F63B78"/>
    <w:rsid w:val="00F64119"/>
    <w:rsid w:val="00F643B9"/>
    <w:rsid w:val="00F64AE8"/>
    <w:rsid w:val="00F64D5C"/>
    <w:rsid w:val="00F65A45"/>
    <w:rsid w:val="00F66576"/>
    <w:rsid w:val="00F67DBE"/>
    <w:rsid w:val="00F704C9"/>
    <w:rsid w:val="00F70A0C"/>
    <w:rsid w:val="00F71015"/>
    <w:rsid w:val="00F71298"/>
    <w:rsid w:val="00F7223E"/>
    <w:rsid w:val="00F72980"/>
    <w:rsid w:val="00F72EBF"/>
    <w:rsid w:val="00F73C71"/>
    <w:rsid w:val="00F7571F"/>
    <w:rsid w:val="00F75C1C"/>
    <w:rsid w:val="00F77CCC"/>
    <w:rsid w:val="00F8148C"/>
    <w:rsid w:val="00F815FE"/>
    <w:rsid w:val="00F81A1A"/>
    <w:rsid w:val="00F82FD0"/>
    <w:rsid w:val="00F8335C"/>
    <w:rsid w:val="00F83BBE"/>
    <w:rsid w:val="00F8410D"/>
    <w:rsid w:val="00F850DA"/>
    <w:rsid w:val="00F85533"/>
    <w:rsid w:val="00F85712"/>
    <w:rsid w:val="00F861A3"/>
    <w:rsid w:val="00F86745"/>
    <w:rsid w:val="00F86E13"/>
    <w:rsid w:val="00F92206"/>
    <w:rsid w:val="00F924E2"/>
    <w:rsid w:val="00F92A69"/>
    <w:rsid w:val="00F92D32"/>
    <w:rsid w:val="00F94834"/>
    <w:rsid w:val="00F9527A"/>
    <w:rsid w:val="00F95474"/>
    <w:rsid w:val="00F97088"/>
    <w:rsid w:val="00F9741B"/>
    <w:rsid w:val="00FA09E5"/>
    <w:rsid w:val="00FA0D94"/>
    <w:rsid w:val="00FA145A"/>
    <w:rsid w:val="00FA1495"/>
    <w:rsid w:val="00FA2CE6"/>
    <w:rsid w:val="00FA302A"/>
    <w:rsid w:val="00FA316D"/>
    <w:rsid w:val="00FA3EBD"/>
    <w:rsid w:val="00FA76AE"/>
    <w:rsid w:val="00FB0113"/>
    <w:rsid w:val="00FB2BA9"/>
    <w:rsid w:val="00FB2D1B"/>
    <w:rsid w:val="00FB3316"/>
    <w:rsid w:val="00FB3658"/>
    <w:rsid w:val="00FB3F56"/>
    <w:rsid w:val="00FB45F1"/>
    <w:rsid w:val="00FB4895"/>
    <w:rsid w:val="00FB49EC"/>
    <w:rsid w:val="00FB540D"/>
    <w:rsid w:val="00FB7049"/>
    <w:rsid w:val="00FB712A"/>
    <w:rsid w:val="00FC0232"/>
    <w:rsid w:val="00FC0C5A"/>
    <w:rsid w:val="00FC0E22"/>
    <w:rsid w:val="00FC0FB4"/>
    <w:rsid w:val="00FC14DF"/>
    <w:rsid w:val="00FC2ED8"/>
    <w:rsid w:val="00FC3B32"/>
    <w:rsid w:val="00FC4070"/>
    <w:rsid w:val="00FC438A"/>
    <w:rsid w:val="00FC4789"/>
    <w:rsid w:val="00FC48DB"/>
    <w:rsid w:val="00FC4C60"/>
    <w:rsid w:val="00FC509C"/>
    <w:rsid w:val="00FC56C9"/>
    <w:rsid w:val="00FC5FA4"/>
    <w:rsid w:val="00FC6359"/>
    <w:rsid w:val="00FC6A45"/>
    <w:rsid w:val="00FC70C0"/>
    <w:rsid w:val="00FC715E"/>
    <w:rsid w:val="00FC7406"/>
    <w:rsid w:val="00FC7546"/>
    <w:rsid w:val="00FD002F"/>
    <w:rsid w:val="00FD01D9"/>
    <w:rsid w:val="00FD272D"/>
    <w:rsid w:val="00FD2D49"/>
    <w:rsid w:val="00FD2DCE"/>
    <w:rsid w:val="00FD463A"/>
    <w:rsid w:val="00FD516B"/>
    <w:rsid w:val="00FD525F"/>
    <w:rsid w:val="00FD5309"/>
    <w:rsid w:val="00FD5AE9"/>
    <w:rsid w:val="00FD5EE0"/>
    <w:rsid w:val="00FD61A7"/>
    <w:rsid w:val="00FD6BA6"/>
    <w:rsid w:val="00FD6BC3"/>
    <w:rsid w:val="00FD7564"/>
    <w:rsid w:val="00FE146A"/>
    <w:rsid w:val="00FE1C43"/>
    <w:rsid w:val="00FE2CBB"/>
    <w:rsid w:val="00FE36F1"/>
    <w:rsid w:val="00FE4841"/>
    <w:rsid w:val="00FE4BB0"/>
    <w:rsid w:val="00FE5AA8"/>
    <w:rsid w:val="00FE5E3E"/>
    <w:rsid w:val="00FE61C1"/>
    <w:rsid w:val="00FE63C0"/>
    <w:rsid w:val="00FF2969"/>
    <w:rsid w:val="00FF2E4B"/>
    <w:rsid w:val="00FF3C12"/>
    <w:rsid w:val="00FF413B"/>
    <w:rsid w:val="00FF473E"/>
    <w:rsid w:val="00FF4D1B"/>
    <w:rsid w:val="00FF4DDA"/>
    <w:rsid w:val="00FF578C"/>
    <w:rsid w:val="00FF69AA"/>
    <w:rsid w:val="00FF6C8E"/>
    <w:rsid w:val="00FF72DC"/>
    <w:rsid w:val="00FF7787"/>
    <w:rsid w:val="024F3F65"/>
    <w:rsid w:val="02B01CB4"/>
    <w:rsid w:val="0326D74C"/>
    <w:rsid w:val="0366A6F6"/>
    <w:rsid w:val="04154029"/>
    <w:rsid w:val="04795E5A"/>
    <w:rsid w:val="0494A1EF"/>
    <w:rsid w:val="057738E7"/>
    <w:rsid w:val="05C4E6AA"/>
    <w:rsid w:val="06F84D54"/>
    <w:rsid w:val="07670FFF"/>
    <w:rsid w:val="087F0F08"/>
    <w:rsid w:val="09925DE4"/>
    <w:rsid w:val="0A323882"/>
    <w:rsid w:val="0A484C2A"/>
    <w:rsid w:val="0A8C3C62"/>
    <w:rsid w:val="0AC3C1B8"/>
    <w:rsid w:val="0B0627F6"/>
    <w:rsid w:val="0B33B258"/>
    <w:rsid w:val="0C4CF581"/>
    <w:rsid w:val="0D6FAE34"/>
    <w:rsid w:val="0D8E28CE"/>
    <w:rsid w:val="0E13C08E"/>
    <w:rsid w:val="0EA7F7DC"/>
    <w:rsid w:val="0EB054A1"/>
    <w:rsid w:val="0F7F396E"/>
    <w:rsid w:val="0FC48A6C"/>
    <w:rsid w:val="0FE3459A"/>
    <w:rsid w:val="102793F1"/>
    <w:rsid w:val="106C709C"/>
    <w:rsid w:val="10E027B1"/>
    <w:rsid w:val="1160E07F"/>
    <w:rsid w:val="11A9FCE0"/>
    <w:rsid w:val="11C3AEB5"/>
    <w:rsid w:val="11F096F6"/>
    <w:rsid w:val="125AB41D"/>
    <w:rsid w:val="128F9E2A"/>
    <w:rsid w:val="13639239"/>
    <w:rsid w:val="136FA070"/>
    <w:rsid w:val="143D1B2B"/>
    <w:rsid w:val="14C7B9A5"/>
    <w:rsid w:val="1556469A"/>
    <w:rsid w:val="159A416A"/>
    <w:rsid w:val="15B7637A"/>
    <w:rsid w:val="15BE4AAF"/>
    <w:rsid w:val="167C2776"/>
    <w:rsid w:val="169DAB9D"/>
    <w:rsid w:val="16FF56BE"/>
    <w:rsid w:val="18FF4550"/>
    <w:rsid w:val="190DB308"/>
    <w:rsid w:val="19CA72AB"/>
    <w:rsid w:val="1A31866B"/>
    <w:rsid w:val="1C686B88"/>
    <w:rsid w:val="1CADEB0E"/>
    <w:rsid w:val="1CE3076E"/>
    <w:rsid w:val="1CF9AE79"/>
    <w:rsid w:val="1CFB94BA"/>
    <w:rsid w:val="1D5D4C3C"/>
    <w:rsid w:val="1DD38902"/>
    <w:rsid w:val="1DFA8C59"/>
    <w:rsid w:val="1E06CB9F"/>
    <w:rsid w:val="1EA49A0C"/>
    <w:rsid w:val="1FC32503"/>
    <w:rsid w:val="20B5EADC"/>
    <w:rsid w:val="214631AE"/>
    <w:rsid w:val="22E68727"/>
    <w:rsid w:val="232F7D01"/>
    <w:rsid w:val="238CA02E"/>
    <w:rsid w:val="23A7FD37"/>
    <w:rsid w:val="23D88789"/>
    <w:rsid w:val="24D29BDF"/>
    <w:rsid w:val="251D8414"/>
    <w:rsid w:val="2706D9FF"/>
    <w:rsid w:val="2760DD8F"/>
    <w:rsid w:val="280E4BFE"/>
    <w:rsid w:val="284D74B9"/>
    <w:rsid w:val="285E1818"/>
    <w:rsid w:val="286B6273"/>
    <w:rsid w:val="29B915D2"/>
    <w:rsid w:val="2A4A635B"/>
    <w:rsid w:val="2AA357A8"/>
    <w:rsid w:val="2AC17833"/>
    <w:rsid w:val="2ACAC584"/>
    <w:rsid w:val="2B7E250F"/>
    <w:rsid w:val="2E7C7A13"/>
    <w:rsid w:val="2F36BF72"/>
    <w:rsid w:val="2FEBB199"/>
    <w:rsid w:val="303FC3E3"/>
    <w:rsid w:val="311F193E"/>
    <w:rsid w:val="315D1FC1"/>
    <w:rsid w:val="31F4F697"/>
    <w:rsid w:val="328B2996"/>
    <w:rsid w:val="33CA967B"/>
    <w:rsid w:val="352244CE"/>
    <w:rsid w:val="36243D15"/>
    <w:rsid w:val="363F0E28"/>
    <w:rsid w:val="37009E2D"/>
    <w:rsid w:val="378D5F5E"/>
    <w:rsid w:val="37F5C75F"/>
    <w:rsid w:val="37FFDFF4"/>
    <w:rsid w:val="381E3CED"/>
    <w:rsid w:val="38248B49"/>
    <w:rsid w:val="396C54F3"/>
    <w:rsid w:val="399593CF"/>
    <w:rsid w:val="39CF454F"/>
    <w:rsid w:val="39DFE793"/>
    <w:rsid w:val="3A6FC9BE"/>
    <w:rsid w:val="3C2D7950"/>
    <w:rsid w:val="3C49FAB1"/>
    <w:rsid w:val="3C50EB1D"/>
    <w:rsid w:val="3C732A58"/>
    <w:rsid w:val="3C762DEA"/>
    <w:rsid w:val="3CD7B1CD"/>
    <w:rsid w:val="3E3DCDD8"/>
    <w:rsid w:val="3E8462F6"/>
    <w:rsid w:val="3E960274"/>
    <w:rsid w:val="3F06961F"/>
    <w:rsid w:val="3F1B9A34"/>
    <w:rsid w:val="3FC96BC4"/>
    <w:rsid w:val="3FF1C97C"/>
    <w:rsid w:val="3FFD0AF5"/>
    <w:rsid w:val="3FFF2A2C"/>
    <w:rsid w:val="40086128"/>
    <w:rsid w:val="4030D6B6"/>
    <w:rsid w:val="4035DBB3"/>
    <w:rsid w:val="410ECB4B"/>
    <w:rsid w:val="415FD466"/>
    <w:rsid w:val="41CBDDC9"/>
    <w:rsid w:val="42BF6DEB"/>
    <w:rsid w:val="44453D1D"/>
    <w:rsid w:val="44BBD60F"/>
    <w:rsid w:val="44DB4122"/>
    <w:rsid w:val="4526BD87"/>
    <w:rsid w:val="479BFA89"/>
    <w:rsid w:val="47AAD87B"/>
    <w:rsid w:val="48583826"/>
    <w:rsid w:val="48AFA374"/>
    <w:rsid w:val="492A6249"/>
    <w:rsid w:val="49CC3509"/>
    <w:rsid w:val="49F8366C"/>
    <w:rsid w:val="4A84BE98"/>
    <w:rsid w:val="4AED5A25"/>
    <w:rsid w:val="4B80637E"/>
    <w:rsid w:val="4B87C424"/>
    <w:rsid w:val="4BA880CF"/>
    <w:rsid w:val="4C64E3D8"/>
    <w:rsid w:val="4CAD0C8D"/>
    <w:rsid w:val="4D1D95A0"/>
    <w:rsid w:val="4D7EE5B7"/>
    <w:rsid w:val="4D9DE7F6"/>
    <w:rsid w:val="4DAA5318"/>
    <w:rsid w:val="4DCC396B"/>
    <w:rsid w:val="4DE3CE31"/>
    <w:rsid w:val="4E009578"/>
    <w:rsid w:val="4E2DEF24"/>
    <w:rsid w:val="4E45B5C0"/>
    <w:rsid w:val="4E4E0133"/>
    <w:rsid w:val="4F9170E1"/>
    <w:rsid w:val="50E26B02"/>
    <w:rsid w:val="51352B8A"/>
    <w:rsid w:val="5164D6F8"/>
    <w:rsid w:val="53110787"/>
    <w:rsid w:val="53572D66"/>
    <w:rsid w:val="545CD0EB"/>
    <w:rsid w:val="54DD623A"/>
    <w:rsid w:val="568087AE"/>
    <w:rsid w:val="56867BFB"/>
    <w:rsid w:val="584596EB"/>
    <w:rsid w:val="586A3F85"/>
    <w:rsid w:val="58E14C80"/>
    <w:rsid w:val="5929176A"/>
    <w:rsid w:val="595511F1"/>
    <w:rsid w:val="59B36313"/>
    <w:rsid w:val="59B98A31"/>
    <w:rsid w:val="5A5AA733"/>
    <w:rsid w:val="5ADD70D9"/>
    <w:rsid w:val="5FC843F1"/>
    <w:rsid w:val="5FCC0F33"/>
    <w:rsid w:val="60980681"/>
    <w:rsid w:val="61130D8B"/>
    <w:rsid w:val="6174FC80"/>
    <w:rsid w:val="61C8FD34"/>
    <w:rsid w:val="6207FE73"/>
    <w:rsid w:val="62AC10CD"/>
    <w:rsid w:val="62F6C938"/>
    <w:rsid w:val="63E25A97"/>
    <w:rsid w:val="643DFB6A"/>
    <w:rsid w:val="645D7CBB"/>
    <w:rsid w:val="65DF8E42"/>
    <w:rsid w:val="66349118"/>
    <w:rsid w:val="66379FD4"/>
    <w:rsid w:val="66F4E317"/>
    <w:rsid w:val="67A6FA64"/>
    <w:rsid w:val="67BDEA0C"/>
    <w:rsid w:val="68936844"/>
    <w:rsid w:val="6A6D9C6D"/>
    <w:rsid w:val="6B34366F"/>
    <w:rsid w:val="6B7D50AB"/>
    <w:rsid w:val="6C421115"/>
    <w:rsid w:val="6C50AC83"/>
    <w:rsid w:val="6CA4532E"/>
    <w:rsid w:val="6CCAA900"/>
    <w:rsid w:val="6CE20AF5"/>
    <w:rsid w:val="6D05630A"/>
    <w:rsid w:val="6E957AB4"/>
    <w:rsid w:val="6F064035"/>
    <w:rsid w:val="7002872B"/>
    <w:rsid w:val="7063CDA5"/>
    <w:rsid w:val="70A0A538"/>
    <w:rsid w:val="72378803"/>
    <w:rsid w:val="73B5648E"/>
    <w:rsid w:val="73F5622A"/>
    <w:rsid w:val="744B6860"/>
    <w:rsid w:val="74BE8BC1"/>
    <w:rsid w:val="750BDF75"/>
    <w:rsid w:val="755C54D7"/>
    <w:rsid w:val="7653951F"/>
    <w:rsid w:val="768663C8"/>
    <w:rsid w:val="77651B68"/>
    <w:rsid w:val="7867897C"/>
    <w:rsid w:val="79577458"/>
    <w:rsid w:val="79FC2673"/>
    <w:rsid w:val="7B38B9C0"/>
    <w:rsid w:val="7B4797B2"/>
    <w:rsid w:val="7B4FB70E"/>
    <w:rsid w:val="7B6CA8A9"/>
    <w:rsid w:val="7CB895A0"/>
    <w:rsid w:val="7CBD8DCE"/>
    <w:rsid w:val="7D26DB8E"/>
    <w:rsid w:val="7E00F5C7"/>
    <w:rsid w:val="7E714A72"/>
    <w:rsid w:val="7EFE38DC"/>
    <w:rsid w:val="7F237CA4"/>
    <w:rsid w:val="7F2AC8A3"/>
    <w:rsid w:val="7F41D99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4EA3B9"/>
  <w15:docId w15:val="{B72500D9-F6CE-4158-BC5E-EDA3B254D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6"/>
        <w:szCs w:val="26"/>
        <w:lang w:val="vi-VN" w:eastAsia="ja-JP" w:bidi="ar-SA"/>
      </w:rPr>
    </w:rPrDefault>
    <w:pPrDefault>
      <w:pPr>
        <w:spacing w:after="160" w:line="25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3F6B"/>
    <w:pPr>
      <w:jc w:val="both"/>
    </w:pPr>
    <w:rPr>
      <w:rFonts w:ascii="Times New Roman" w:hAnsi="Times New Roman"/>
    </w:rPr>
  </w:style>
  <w:style w:type="paragraph" w:styleId="Heading1">
    <w:name w:val="heading 1"/>
    <w:basedOn w:val="Normal"/>
    <w:next w:val="Normal"/>
    <w:link w:val="Heading1Char"/>
    <w:uiPriority w:val="9"/>
    <w:qFormat/>
    <w:rsid w:val="007C4035"/>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954D12"/>
    <w:pPr>
      <w:keepNext/>
      <w:keepLines/>
      <w:spacing w:before="360" w:after="80"/>
      <w:outlineLvl w:val="1"/>
    </w:pPr>
    <w:rPr>
      <w:b/>
      <w:sz w:val="28"/>
      <w:szCs w:val="36"/>
    </w:rPr>
  </w:style>
  <w:style w:type="paragraph" w:styleId="Heading3">
    <w:name w:val="heading 3"/>
    <w:basedOn w:val="Normal"/>
    <w:next w:val="Normal"/>
    <w:link w:val="Heading3Char"/>
    <w:uiPriority w:val="9"/>
    <w:unhideWhenUsed/>
    <w:qFormat/>
    <w:rsid w:val="00954D12"/>
    <w:pPr>
      <w:keepNext/>
      <w:keepLines/>
      <w:spacing w:before="40" w:after="0"/>
      <w:outlineLvl w:val="2"/>
    </w:pPr>
    <w:rPr>
      <w:rFonts w:eastAsiaTheme="majorEastAsia" w:cstheme="majorBidi"/>
      <w:b/>
      <w:sz w:val="28"/>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EB42BB"/>
    <w:pPr>
      <w:spacing w:after="0" w:line="240" w:lineRule="auto"/>
      <w:jc w:val="center"/>
    </w:pPr>
    <w:rPr>
      <w:rFonts w:ascii=".VnTimeH" w:eastAsia="Times New Roman" w:hAnsi=".VnTimeH" w:cs="Times New Roman"/>
      <w:b/>
      <w:sz w:val="28"/>
      <w:szCs w:val="24"/>
      <w:lang w:val="en-US"/>
    </w:rPr>
  </w:style>
  <w:style w:type="character" w:customStyle="1" w:styleId="TitleChar">
    <w:name w:val="Title Char"/>
    <w:basedOn w:val="DefaultParagraphFont"/>
    <w:link w:val="Title"/>
    <w:uiPriority w:val="10"/>
    <w:rsid w:val="00EB42BB"/>
    <w:rPr>
      <w:rFonts w:ascii=".VnTimeH" w:eastAsia="Times New Roman" w:hAnsi=".VnTimeH"/>
      <w:b/>
      <w:bCs w:val="0"/>
      <w:sz w:val="28"/>
      <w:szCs w:val="24"/>
    </w:rPr>
  </w:style>
  <w:style w:type="paragraph" w:styleId="ListParagraph">
    <w:name w:val="List Paragraph"/>
    <w:basedOn w:val="Normal"/>
    <w:uiPriority w:val="34"/>
    <w:qFormat/>
    <w:rsid w:val="003E23BF"/>
    <w:pPr>
      <w:ind w:left="720"/>
      <w:contextualSpacing/>
    </w:pPr>
  </w:style>
  <w:style w:type="paragraph" w:styleId="NormalWeb">
    <w:name w:val="Normal (Web)"/>
    <w:basedOn w:val="Normal"/>
    <w:uiPriority w:val="99"/>
    <w:semiHidden/>
    <w:unhideWhenUsed/>
    <w:rsid w:val="001D7F29"/>
    <w:pPr>
      <w:spacing w:before="100" w:beforeAutospacing="1" w:after="100" w:afterAutospacing="1" w:line="240" w:lineRule="auto"/>
    </w:pPr>
    <w:rPr>
      <w:rFonts w:eastAsia="Times New Roman" w:cs="Times New Roman"/>
      <w:sz w:val="24"/>
      <w:szCs w:val="24"/>
      <w:lang w:val="en-US"/>
    </w:rPr>
  </w:style>
  <w:style w:type="character" w:customStyle="1" w:styleId="Heading1Char">
    <w:name w:val="Heading 1 Char"/>
    <w:basedOn w:val="DefaultParagraphFont"/>
    <w:link w:val="Heading1"/>
    <w:uiPriority w:val="9"/>
    <w:rsid w:val="007C4035"/>
    <w:rPr>
      <w:rFonts w:ascii="Times New Roman" w:eastAsiaTheme="majorEastAsia" w:hAnsi="Times New Roman" w:cstheme="majorBidi"/>
      <w:b/>
      <w:sz w:val="32"/>
      <w:szCs w:val="32"/>
    </w:rPr>
  </w:style>
  <w:style w:type="paragraph" w:styleId="TOCHeading">
    <w:name w:val="TOC Heading"/>
    <w:basedOn w:val="Heading1"/>
    <w:next w:val="Normal"/>
    <w:uiPriority w:val="39"/>
    <w:unhideWhenUsed/>
    <w:qFormat/>
    <w:rsid w:val="003E3EB8"/>
    <w:pPr>
      <w:spacing w:line="259" w:lineRule="auto"/>
      <w:outlineLvl w:val="9"/>
    </w:pPr>
    <w:rPr>
      <w:lang w:val="en-US"/>
    </w:rPr>
  </w:style>
  <w:style w:type="paragraph" w:styleId="TOC1">
    <w:name w:val="toc 1"/>
    <w:basedOn w:val="Normal"/>
    <w:next w:val="Normal"/>
    <w:autoRedefine/>
    <w:uiPriority w:val="39"/>
    <w:unhideWhenUsed/>
    <w:rsid w:val="003E3EB8"/>
    <w:pPr>
      <w:spacing w:after="100"/>
    </w:pPr>
  </w:style>
  <w:style w:type="character" w:styleId="Hyperlink">
    <w:name w:val="Hyperlink"/>
    <w:basedOn w:val="DefaultParagraphFont"/>
    <w:uiPriority w:val="99"/>
    <w:unhideWhenUsed/>
    <w:rsid w:val="003E3EB8"/>
    <w:rPr>
      <w:color w:val="0563C1" w:themeColor="hyperlink"/>
      <w:u w:val="single"/>
    </w:rPr>
  </w:style>
  <w:style w:type="paragraph" w:styleId="TOC2">
    <w:name w:val="toc 2"/>
    <w:basedOn w:val="Normal"/>
    <w:next w:val="Normal"/>
    <w:autoRedefine/>
    <w:uiPriority w:val="39"/>
    <w:unhideWhenUsed/>
    <w:rsid w:val="00B61AC9"/>
    <w:pPr>
      <w:spacing w:after="100"/>
      <w:ind w:left="260"/>
    </w:pPr>
  </w:style>
  <w:style w:type="paragraph" w:styleId="TOC3">
    <w:name w:val="toc 3"/>
    <w:basedOn w:val="Normal"/>
    <w:next w:val="Normal"/>
    <w:autoRedefine/>
    <w:uiPriority w:val="39"/>
    <w:unhideWhenUsed/>
    <w:rsid w:val="00A123DB"/>
    <w:pPr>
      <w:spacing w:after="100"/>
      <w:ind w:left="520"/>
    </w:pPr>
  </w:style>
  <w:style w:type="paragraph" w:styleId="Header">
    <w:name w:val="header"/>
    <w:basedOn w:val="Normal"/>
    <w:link w:val="HeaderChar"/>
    <w:uiPriority w:val="99"/>
    <w:unhideWhenUsed/>
    <w:rsid w:val="00A85B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5B2E"/>
    <w:rPr>
      <w:rFonts w:asciiTheme="majorHAnsi" w:eastAsia="Calibri" w:hAnsiTheme="majorHAnsi" w:cs="Calibri"/>
      <w:bCs w:val="0"/>
      <w:sz w:val="26"/>
      <w:szCs w:val="26"/>
      <w:lang w:val="vi-VN"/>
    </w:rPr>
  </w:style>
  <w:style w:type="paragraph" w:styleId="Footer">
    <w:name w:val="footer"/>
    <w:basedOn w:val="Normal"/>
    <w:link w:val="FooterChar"/>
    <w:uiPriority w:val="99"/>
    <w:unhideWhenUsed/>
    <w:rsid w:val="00A85B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5B2E"/>
    <w:rPr>
      <w:rFonts w:asciiTheme="majorHAnsi" w:eastAsia="Calibri" w:hAnsiTheme="majorHAnsi" w:cs="Calibri"/>
      <w:bCs w:val="0"/>
      <w:sz w:val="26"/>
      <w:szCs w:val="26"/>
      <w:lang w:val="vi-VN"/>
    </w:rPr>
  </w:style>
  <w:style w:type="paragraph" w:styleId="EndnoteText">
    <w:name w:val="endnote text"/>
    <w:basedOn w:val="Normal"/>
    <w:link w:val="EndnoteTextChar"/>
    <w:uiPriority w:val="99"/>
    <w:semiHidden/>
    <w:unhideWhenUsed/>
    <w:rsid w:val="00A85B2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5B2E"/>
    <w:rPr>
      <w:rFonts w:asciiTheme="majorHAnsi" w:eastAsia="Calibri" w:hAnsiTheme="majorHAnsi" w:cs="Calibri"/>
      <w:bCs w:val="0"/>
      <w:sz w:val="20"/>
      <w:szCs w:val="20"/>
      <w:lang w:val="vi-VN"/>
    </w:rPr>
  </w:style>
  <w:style w:type="character" w:styleId="EndnoteReference">
    <w:name w:val="endnote reference"/>
    <w:basedOn w:val="DefaultParagraphFont"/>
    <w:uiPriority w:val="99"/>
    <w:semiHidden/>
    <w:unhideWhenUsed/>
    <w:rsid w:val="00A85B2E"/>
    <w:rPr>
      <w:vertAlign w:val="superscript"/>
    </w:rPr>
  </w:style>
  <w:style w:type="character" w:customStyle="1" w:styleId="Heading3Char">
    <w:name w:val="Heading 3 Char"/>
    <w:basedOn w:val="DefaultParagraphFont"/>
    <w:link w:val="Heading3"/>
    <w:uiPriority w:val="9"/>
    <w:rsid w:val="00954D12"/>
    <w:rPr>
      <w:rFonts w:ascii="Times New Roman" w:eastAsiaTheme="majorEastAsia" w:hAnsi="Times New Roman" w:cstheme="majorBidi"/>
      <w:b/>
      <w:sz w:val="28"/>
      <w:szCs w:val="24"/>
    </w:rPr>
  </w:style>
  <w:style w:type="character" w:styleId="Strong">
    <w:name w:val="Strong"/>
    <w:basedOn w:val="DefaultParagraphFont"/>
    <w:uiPriority w:val="22"/>
    <w:qFormat/>
    <w:rsid w:val="00961CF6"/>
    <w:rPr>
      <w:b/>
      <w:bCs w:val="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C90D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3A0EFD"/>
    <w:rPr>
      <w:color w:val="605E5C"/>
      <w:shd w:val="clear" w:color="auto" w:fill="E1DFDD"/>
    </w:rPr>
  </w:style>
  <w:style w:type="character" w:customStyle="1" w:styleId="Heading2Char">
    <w:name w:val="Heading 2 Char"/>
    <w:basedOn w:val="DefaultParagraphFont"/>
    <w:link w:val="Heading2"/>
    <w:uiPriority w:val="9"/>
    <w:rsid w:val="00954D12"/>
    <w:rPr>
      <w:rFonts w:ascii="Times New Roman" w:hAnsi="Times New Roman"/>
      <w:b/>
      <w:sz w:val="28"/>
      <w:szCs w:val="36"/>
    </w:rPr>
  </w:style>
  <w:style w:type="character" w:styleId="FollowedHyperlink">
    <w:name w:val="FollowedHyperlink"/>
    <w:basedOn w:val="DefaultParagraphFont"/>
    <w:uiPriority w:val="99"/>
    <w:semiHidden/>
    <w:unhideWhenUsed/>
    <w:rsid w:val="007C621A"/>
    <w:rPr>
      <w:color w:val="954F72" w:themeColor="followedHyperlink"/>
      <w:u w:val="single"/>
    </w:rPr>
  </w:style>
  <w:style w:type="paragraph" w:customStyle="1" w:styleId="paragraph">
    <w:name w:val="paragraph"/>
    <w:basedOn w:val="Normal"/>
    <w:rsid w:val="00FC7406"/>
    <w:pPr>
      <w:spacing w:before="100" w:beforeAutospacing="1" w:after="100" w:afterAutospacing="1" w:line="240" w:lineRule="auto"/>
      <w:jc w:val="left"/>
    </w:pPr>
    <w:rPr>
      <w:rFonts w:eastAsia="Times New Roman" w:cs="Times New Roman"/>
      <w:sz w:val="24"/>
      <w:szCs w:val="24"/>
      <w:lang w:val="en-US" w:eastAsia="en-US"/>
    </w:rPr>
  </w:style>
  <w:style w:type="character" w:customStyle="1" w:styleId="normaltextrun">
    <w:name w:val="normaltextrun"/>
    <w:basedOn w:val="DefaultParagraphFont"/>
    <w:rsid w:val="00FC7406"/>
  </w:style>
  <w:style w:type="character" w:customStyle="1" w:styleId="eop">
    <w:name w:val="eop"/>
    <w:basedOn w:val="DefaultParagraphFont"/>
    <w:rsid w:val="00FC7406"/>
  </w:style>
  <w:style w:type="character" w:customStyle="1" w:styleId="wacimagecontainer">
    <w:name w:val="wacimagecontainer"/>
    <w:basedOn w:val="DefaultParagraphFont"/>
    <w:rsid w:val="00FC7406"/>
  </w:style>
  <w:style w:type="paragraph" w:styleId="FootnoteText">
    <w:name w:val="footnote text"/>
    <w:basedOn w:val="Normal"/>
    <w:link w:val="FootnoteTextChar"/>
    <w:uiPriority w:val="99"/>
    <w:semiHidden/>
    <w:unhideWhenUsed/>
    <w:rsid w:val="009D1E68"/>
    <w:pPr>
      <w:spacing w:after="0" w:line="240" w:lineRule="auto"/>
    </w:pPr>
    <w:rPr>
      <w:sz w:val="20"/>
      <w:szCs w:val="20"/>
    </w:rPr>
  </w:style>
  <w:style w:type="paragraph" w:styleId="Caption">
    <w:name w:val="caption"/>
    <w:basedOn w:val="Normal"/>
    <w:next w:val="Normal"/>
    <w:uiPriority w:val="35"/>
    <w:unhideWhenUsed/>
    <w:qFormat/>
    <w:rsid w:val="00FC7406"/>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4A7A75"/>
    <w:rPr>
      <w:color w:val="605E5C"/>
      <w:shd w:val="clear" w:color="auto" w:fill="E1DFDD"/>
    </w:rPr>
  </w:style>
  <w:style w:type="character" w:customStyle="1" w:styleId="FootnoteTextChar">
    <w:name w:val="Footnote Text Char"/>
    <w:basedOn w:val="DefaultParagraphFont"/>
    <w:link w:val="FootnoteText"/>
    <w:uiPriority w:val="99"/>
    <w:semiHidden/>
    <w:rsid w:val="009D1E68"/>
    <w:rPr>
      <w:rFonts w:ascii="Times New Roman" w:hAnsi="Times New Roman"/>
      <w:sz w:val="20"/>
      <w:szCs w:val="20"/>
    </w:rPr>
  </w:style>
  <w:style w:type="character" w:styleId="FootnoteReference">
    <w:name w:val="footnote reference"/>
    <w:basedOn w:val="DefaultParagraphFont"/>
    <w:uiPriority w:val="99"/>
    <w:semiHidden/>
    <w:unhideWhenUsed/>
    <w:rsid w:val="009D1E68"/>
    <w:rPr>
      <w:vertAlign w:val="superscript"/>
    </w:rPr>
  </w:style>
  <w:style w:type="paragraph" w:styleId="Bibliography">
    <w:name w:val="Bibliography"/>
    <w:basedOn w:val="Normal"/>
    <w:next w:val="Normal"/>
    <w:uiPriority w:val="37"/>
    <w:unhideWhenUsed/>
    <w:rsid w:val="009D1E68"/>
    <w:pPr>
      <w:tabs>
        <w:tab w:val="left" w:pos="384"/>
      </w:tabs>
      <w:spacing w:after="0" w:line="240" w:lineRule="auto"/>
      <w:ind w:left="384" w:hanging="384"/>
    </w:pPr>
  </w:style>
  <w:style w:type="character" w:customStyle="1" w:styleId="UnresolvedMention3">
    <w:name w:val="Unresolved Mention3"/>
    <w:basedOn w:val="DefaultParagraphFont"/>
    <w:uiPriority w:val="99"/>
    <w:semiHidden/>
    <w:unhideWhenUsed/>
    <w:rsid w:val="007A7A1F"/>
    <w:rPr>
      <w:color w:val="605E5C"/>
      <w:shd w:val="clear" w:color="auto" w:fill="E1DFDD"/>
    </w:rPr>
  </w:style>
  <w:style w:type="paragraph" w:styleId="HTMLPreformatted">
    <w:name w:val="HTML Preformatted"/>
    <w:basedOn w:val="Normal"/>
    <w:link w:val="HTMLPreformattedChar"/>
    <w:uiPriority w:val="99"/>
    <w:unhideWhenUsed/>
    <w:rsid w:val="00BC4E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BC4E52"/>
    <w:rPr>
      <w:rFonts w:ascii="Courier New" w:eastAsia="Times New Roman" w:hAnsi="Courier New" w:cs="Courier New"/>
      <w:sz w:val="20"/>
      <w:szCs w:val="20"/>
      <w:lang w:val="en-US" w:eastAsia="en-US"/>
    </w:rPr>
  </w:style>
  <w:style w:type="character" w:customStyle="1" w:styleId="cl">
    <w:name w:val="cl"/>
    <w:basedOn w:val="DefaultParagraphFont"/>
    <w:rsid w:val="00BC4E52"/>
  </w:style>
  <w:style w:type="character" w:customStyle="1" w:styleId="n">
    <w:name w:val="n"/>
    <w:basedOn w:val="DefaultParagraphFont"/>
    <w:rsid w:val="00BC4E52"/>
  </w:style>
  <w:style w:type="character" w:customStyle="1" w:styleId="o">
    <w:name w:val="o"/>
    <w:basedOn w:val="DefaultParagraphFont"/>
    <w:rsid w:val="00BC4E52"/>
  </w:style>
  <w:style w:type="character" w:customStyle="1" w:styleId="na">
    <w:name w:val="na"/>
    <w:basedOn w:val="DefaultParagraphFont"/>
    <w:rsid w:val="00BC4E52"/>
  </w:style>
  <w:style w:type="character" w:customStyle="1" w:styleId="k">
    <w:name w:val="k"/>
    <w:basedOn w:val="DefaultParagraphFont"/>
    <w:rsid w:val="00BC4E52"/>
  </w:style>
  <w:style w:type="character" w:customStyle="1" w:styleId="kd">
    <w:name w:val="kd"/>
    <w:basedOn w:val="DefaultParagraphFont"/>
    <w:rsid w:val="00BC4E52"/>
  </w:style>
  <w:style w:type="character" w:customStyle="1" w:styleId="nc">
    <w:name w:val="nc"/>
    <w:basedOn w:val="DefaultParagraphFont"/>
    <w:rsid w:val="00BC4E52"/>
  </w:style>
  <w:style w:type="character" w:customStyle="1" w:styleId="kt">
    <w:name w:val="kt"/>
    <w:basedOn w:val="DefaultParagraphFont"/>
    <w:rsid w:val="00BC4E52"/>
  </w:style>
  <w:style w:type="character" w:customStyle="1" w:styleId="mf">
    <w:name w:val="mf"/>
    <w:basedOn w:val="DefaultParagraphFont"/>
    <w:rsid w:val="00BC4E52"/>
  </w:style>
  <w:style w:type="character" w:customStyle="1" w:styleId="mi">
    <w:name w:val="mi"/>
    <w:basedOn w:val="DefaultParagraphFont"/>
    <w:rsid w:val="00BC4E52"/>
  </w:style>
  <w:style w:type="character" w:customStyle="1" w:styleId="nd">
    <w:name w:val="nd"/>
    <w:basedOn w:val="DefaultParagraphFont"/>
    <w:rsid w:val="00BC4E52"/>
  </w:style>
  <w:style w:type="character" w:customStyle="1" w:styleId="nf">
    <w:name w:val="nf"/>
    <w:basedOn w:val="DefaultParagraphFont"/>
    <w:rsid w:val="00BC4E52"/>
  </w:style>
  <w:style w:type="character" w:customStyle="1" w:styleId="c1">
    <w:name w:val="c1"/>
    <w:basedOn w:val="DefaultParagraphFont"/>
    <w:rsid w:val="00BC4E52"/>
  </w:style>
  <w:style w:type="character" w:customStyle="1" w:styleId="kc">
    <w:name w:val="kc"/>
    <w:basedOn w:val="DefaultParagraphFont"/>
    <w:rsid w:val="00BC4E52"/>
  </w:style>
  <w:style w:type="character" w:customStyle="1" w:styleId="mord">
    <w:name w:val="mord"/>
    <w:basedOn w:val="DefaultParagraphFont"/>
    <w:rsid w:val="00EB2B59"/>
  </w:style>
  <w:style w:type="character" w:customStyle="1" w:styleId="vlist-s">
    <w:name w:val="vlist-s"/>
    <w:basedOn w:val="DefaultParagraphFont"/>
    <w:rsid w:val="00EB2B59"/>
  </w:style>
  <w:style w:type="character" w:customStyle="1" w:styleId="mrel">
    <w:name w:val="mrel"/>
    <w:basedOn w:val="DefaultParagraphFont"/>
    <w:rsid w:val="00EB2B59"/>
  </w:style>
  <w:style w:type="character" w:customStyle="1" w:styleId="mbin">
    <w:name w:val="mbin"/>
    <w:basedOn w:val="DefaultParagraphFont"/>
    <w:rsid w:val="00EB2B59"/>
  </w:style>
  <w:style w:type="character" w:customStyle="1" w:styleId="minner">
    <w:name w:val="minner"/>
    <w:basedOn w:val="DefaultParagraphFont"/>
    <w:rsid w:val="00EB2B59"/>
  </w:style>
  <w:style w:type="character" w:customStyle="1" w:styleId="katex-mathml">
    <w:name w:val="katex-mathml"/>
    <w:basedOn w:val="DefaultParagraphFont"/>
    <w:rsid w:val="00EB2B59"/>
  </w:style>
  <w:style w:type="character" w:styleId="PlaceholderText">
    <w:name w:val="Placeholder Text"/>
    <w:basedOn w:val="DefaultParagraphFont"/>
    <w:uiPriority w:val="99"/>
    <w:semiHidden/>
    <w:rsid w:val="00B41D62"/>
    <w:rPr>
      <w:color w:val="666666"/>
    </w:rPr>
  </w:style>
  <w:style w:type="character" w:customStyle="1" w:styleId="UnresolvedMention4">
    <w:name w:val="Unresolved Mention4"/>
    <w:basedOn w:val="DefaultParagraphFont"/>
    <w:uiPriority w:val="99"/>
    <w:semiHidden/>
    <w:unhideWhenUsed/>
    <w:rsid w:val="00095D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881545">
      <w:bodyDiv w:val="1"/>
      <w:marLeft w:val="0"/>
      <w:marRight w:val="0"/>
      <w:marTop w:val="0"/>
      <w:marBottom w:val="0"/>
      <w:divBdr>
        <w:top w:val="none" w:sz="0" w:space="0" w:color="auto"/>
        <w:left w:val="none" w:sz="0" w:space="0" w:color="auto"/>
        <w:bottom w:val="none" w:sz="0" w:space="0" w:color="auto"/>
        <w:right w:val="none" w:sz="0" w:space="0" w:color="auto"/>
      </w:divBdr>
    </w:div>
    <w:div w:id="30614215">
      <w:bodyDiv w:val="1"/>
      <w:marLeft w:val="0"/>
      <w:marRight w:val="0"/>
      <w:marTop w:val="0"/>
      <w:marBottom w:val="0"/>
      <w:divBdr>
        <w:top w:val="none" w:sz="0" w:space="0" w:color="auto"/>
        <w:left w:val="none" w:sz="0" w:space="0" w:color="auto"/>
        <w:bottom w:val="none" w:sz="0" w:space="0" w:color="auto"/>
        <w:right w:val="none" w:sz="0" w:space="0" w:color="auto"/>
      </w:divBdr>
    </w:div>
    <w:div w:id="39089055">
      <w:bodyDiv w:val="1"/>
      <w:marLeft w:val="0"/>
      <w:marRight w:val="0"/>
      <w:marTop w:val="0"/>
      <w:marBottom w:val="0"/>
      <w:divBdr>
        <w:top w:val="none" w:sz="0" w:space="0" w:color="auto"/>
        <w:left w:val="none" w:sz="0" w:space="0" w:color="auto"/>
        <w:bottom w:val="none" w:sz="0" w:space="0" w:color="auto"/>
        <w:right w:val="none" w:sz="0" w:space="0" w:color="auto"/>
      </w:divBdr>
    </w:div>
    <w:div w:id="41947839">
      <w:bodyDiv w:val="1"/>
      <w:marLeft w:val="0"/>
      <w:marRight w:val="0"/>
      <w:marTop w:val="0"/>
      <w:marBottom w:val="0"/>
      <w:divBdr>
        <w:top w:val="none" w:sz="0" w:space="0" w:color="auto"/>
        <w:left w:val="none" w:sz="0" w:space="0" w:color="auto"/>
        <w:bottom w:val="none" w:sz="0" w:space="0" w:color="auto"/>
        <w:right w:val="none" w:sz="0" w:space="0" w:color="auto"/>
      </w:divBdr>
    </w:div>
    <w:div w:id="57672662">
      <w:bodyDiv w:val="1"/>
      <w:marLeft w:val="0"/>
      <w:marRight w:val="0"/>
      <w:marTop w:val="0"/>
      <w:marBottom w:val="0"/>
      <w:divBdr>
        <w:top w:val="none" w:sz="0" w:space="0" w:color="auto"/>
        <w:left w:val="none" w:sz="0" w:space="0" w:color="auto"/>
        <w:bottom w:val="none" w:sz="0" w:space="0" w:color="auto"/>
        <w:right w:val="none" w:sz="0" w:space="0" w:color="auto"/>
      </w:divBdr>
    </w:div>
    <w:div w:id="57672745">
      <w:bodyDiv w:val="1"/>
      <w:marLeft w:val="0"/>
      <w:marRight w:val="0"/>
      <w:marTop w:val="0"/>
      <w:marBottom w:val="0"/>
      <w:divBdr>
        <w:top w:val="none" w:sz="0" w:space="0" w:color="auto"/>
        <w:left w:val="none" w:sz="0" w:space="0" w:color="auto"/>
        <w:bottom w:val="none" w:sz="0" w:space="0" w:color="auto"/>
        <w:right w:val="none" w:sz="0" w:space="0" w:color="auto"/>
      </w:divBdr>
    </w:div>
    <w:div w:id="62915708">
      <w:bodyDiv w:val="1"/>
      <w:marLeft w:val="0"/>
      <w:marRight w:val="0"/>
      <w:marTop w:val="0"/>
      <w:marBottom w:val="0"/>
      <w:divBdr>
        <w:top w:val="none" w:sz="0" w:space="0" w:color="auto"/>
        <w:left w:val="none" w:sz="0" w:space="0" w:color="auto"/>
        <w:bottom w:val="none" w:sz="0" w:space="0" w:color="auto"/>
        <w:right w:val="none" w:sz="0" w:space="0" w:color="auto"/>
      </w:divBdr>
      <w:divsChild>
        <w:div w:id="51774815">
          <w:marLeft w:val="0"/>
          <w:marRight w:val="0"/>
          <w:marTop w:val="0"/>
          <w:marBottom w:val="0"/>
          <w:divBdr>
            <w:top w:val="none" w:sz="0" w:space="0" w:color="auto"/>
            <w:left w:val="none" w:sz="0" w:space="0" w:color="auto"/>
            <w:bottom w:val="none" w:sz="0" w:space="0" w:color="auto"/>
            <w:right w:val="none" w:sz="0" w:space="0" w:color="auto"/>
          </w:divBdr>
        </w:div>
        <w:div w:id="68771253">
          <w:marLeft w:val="0"/>
          <w:marRight w:val="0"/>
          <w:marTop w:val="0"/>
          <w:marBottom w:val="0"/>
          <w:divBdr>
            <w:top w:val="none" w:sz="0" w:space="0" w:color="auto"/>
            <w:left w:val="none" w:sz="0" w:space="0" w:color="auto"/>
            <w:bottom w:val="none" w:sz="0" w:space="0" w:color="auto"/>
            <w:right w:val="none" w:sz="0" w:space="0" w:color="auto"/>
          </w:divBdr>
        </w:div>
        <w:div w:id="199167185">
          <w:marLeft w:val="0"/>
          <w:marRight w:val="0"/>
          <w:marTop w:val="0"/>
          <w:marBottom w:val="0"/>
          <w:divBdr>
            <w:top w:val="none" w:sz="0" w:space="0" w:color="auto"/>
            <w:left w:val="none" w:sz="0" w:space="0" w:color="auto"/>
            <w:bottom w:val="none" w:sz="0" w:space="0" w:color="auto"/>
            <w:right w:val="none" w:sz="0" w:space="0" w:color="auto"/>
          </w:divBdr>
        </w:div>
        <w:div w:id="306862300">
          <w:marLeft w:val="0"/>
          <w:marRight w:val="0"/>
          <w:marTop w:val="0"/>
          <w:marBottom w:val="0"/>
          <w:divBdr>
            <w:top w:val="none" w:sz="0" w:space="0" w:color="auto"/>
            <w:left w:val="none" w:sz="0" w:space="0" w:color="auto"/>
            <w:bottom w:val="none" w:sz="0" w:space="0" w:color="auto"/>
            <w:right w:val="none" w:sz="0" w:space="0" w:color="auto"/>
          </w:divBdr>
        </w:div>
        <w:div w:id="332344215">
          <w:marLeft w:val="0"/>
          <w:marRight w:val="0"/>
          <w:marTop w:val="0"/>
          <w:marBottom w:val="0"/>
          <w:divBdr>
            <w:top w:val="none" w:sz="0" w:space="0" w:color="auto"/>
            <w:left w:val="none" w:sz="0" w:space="0" w:color="auto"/>
            <w:bottom w:val="none" w:sz="0" w:space="0" w:color="auto"/>
            <w:right w:val="none" w:sz="0" w:space="0" w:color="auto"/>
          </w:divBdr>
          <w:divsChild>
            <w:div w:id="265119935">
              <w:marLeft w:val="0"/>
              <w:marRight w:val="0"/>
              <w:marTop w:val="0"/>
              <w:marBottom w:val="0"/>
              <w:divBdr>
                <w:top w:val="none" w:sz="0" w:space="0" w:color="auto"/>
                <w:left w:val="none" w:sz="0" w:space="0" w:color="auto"/>
                <w:bottom w:val="none" w:sz="0" w:space="0" w:color="auto"/>
                <w:right w:val="none" w:sz="0" w:space="0" w:color="auto"/>
              </w:divBdr>
            </w:div>
            <w:div w:id="458914746">
              <w:marLeft w:val="0"/>
              <w:marRight w:val="0"/>
              <w:marTop w:val="0"/>
              <w:marBottom w:val="0"/>
              <w:divBdr>
                <w:top w:val="none" w:sz="0" w:space="0" w:color="auto"/>
                <w:left w:val="none" w:sz="0" w:space="0" w:color="auto"/>
                <w:bottom w:val="none" w:sz="0" w:space="0" w:color="auto"/>
                <w:right w:val="none" w:sz="0" w:space="0" w:color="auto"/>
              </w:divBdr>
            </w:div>
            <w:div w:id="463275915">
              <w:marLeft w:val="0"/>
              <w:marRight w:val="0"/>
              <w:marTop w:val="0"/>
              <w:marBottom w:val="0"/>
              <w:divBdr>
                <w:top w:val="none" w:sz="0" w:space="0" w:color="auto"/>
                <w:left w:val="none" w:sz="0" w:space="0" w:color="auto"/>
                <w:bottom w:val="none" w:sz="0" w:space="0" w:color="auto"/>
                <w:right w:val="none" w:sz="0" w:space="0" w:color="auto"/>
              </w:divBdr>
            </w:div>
            <w:div w:id="682321401">
              <w:marLeft w:val="0"/>
              <w:marRight w:val="0"/>
              <w:marTop w:val="0"/>
              <w:marBottom w:val="0"/>
              <w:divBdr>
                <w:top w:val="none" w:sz="0" w:space="0" w:color="auto"/>
                <w:left w:val="none" w:sz="0" w:space="0" w:color="auto"/>
                <w:bottom w:val="none" w:sz="0" w:space="0" w:color="auto"/>
                <w:right w:val="none" w:sz="0" w:space="0" w:color="auto"/>
              </w:divBdr>
            </w:div>
            <w:div w:id="1152334032">
              <w:marLeft w:val="0"/>
              <w:marRight w:val="0"/>
              <w:marTop w:val="0"/>
              <w:marBottom w:val="0"/>
              <w:divBdr>
                <w:top w:val="none" w:sz="0" w:space="0" w:color="auto"/>
                <w:left w:val="none" w:sz="0" w:space="0" w:color="auto"/>
                <w:bottom w:val="none" w:sz="0" w:space="0" w:color="auto"/>
                <w:right w:val="none" w:sz="0" w:space="0" w:color="auto"/>
              </w:divBdr>
            </w:div>
            <w:div w:id="1232540973">
              <w:marLeft w:val="0"/>
              <w:marRight w:val="0"/>
              <w:marTop w:val="0"/>
              <w:marBottom w:val="0"/>
              <w:divBdr>
                <w:top w:val="none" w:sz="0" w:space="0" w:color="auto"/>
                <w:left w:val="none" w:sz="0" w:space="0" w:color="auto"/>
                <w:bottom w:val="none" w:sz="0" w:space="0" w:color="auto"/>
                <w:right w:val="none" w:sz="0" w:space="0" w:color="auto"/>
              </w:divBdr>
            </w:div>
            <w:div w:id="1800562522">
              <w:marLeft w:val="0"/>
              <w:marRight w:val="0"/>
              <w:marTop w:val="0"/>
              <w:marBottom w:val="0"/>
              <w:divBdr>
                <w:top w:val="none" w:sz="0" w:space="0" w:color="auto"/>
                <w:left w:val="none" w:sz="0" w:space="0" w:color="auto"/>
                <w:bottom w:val="none" w:sz="0" w:space="0" w:color="auto"/>
                <w:right w:val="none" w:sz="0" w:space="0" w:color="auto"/>
              </w:divBdr>
            </w:div>
            <w:div w:id="2142528127">
              <w:marLeft w:val="0"/>
              <w:marRight w:val="0"/>
              <w:marTop w:val="0"/>
              <w:marBottom w:val="0"/>
              <w:divBdr>
                <w:top w:val="none" w:sz="0" w:space="0" w:color="auto"/>
                <w:left w:val="none" w:sz="0" w:space="0" w:color="auto"/>
                <w:bottom w:val="none" w:sz="0" w:space="0" w:color="auto"/>
                <w:right w:val="none" w:sz="0" w:space="0" w:color="auto"/>
              </w:divBdr>
            </w:div>
          </w:divsChild>
        </w:div>
        <w:div w:id="375393721">
          <w:marLeft w:val="0"/>
          <w:marRight w:val="0"/>
          <w:marTop w:val="0"/>
          <w:marBottom w:val="0"/>
          <w:divBdr>
            <w:top w:val="none" w:sz="0" w:space="0" w:color="auto"/>
            <w:left w:val="none" w:sz="0" w:space="0" w:color="auto"/>
            <w:bottom w:val="none" w:sz="0" w:space="0" w:color="auto"/>
            <w:right w:val="none" w:sz="0" w:space="0" w:color="auto"/>
          </w:divBdr>
        </w:div>
        <w:div w:id="430005443">
          <w:marLeft w:val="0"/>
          <w:marRight w:val="0"/>
          <w:marTop w:val="0"/>
          <w:marBottom w:val="0"/>
          <w:divBdr>
            <w:top w:val="none" w:sz="0" w:space="0" w:color="auto"/>
            <w:left w:val="none" w:sz="0" w:space="0" w:color="auto"/>
            <w:bottom w:val="none" w:sz="0" w:space="0" w:color="auto"/>
            <w:right w:val="none" w:sz="0" w:space="0" w:color="auto"/>
          </w:divBdr>
        </w:div>
        <w:div w:id="458232396">
          <w:marLeft w:val="0"/>
          <w:marRight w:val="0"/>
          <w:marTop w:val="0"/>
          <w:marBottom w:val="0"/>
          <w:divBdr>
            <w:top w:val="none" w:sz="0" w:space="0" w:color="auto"/>
            <w:left w:val="none" w:sz="0" w:space="0" w:color="auto"/>
            <w:bottom w:val="none" w:sz="0" w:space="0" w:color="auto"/>
            <w:right w:val="none" w:sz="0" w:space="0" w:color="auto"/>
          </w:divBdr>
        </w:div>
        <w:div w:id="791368457">
          <w:marLeft w:val="0"/>
          <w:marRight w:val="0"/>
          <w:marTop w:val="0"/>
          <w:marBottom w:val="0"/>
          <w:divBdr>
            <w:top w:val="none" w:sz="0" w:space="0" w:color="auto"/>
            <w:left w:val="none" w:sz="0" w:space="0" w:color="auto"/>
            <w:bottom w:val="none" w:sz="0" w:space="0" w:color="auto"/>
            <w:right w:val="none" w:sz="0" w:space="0" w:color="auto"/>
          </w:divBdr>
        </w:div>
        <w:div w:id="949435458">
          <w:marLeft w:val="0"/>
          <w:marRight w:val="0"/>
          <w:marTop w:val="0"/>
          <w:marBottom w:val="0"/>
          <w:divBdr>
            <w:top w:val="none" w:sz="0" w:space="0" w:color="auto"/>
            <w:left w:val="none" w:sz="0" w:space="0" w:color="auto"/>
            <w:bottom w:val="none" w:sz="0" w:space="0" w:color="auto"/>
            <w:right w:val="none" w:sz="0" w:space="0" w:color="auto"/>
          </w:divBdr>
        </w:div>
        <w:div w:id="1209878991">
          <w:marLeft w:val="0"/>
          <w:marRight w:val="0"/>
          <w:marTop w:val="0"/>
          <w:marBottom w:val="0"/>
          <w:divBdr>
            <w:top w:val="none" w:sz="0" w:space="0" w:color="auto"/>
            <w:left w:val="none" w:sz="0" w:space="0" w:color="auto"/>
            <w:bottom w:val="none" w:sz="0" w:space="0" w:color="auto"/>
            <w:right w:val="none" w:sz="0" w:space="0" w:color="auto"/>
          </w:divBdr>
        </w:div>
        <w:div w:id="1246914189">
          <w:marLeft w:val="0"/>
          <w:marRight w:val="0"/>
          <w:marTop w:val="0"/>
          <w:marBottom w:val="0"/>
          <w:divBdr>
            <w:top w:val="none" w:sz="0" w:space="0" w:color="auto"/>
            <w:left w:val="none" w:sz="0" w:space="0" w:color="auto"/>
            <w:bottom w:val="none" w:sz="0" w:space="0" w:color="auto"/>
            <w:right w:val="none" w:sz="0" w:space="0" w:color="auto"/>
          </w:divBdr>
        </w:div>
        <w:div w:id="1295796913">
          <w:marLeft w:val="0"/>
          <w:marRight w:val="0"/>
          <w:marTop w:val="0"/>
          <w:marBottom w:val="0"/>
          <w:divBdr>
            <w:top w:val="none" w:sz="0" w:space="0" w:color="auto"/>
            <w:left w:val="none" w:sz="0" w:space="0" w:color="auto"/>
            <w:bottom w:val="none" w:sz="0" w:space="0" w:color="auto"/>
            <w:right w:val="none" w:sz="0" w:space="0" w:color="auto"/>
          </w:divBdr>
        </w:div>
        <w:div w:id="1372539139">
          <w:marLeft w:val="0"/>
          <w:marRight w:val="0"/>
          <w:marTop w:val="0"/>
          <w:marBottom w:val="0"/>
          <w:divBdr>
            <w:top w:val="none" w:sz="0" w:space="0" w:color="auto"/>
            <w:left w:val="none" w:sz="0" w:space="0" w:color="auto"/>
            <w:bottom w:val="none" w:sz="0" w:space="0" w:color="auto"/>
            <w:right w:val="none" w:sz="0" w:space="0" w:color="auto"/>
          </w:divBdr>
        </w:div>
        <w:div w:id="1415937785">
          <w:marLeft w:val="0"/>
          <w:marRight w:val="0"/>
          <w:marTop w:val="0"/>
          <w:marBottom w:val="0"/>
          <w:divBdr>
            <w:top w:val="none" w:sz="0" w:space="0" w:color="auto"/>
            <w:left w:val="none" w:sz="0" w:space="0" w:color="auto"/>
            <w:bottom w:val="none" w:sz="0" w:space="0" w:color="auto"/>
            <w:right w:val="none" w:sz="0" w:space="0" w:color="auto"/>
          </w:divBdr>
        </w:div>
        <w:div w:id="2088114075">
          <w:marLeft w:val="0"/>
          <w:marRight w:val="0"/>
          <w:marTop w:val="0"/>
          <w:marBottom w:val="0"/>
          <w:divBdr>
            <w:top w:val="none" w:sz="0" w:space="0" w:color="auto"/>
            <w:left w:val="none" w:sz="0" w:space="0" w:color="auto"/>
            <w:bottom w:val="none" w:sz="0" w:space="0" w:color="auto"/>
            <w:right w:val="none" w:sz="0" w:space="0" w:color="auto"/>
          </w:divBdr>
        </w:div>
      </w:divsChild>
    </w:div>
    <w:div w:id="64256842">
      <w:bodyDiv w:val="1"/>
      <w:marLeft w:val="0"/>
      <w:marRight w:val="0"/>
      <w:marTop w:val="0"/>
      <w:marBottom w:val="0"/>
      <w:divBdr>
        <w:top w:val="none" w:sz="0" w:space="0" w:color="auto"/>
        <w:left w:val="none" w:sz="0" w:space="0" w:color="auto"/>
        <w:bottom w:val="none" w:sz="0" w:space="0" w:color="auto"/>
        <w:right w:val="none" w:sz="0" w:space="0" w:color="auto"/>
      </w:divBdr>
      <w:divsChild>
        <w:div w:id="1709069703">
          <w:marLeft w:val="0"/>
          <w:marRight w:val="0"/>
          <w:marTop w:val="0"/>
          <w:marBottom w:val="0"/>
          <w:divBdr>
            <w:top w:val="single" w:sz="2" w:space="0" w:color="E3E3E3"/>
            <w:left w:val="single" w:sz="2" w:space="0" w:color="E3E3E3"/>
            <w:bottom w:val="single" w:sz="2" w:space="0" w:color="E3E3E3"/>
            <w:right w:val="single" w:sz="2" w:space="0" w:color="E3E3E3"/>
          </w:divBdr>
          <w:divsChild>
            <w:div w:id="998189428">
              <w:marLeft w:val="0"/>
              <w:marRight w:val="0"/>
              <w:marTop w:val="100"/>
              <w:marBottom w:val="100"/>
              <w:divBdr>
                <w:top w:val="single" w:sz="2" w:space="0" w:color="E3E3E3"/>
                <w:left w:val="single" w:sz="2" w:space="0" w:color="E3E3E3"/>
                <w:bottom w:val="single" w:sz="2" w:space="0" w:color="E3E3E3"/>
                <w:right w:val="single" w:sz="2" w:space="0" w:color="E3E3E3"/>
              </w:divBdr>
              <w:divsChild>
                <w:div w:id="476338284">
                  <w:marLeft w:val="0"/>
                  <w:marRight w:val="0"/>
                  <w:marTop w:val="0"/>
                  <w:marBottom w:val="0"/>
                  <w:divBdr>
                    <w:top w:val="single" w:sz="2" w:space="0" w:color="E3E3E3"/>
                    <w:left w:val="single" w:sz="2" w:space="0" w:color="E3E3E3"/>
                    <w:bottom w:val="single" w:sz="2" w:space="0" w:color="E3E3E3"/>
                    <w:right w:val="single" w:sz="2" w:space="0" w:color="E3E3E3"/>
                  </w:divBdr>
                  <w:divsChild>
                    <w:div w:id="1323045830">
                      <w:marLeft w:val="0"/>
                      <w:marRight w:val="0"/>
                      <w:marTop w:val="0"/>
                      <w:marBottom w:val="0"/>
                      <w:divBdr>
                        <w:top w:val="single" w:sz="2" w:space="0" w:color="E3E3E3"/>
                        <w:left w:val="single" w:sz="2" w:space="0" w:color="E3E3E3"/>
                        <w:bottom w:val="single" w:sz="2" w:space="0" w:color="E3E3E3"/>
                        <w:right w:val="single" w:sz="2" w:space="0" w:color="E3E3E3"/>
                      </w:divBdr>
                      <w:divsChild>
                        <w:div w:id="1722746746">
                          <w:marLeft w:val="0"/>
                          <w:marRight w:val="0"/>
                          <w:marTop w:val="0"/>
                          <w:marBottom w:val="0"/>
                          <w:divBdr>
                            <w:top w:val="single" w:sz="2" w:space="0" w:color="E3E3E3"/>
                            <w:left w:val="single" w:sz="2" w:space="0" w:color="E3E3E3"/>
                            <w:bottom w:val="single" w:sz="2" w:space="0" w:color="E3E3E3"/>
                            <w:right w:val="single" w:sz="2" w:space="0" w:color="E3E3E3"/>
                          </w:divBdr>
                          <w:divsChild>
                            <w:div w:id="1061094977">
                              <w:marLeft w:val="0"/>
                              <w:marRight w:val="0"/>
                              <w:marTop w:val="0"/>
                              <w:marBottom w:val="0"/>
                              <w:divBdr>
                                <w:top w:val="single" w:sz="2" w:space="0" w:color="E3E3E3"/>
                                <w:left w:val="single" w:sz="2" w:space="0" w:color="E3E3E3"/>
                                <w:bottom w:val="single" w:sz="2" w:space="0" w:color="E3E3E3"/>
                                <w:right w:val="single" w:sz="2" w:space="0" w:color="E3E3E3"/>
                              </w:divBdr>
                              <w:divsChild>
                                <w:div w:id="1198545824">
                                  <w:marLeft w:val="0"/>
                                  <w:marRight w:val="0"/>
                                  <w:marTop w:val="0"/>
                                  <w:marBottom w:val="0"/>
                                  <w:divBdr>
                                    <w:top w:val="single" w:sz="2" w:space="0" w:color="E3E3E3"/>
                                    <w:left w:val="single" w:sz="2" w:space="0" w:color="E3E3E3"/>
                                    <w:bottom w:val="single" w:sz="2" w:space="0" w:color="E3E3E3"/>
                                    <w:right w:val="single" w:sz="2" w:space="0" w:color="E3E3E3"/>
                                  </w:divBdr>
                                  <w:divsChild>
                                    <w:div w:id="21117761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74595480">
      <w:bodyDiv w:val="1"/>
      <w:marLeft w:val="0"/>
      <w:marRight w:val="0"/>
      <w:marTop w:val="0"/>
      <w:marBottom w:val="0"/>
      <w:divBdr>
        <w:top w:val="none" w:sz="0" w:space="0" w:color="auto"/>
        <w:left w:val="none" w:sz="0" w:space="0" w:color="auto"/>
        <w:bottom w:val="none" w:sz="0" w:space="0" w:color="auto"/>
        <w:right w:val="none" w:sz="0" w:space="0" w:color="auto"/>
      </w:divBdr>
    </w:div>
    <w:div w:id="77681118">
      <w:bodyDiv w:val="1"/>
      <w:marLeft w:val="0"/>
      <w:marRight w:val="0"/>
      <w:marTop w:val="0"/>
      <w:marBottom w:val="0"/>
      <w:divBdr>
        <w:top w:val="none" w:sz="0" w:space="0" w:color="auto"/>
        <w:left w:val="none" w:sz="0" w:space="0" w:color="auto"/>
        <w:bottom w:val="none" w:sz="0" w:space="0" w:color="auto"/>
        <w:right w:val="none" w:sz="0" w:space="0" w:color="auto"/>
      </w:divBdr>
    </w:div>
    <w:div w:id="139077342">
      <w:bodyDiv w:val="1"/>
      <w:marLeft w:val="0"/>
      <w:marRight w:val="0"/>
      <w:marTop w:val="0"/>
      <w:marBottom w:val="0"/>
      <w:divBdr>
        <w:top w:val="none" w:sz="0" w:space="0" w:color="auto"/>
        <w:left w:val="none" w:sz="0" w:space="0" w:color="auto"/>
        <w:bottom w:val="none" w:sz="0" w:space="0" w:color="auto"/>
        <w:right w:val="none" w:sz="0" w:space="0" w:color="auto"/>
      </w:divBdr>
    </w:div>
    <w:div w:id="148711797">
      <w:bodyDiv w:val="1"/>
      <w:marLeft w:val="0"/>
      <w:marRight w:val="0"/>
      <w:marTop w:val="0"/>
      <w:marBottom w:val="0"/>
      <w:divBdr>
        <w:top w:val="none" w:sz="0" w:space="0" w:color="auto"/>
        <w:left w:val="none" w:sz="0" w:space="0" w:color="auto"/>
        <w:bottom w:val="none" w:sz="0" w:space="0" w:color="auto"/>
        <w:right w:val="none" w:sz="0" w:space="0" w:color="auto"/>
      </w:divBdr>
      <w:divsChild>
        <w:div w:id="8416250">
          <w:marLeft w:val="0"/>
          <w:marRight w:val="0"/>
          <w:marTop w:val="0"/>
          <w:marBottom w:val="0"/>
          <w:divBdr>
            <w:top w:val="none" w:sz="0" w:space="0" w:color="auto"/>
            <w:left w:val="none" w:sz="0" w:space="0" w:color="auto"/>
            <w:bottom w:val="none" w:sz="0" w:space="0" w:color="auto"/>
            <w:right w:val="none" w:sz="0" w:space="0" w:color="auto"/>
          </w:divBdr>
          <w:divsChild>
            <w:div w:id="1422877436">
              <w:marLeft w:val="0"/>
              <w:marRight w:val="0"/>
              <w:marTop w:val="0"/>
              <w:marBottom w:val="0"/>
              <w:divBdr>
                <w:top w:val="none" w:sz="0" w:space="0" w:color="auto"/>
                <w:left w:val="none" w:sz="0" w:space="0" w:color="auto"/>
                <w:bottom w:val="none" w:sz="0" w:space="0" w:color="auto"/>
                <w:right w:val="none" w:sz="0" w:space="0" w:color="auto"/>
              </w:divBdr>
              <w:divsChild>
                <w:div w:id="110101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93464">
      <w:bodyDiv w:val="1"/>
      <w:marLeft w:val="0"/>
      <w:marRight w:val="0"/>
      <w:marTop w:val="0"/>
      <w:marBottom w:val="0"/>
      <w:divBdr>
        <w:top w:val="none" w:sz="0" w:space="0" w:color="auto"/>
        <w:left w:val="none" w:sz="0" w:space="0" w:color="auto"/>
        <w:bottom w:val="none" w:sz="0" w:space="0" w:color="auto"/>
        <w:right w:val="none" w:sz="0" w:space="0" w:color="auto"/>
      </w:divBdr>
    </w:div>
    <w:div w:id="157696499">
      <w:bodyDiv w:val="1"/>
      <w:marLeft w:val="0"/>
      <w:marRight w:val="0"/>
      <w:marTop w:val="0"/>
      <w:marBottom w:val="0"/>
      <w:divBdr>
        <w:top w:val="none" w:sz="0" w:space="0" w:color="auto"/>
        <w:left w:val="none" w:sz="0" w:space="0" w:color="auto"/>
        <w:bottom w:val="none" w:sz="0" w:space="0" w:color="auto"/>
        <w:right w:val="none" w:sz="0" w:space="0" w:color="auto"/>
      </w:divBdr>
    </w:div>
    <w:div w:id="190653678">
      <w:bodyDiv w:val="1"/>
      <w:marLeft w:val="0"/>
      <w:marRight w:val="0"/>
      <w:marTop w:val="0"/>
      <w:marBottom w:val="0"/>
      <w:divBdr>
        <w:top w:val="none" w:sz="0" w:space="0" w:color="auto"/>
        <w:left w:val="none" w:sz="0" w:space="0" w:color="auto"/>
        <w:bottom w:val="none" w:sz="0" w:space="0" w:color="auto"/>
        <w:right w:val="none" w:sz="0" w:space="0" w:color="auto"/>
      </w:divBdr>
    </w:div>
    <w:div w:id="192575676">
      <w:bodyDiv w:val="1"/>
      <w:marLeft w:val="0"/>
      <w:marRight w:val="0"/>
      <w:marTop w:val="0"/>
      <w:marBottom w:val="0"/>
      <w:divBdr>
        <w:top w:val="none" w:sz="0" w:space="0" w:color="auto"/>
        <w:left w:val="none" w:sz="0" w:space="0" w:color="auto"/>
        <w:bottom w:val="none" w:sz="0" w:space="0" w:color="auto"/>
        <w:right w:val="none" w:sz="0" w:space="0" w:color="auto"/>
      </w:divBdr>
    </w:div>
    <w:div w:id="334849260">
      <w:bodyDiv w:val="1"/>
      <w:marLeft w:val="0"/>
      <w:marRight w:val="0"/>
      <w:marTop w:val="0"/>
      <w:marBottom w:val="0"/>
      <w:divBdr>
        <w:top w:val="none" w:sz="0" w:space="0" w:color="auto"/>
        <w:left w:val="none" w:sz="0" w:space="0" w:color="auto"/>
        <w:bottom w:val="none" w:sz="0" w:space="0" w:color="auto"/>
        <w:right w:val="none" w:sz="0" w:space="0" w:color="auto"/>
      </w:divBdr>
    </w:div>
    <w:div w:id="385952661">
      <w:bodyDiv w:val="1"/>
      <w:marLeft w:val="0"/>
      <w:marRight w:val="0"/>
      <w:marTop w:val="0"/>
      <w:marBottom w:val="0"/>
      <w:divBdr>
        <w:top w:val="none" w:sz="0" w:space="0" w:color="auto"/>
        <w:left w:val="none" w:sz="0" w:space="0" w:color="auto"/>
        <w:bottom w:val="none" w:sz="0" w:space="0" w:color="auto"/>
        <w:right w:val="none" w:sz="0" w:space="0" w:color="auto"/>
      </w:divBdr>
    </w:div>
    <w:div w:id="408888387">
      <w:bodyDiv w:val="1"/>
      <w:marLeft w:val="0"/>
      <w:marRight w:val="0"/>
      <w:marTop w:val="0"/>
      <w:marBottom w:val="0"/>
      <w:divBdr>
        <w:top w:val="none" w:sz="0" w:space="0" w:color="auto"/>
        <w:left w:val="none" w:sz="0" w:space="0" w:color="auto"/>
        <w:bottom w:val="none" w:sz="0" w:space="0" w:color="auto"/>
        <w:right w:val="none" w:sz="0" w:space="0" w:color="auto"/>
      </w:divBdr>
    </w:div>
    <w:div w:id="414933831">
      <w:bodyDiv w:val="1"/>
      <w:marLeft w:val="0"/>
      <w:marRight w:val="0"/>
      <w:marTop w:val="0"/>
      <w:marBottom w:val="0"/>
      <w:divBdr>
        <w:top w:val="none" w:sz="0" w:space="0" w:color="auto"/>
        <w:left w:val="none" w:sz="0" w:space="0" w:color="auto"/>
        <w:bottom w:val="none" w:sz="0" w:space="0" w:color="auto"/>
        <w:right w:val="none" w:sz="0" w:space="0" w:color="auto"/>
      </w:divBdr>
    </w:div>
    <w:div w:id="430131000">
      <w:bodyDiv w:val="1"/>
      <w:marLeft w:val="0"/>
      <w:marRight w:val="0"/>
      <w:marTop w:val="0"/>
      <w:marBottom w:val="0"/>
      <w:divBdr>
        <w:top w:val="none" w:sz="0" w:space="0" w:color="auto"/>
        <w:left w:val="none" w:sz="0" w:space="0" w:color="auto"/>
        <w:bottom w:val="none" w:sz="0" w:space="0" w:color="auto"/>
        <w:right w:val="none" w:sz="0" w:space="0" w:color="auto"/>
      </w:divBdr>
    </w:div>
    <w:div w:id="434597287">
      <w:bodyDiv w:val="1"/>
      <w:marLeft w:val="0"/>
      <w:marRight w:val="0"/>
      <w:marTop w:val="0"/>
      <w:marBottom w:val="0"/>
      <w:divBdr>
        <w:top w:val="none" w:sz="0" w:space="0" w:color="auto"/>
        <w:left w:val="none" w:sz="0" w:space="0" w:color="auto"/>
        <w:bottom w:val="none" w:sz="0" w:space="0" w:color="auto"/>
        <w:right w:val="none" w:sz="0" w:space="0" w:color="auto"/>
      </w:divBdr>
    </w:div>
    <w:div w:id="468324482">
      <w:bodyDiv w:val="1"/>
      <w:marLeft w:val="0"/>
      <w:marRight w:val="0"/>
      <w:marTop w:val="0"/>
      <w:marBottom w:val="0"/>
      <w:divBdr>
        <w:top w:val="none" w:sz="0" w:space="0" w:color="auto"/>
        <w:left w:val="none" w:sz="0" w:space="0" w:color="auto"/>
        <w:bottom w:val="none" w:sz="0" w:space="0" w:color="auto"/>
        <w:right w:val="none" w:sz="0" w:space="0" w:color="auto"/>
      </w:divBdr>
    </w:div>
    <w:div w:id="531500846">
      <w:bodyDiv w:val="1"/>
      <w:marLeft w:val="0"/>
      <w:marRight w:val="0"/>
      <w:marTop w:val="0"/>
      <w:marBottom w:val="0"/>
      <w:divBdr>
        <w:top w:val="none" w:sz="0" w:space="0" w:color="auto"/>
        <w:left w:val="none" w:sz="0" w:space="0" w:color="auto"/>
        <w:bottom w:val="none" w:sz="0" w:space="0" w:color="auto"/>
        <w:right w:val="none" w:sz="0" w:space="0" w:color="auto"/>
      </w:divBdr>
    </w:div>
    <w:div w:id="570430919">
      <w:bodyDiv w:val="1"/>
      <w:marLeft w:val="0"/>
      <w:marRight w:val="0"/>
      <w:marTop w:val="0"/>
      <w:marBottom w:val="0"/>
      <w:divBdr>
        <w:top w:val="none" w:sz="0" w:space="0" w:color="auto"/>
        <w:left w:val="none" w:sz="0" w:space="0" w:color="auto"/>
        <w:bottom w:val="none" w:sz="0" w:space="0" w:color="auto"/>
        <w:right w:val="none" w:sz="0" w:space="0" w:color="auto"/>
      </w:divBdr>
    </w:div>
    <w:div w:id="591284582">
      <w:bodyDiv w:val="1"/>
      <w:marLeft w:val="0"/>
      <w:marRight w:val="0"/>
      <w:marTop w:val="0"/>
      <w:marBottom w:val="0"/>
      <w:divBdr>
        <w:top w:val="none" w:sz="0" w:space="0" w:color="auto"/>
        <w:left w:val="none" w:sz="0" w:space="0" w:color="auto"/>
        <w:bottom w:val="none" w:sz="0" w:space="0" w:color="auto"/>
        <w:right w:val="none" w:sz="0" w:space="0" w:color="auto"/>
      </w:divBdr>
    </w:div>
    <w:div w:id="610669907">
      <w:bodyDiv w:val="1"/>
      <w:marLeft w:val="0"/>
      <w:marRight w:val="0"/>
      <w:marTop w:val="0"/>
      <w:marBottom w:val="0"/>
      <w:divBdr>
        <w:top w:val="none" w:sz="0" w:space="0" w:color="auto"/>
        <w:left w:val="none" w:sz="0" w:space="0" w:color="auto"/>
        <w:bottom w:val="none" w:sz="0" w:space="0" w:color="auto"/>
        <w:right w:val="none" w:sz="0" w:space="0" w:color="auto"/>
      </w:divBdr>
    </w:div>
    <w:div w:id="654921646">
      <w:bodyDiv w:val="1"/>
      <w:marLeft w:val="0"/>
      <w:marRight w:val="0"/>
      <w:marTop w:val="0"/>
      <w:marBottom w:val="0"/>
      <w:divBdr>
        <w:top w:val="none" w:sz="0" w:space="0" w:color="auto"/>
        <w:left w:val="none" w:sz="0" w:space="0" w:color="auto"/>
        <w:bottom w:val="none" w:sz="0" w:space="0" w:color="auto"/>
        <w:right w:val="none" w:sz="0" w:space="0" w:color="auto"/>
      </w:divBdr>
    </w:div>
    <w:div w:id="655645227">
      <w:bodyDiv w:val="1"/>
      <w:marLeft w:val="0"/>
      <w:marRight w:val="0"/>
      <w:marTop w:val="0"/>
      <w:marBottom w:val="0"/>
      <w:divBdr>
        <w:top w:val="none" w:sz="0" w:space="0" w:color="auto"/>
        <w:left w:val="none" w:sz="0" w:space="0" w:color="auto"/>
        <w:bottom w:val="none" w:sz="0" w:space="0" w:color="auto"/>
        <w:right w:val="none" w:sz="0" w:space="0" w:color="auto"/>
      </w:divBdr>
    </w:div>
    <w:div w:id="683627210">
      <w:bodyDiv w:val="1"/>
      <w:marLeft w:val="0"/>
      <w:marRight w:val="0"/>
      <w:marTop w:val="0"/>
      <w:marBottom w:val="0"/>
      <w:divBdr>
        <w:top w:val="none" w:sz="0" w:space="0" w:color="auto"/>
        <w:left w:val="none" w:sz="0" w:space="0" w:color="auto"/>
        <w:bottom w:val="none" w:sz="0" w:space="0" w:color="auto"/>
        <w:right w:val="none" w:sz="0" w:space="0" w:color="auto"/>
      </w:divBdr>
    </w:div>
    <w:div w:id="686905869">
      <w:bodyDiv w:val="1"/>
      <w:marLeft w:val="0"/>
      <w:marRight w:val="0"/>
      <w:marTop w:val="0"/>
      <w:marBottom w:val="0"/>
      <w:divBdr>
        <w:top w:val="none" w:sz="0" w:space="0" w:color="auto"/>
        <w:left w:val="none" w:sz="0" w:space="0" w:color="auto"/>
        <w:bottom w:val="none" w:sz="0" w:space="0" w:color="auto"/>
        <w:right w:val="none" w:sz="0" w:space="0" w:color="auto"/>
      </w:divBdr>
    </w:div>
    <w:div w:id="688067505">
      <w:bodyDiv w:val="1"/>
      <w:marLeft w:val="0"/>
      <w:marRight w:val="0"/>
      <w:marTop w:val="0"/>
      <w:marBottom w:val="0"/>
      <w:divBdr>
        <w:top w:val="none" w:sz="0" w:space="0" w:color="auto"/>
        <w:left w:val="none" w:sz="0" w:space="0" w:color="auto"/>
        <w:bottom w:val="none" w:sz="0" w:space="0" w:color="auto"/>
        <w:right w:val="none" w:sz="0" w:space="0" w:color="auto"/>
      </w:divBdr>
    </w:div>
    <w:div w:id="691734635">
      <w:bodyDiv w:val="1"/>
      <w:marLeft w:val="0"/>
      <w:marRight w:val="0"/>
      <w:marTop w:val="0"/>
      <w:marBottom w:val="0"/>
      <w:divBdr>
        <w:top w:val="none" w:sz="0" w:space="0" w:color="auto"/>
        <w:left w:val="none" w:sz="0" w:space="0" w:color="auto"/>
        <w:bottom w:val="none" w:sz="0" w:space="0" w:color="auto"/>
        <w:right w:val="none" w:sz="0" w:space="0" w:color="auto"/>
      </w:divBdr>
    </w:div>
    <w:div w:id="694575585">
      <w:bodyDiv w:val="1"/>
      <w:marLeft w:val="0"/>
      <w:marRight w:val="0"/>
      <w:marTop w:val="0"/>
      <w:marBottom w:val="0"/>
      <w:divBdr>
        <w:top w:val="none" w:sz="0" w:space="0" w:color="auto"/>
        <w:left w:val="none" w:sz="0" w:space="0" w:color="auto"/>
        <w:bottom w:val="none" w:sz="0" w:space="0" w:color="auto"/>
        <w:right w:val="none" w:sz="0" w:space="0" w:color="auto"/>
      </w:divBdr>
    </w:div>
    <w:div w:id="699281640">
      <w:bodyDiv w:val="1"/>
      <w:marLeft w:val="0"/>
      <w:marRight w:val="0"/>
      <w:marTop w:val="0"/>
      <w:marBottom w:val="0"/>
      <w:divBdr>
        <w:top w:val="none" w:sz="0" w:space="0" w:color="auto"/>
        <w:left w:val="none" w:sz="0" w:space="0" w:color="auto"/>
        <w:bottom w:val="none" w:sz="0" w:space="0" w:color="auto"/>
        <w:right w:val="none" w:sz="0" w:space="0" w:color="auto"/>
      </w:divBdr>
    </w:div>
    <w:div w:id="704988825">
      <w:bodyDiv w:val="1"/>
      <w:marLeft w:val="0"/>
      <w:marRight w:val="0"/>
      <w:marTop w:val="0"/>
      <w:marBottom w:val="0"/>
      <w:divBdr>
        <w:top w:val="none" w:sz="0" w:space="0" w:color="auto"/>
        <w:left w:val="none" w:sz="0" w:space="0" w:color="auto"/>
        <w:bottom w:val="none" w:sz="0" w:space="0" w:color="auto"/>
        <w:right w:val="none" w:sz="0" w:space="0" w:color="auto"/>
      </w:divBdr>
      <w:divsChild>
        <w:div w:id="382100323">
          <w:marLeft w:val="0"/>
          <w:marRight w:val="0"/>
          <w:marTop w:val="240"/>
          <w:marBottom w:val="240"/>
          <w:divBdr>
            <w:top w:val="none" w:sz="0" w:space="0" w:color="auto"/>
            <w:left w:val="none" w:sz="0" w:space="0" w:color="auto"/>
            <w:bottom w:val="none" w:sz="0" w:space="0" w:color="auto"/>
            <w:right w:val="none" w:sz="0" w:space="0" w:color="auto"/>
          </w:divBdr>
          <w:divsChild>
            <w:div w:id="126283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968168">
      <w:bodyDiv w:val="1"/>
      <w:marLeft w:val="0"/>
      <w:marRight w:val="0"/>
      <w:marTop w:val="0"/>
      <w:marBottom w:val="0"/>
      <w:divBdr>
        <w:top w:val="none" w:sz="0" w:space="0" w:color="auto"/>
        <w:left w:val="none" w:sz="0" w:space="0" w:color="auto"/>
        <w:bottom w:val="none" w:sz="0" w:space="0" w:color="auto"/>
        <w:right w:val="none" w:sz="0" w:space="0" w:color="auto"/>
      </w:divBdr>
    </w:div>
    <w:div w:id="737168648">
      <w:bodyDiv w:val="1"/>
      <w:marLeft w:val="0"/>
      <w:marRight w:val="0"/>
      <w:marTop w:val="0"/>
      <w:marBottom w:val="0"/>
      <w:divBdr>
        <w:top w:val="none" w:sz="0" w:space="0" w:color="auto"/>
        <w:left w:val="none" w:sz="0" w:space="0" w:color="auto"/>
        <w:bottom w:val="none" w:sz="0" w:space="0" w:color="auto"/>
        <w:right w:val="none" w:sz="0" w:space="0" w:color="auto"/>
      </w:divBdr>
    </w:div>
    <w:div w:id="751585901">
      <w:bodyDiv w:val="1"/>
      <w:marLeft w:val="0"/>
      <w:marRight w:val="0"/>
      <w:marTop w:val="0"/>
      <w:marBottom w:val="0"/>
      <w:divBdr>
        <w:top w:val="none" w:sz="0" w:space="0" w:color="auto"/>
        <w:left w:val="none" w:sz="0" w:space="0" w:color="auto"/>
        <w:bottom w:val="none" w:sz="0" w:space="0" w:color="auto"/>
        <w:right w:val="none" w:sz="0" w:space="0" w:color="auto"/>
      </w:divBdr>
    </w:div>
    <w:div w:id="758912971">
      <w:bodyDiv w:val="1"/>
      <w:marLeft w:val="0"/>
      <w:marRight w:val="0"/>
      <w:marTop w:val="0"/>
      <w:marBottom w:val="0"/>
      <w:divBdr>
        <w:top w:val="none" w:sz="0" w:space="0" w:color="auto"/>
        <w:left w:val="none" w:sz="0" w:space="0" w:color="auto"/>
        <w:bottom w:val="none" w:sz="0" w:space="0" w:color="auto"/>
        <w:right w:val="none" w:sz="0" w:space="0" w:color="auto"/>
      </w:divBdr>
    </w:div>
    <w:div w:id="801464265">
      <w:bodyDiv w:val="1"/>
      <w:marLeft w:val="0"/>
      <w:marRight w:val="0"/>
      <w:marTop w:val="0"/>
      <w:marBottom w:val="0"/>
      <w:divBdr>
        <w:top w:val="none" w:sz="0" w:space="0" w:color="auto"/>
        <w:left w:val="none" w:sz="0" w:space="0" w:color="auto"/>
        <w:bottom w:val="none" w:sz="0" w:space="0" w:color="auto"/>
        <w:right w:val="none" w:sz="0" w:space="0" w:color="auto"/>
      </w:divBdr>
    </w:div>
    <w:div w:id="824080545">
      <w:bodyDiv w:val="1"/>
      <w:marLeft w:val="0"/>
      <w:marRight w:val="0"/>
      <w:marTop w:val="0"/>
      <w:marBottom w:val="0"/>
      <w:divBdr>
        <w:top w:val="none" w:sz="0" w:space="0" w:color="auto"/>
        <w:left w:val="none" w:sz="0" w:space="0" w:color="auto"/>
        <w:bottom w:val="none" w:sz="0" w:space="0" w:color="auto"/>
        <w:right w:val="none" w:sz="0" w:space="0" w:color="auto"/>
      </w:divBdr>
    </w:div>
    <w:div w:id="838927713">
      <w:bodyDiv w:val="1"/>
      <w:marLeft w:val="0"/>
      <w:marRight w:val="0"/>
      <w:marTop w:val="0"/>
      <w:marBottom w:val="0"/>
      <w:divBdr>
        <w:top w:val="none" w:sz="0" w:space="0" w:color="auto"/>
        <w:left w:val="none" w:sz="0" w:space="0" w:color="auto"/>
        <w:bottom w:val="none" w:sz="0" w:space="0" w:color="auto"/>
        <w:right w:val="none" w:sz="0" w:space="0" w:color="auto"/>
      </w:divBdr>
    </w:div>
    <w:div w:id="840967995">
      <w:bodyDiv w:val="1"/>
      <w:marLeft w:val="0"/>
      <w:marRight w:val="0"/>
      <w:marTop w:val="0"/>
      <w:marBottom w:val="0"/>
      <w:divBdr>
        <w:top w:val="none" w:sz="0" w:space="0" w:color="auto"/>
        <w:left w:val="none" w:sz="0" w:space="0" w:color="auto"/>
        <w:bottom w:val="none" w:sz="0" w:space="0" w:color="auto"/>
        <w:right w:val="none" w:sz="0" w:space="0" w:color="auto"/>
      </w:divBdr>
      <w:divsChild>
        <w:div w:id="165756160">
          <w:marLeft w:val="0"/>
          <w:marRight w:val="0"/>
          <w:marTop w:val="0"/>
          <w:marBottom w:val="0"/>
          <w:divBdr>
            <w:top w:val="none" w:sz="0" w:space="0" w:color="auto"/>
            <w:left w:val="none" w:sz="0" w:space="0" w:color="auto"/>
            <w:bottom w:val="none" w:sz="0" w:space="0" w:color="auto"/>
            <w:right w:val="none" w:sz="0" w:space="0" w:color="auto"/>
          </w:divBdr>
          <w:divsChild>
            <w:div w:id="1252621871">
              <w:marLeft w:val="0"/>
              <w:marRight w:val="0"/>
              <w:marTop w:val="0"/>
              <w:marBottom w:val="0"/>
              <w:divBdr>
                <w:top w:val="none" w:sz="0" w:space="0" w:color="auto"/>
                <w:left w:val="none" w:sz="0" w:space="0" w:color="auto"/>
                <w:bottom w:val="none" w:sz="0" w:space="0" w:color="auto"/>
                <w:right w:val="none" w:sz="0" w:space="0" w:color="auto"/>
              </w:divBdr>
              <w:divsChild>
                <w:div w:id="1313220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209925">
      <w:bodyDiv w:val="1"/>
      <w:marLeft w:val="0"/>
      <w:marRight w:val="0"/>
      <w:marTop w:val="0"/>
      <w:marBottom w:val="0"/>
      <w:divBdr>
        <w:top w:val="none" w:sz="0" w:space="0" w:color="auto"/>
        <w:left w:val="none" w:sz="0" w:space="0" w:color="auto"/>
        <w:bottom w:val="none" w:sz="0" w:space="0" w:color="auto"/>
        <w:right w:val="none" w:sz="0" w:space="0" w:color="auto"/>
      </w:divBdr>
    </w:div>
    <w:div w:id="875701941">
      <w:bodyDiv w:val="1"/>
      <w:marLeft w:val="0"/>
      <w:marRight w:val="0"/>
      <w:marTop w:val="0"/>
      <w:marBottom w:val="0"/>
      <w:divBdr>
        <w:top w:val="none" w:sz="0" w:space="0" w:color="auto"/>
        <w:left w:val="none" w:sz="0" w:space="0" w:color="auto"/>
        <w:bottom w:val="none" w:sz="0" w:space="0" w:color="auto"/>
        <w:right w:val="none" w:sz="0" w:space="0" w:color="auto"/>
      </w:divBdr>
    </w:div>
    <w:div w:id="878667824">
      <w:bodyDiv w:val="1"/>
      <w:marLeft w:val="0"/>
      <w:marRight w:val="0"/>
      <w:marTop w:val="0"/>
      <w:marBottom w:val="0"/>
      <w:divBdr>
        <w:top w:val="none" w:sz="0" w:space="0" w:color="auto"/>
        <w:left w:val="none" w:sz="0" w:space="0" w:color="auto"/>
        <w:bottom w:val="none" w:sz="0" w:space="0" w:color="auto"/>
        <w:right w:val="none" w:sz="0" w:space="0" w:color="auto"/>
      </w:divBdr>
      <w:divsChild>
        <w:div w:id="533154498">
          <w:marLeft w:val="0"/>
          <w:marRight w:val="0"/>
          <w:marTop w:val="0"/>
          <w:marBottom w:val="0"/>
          <w:divBdr>
            <w:top w:val="single" w:sz="2" w:space="0" w:color="E3E3E3"/>
            <w:left w:val="single" w:sz="2" w:space="0" w:color="E3E3E3"/>
            <w:bottom w:val="single" w:sz="2" w:space="0" w:color="E3E3E3"/>
            <w:right w:val="single" w:sz="2" w:space="0" w:color="E3E3E3"/>
          </w:divBdr>
          <w:divsChild>
            <w:div w:id="868495174">
              <w:marLeft w:val="0"/>
              <w:marRight w:val="0"/>
              <w:marTop w:val="0"/>
              <w:marBottom w:val="0"/>
              <w:divBdr>
                <w:top w:val="single" w:sz="2" w:space="0" w:color="E3E3E3"/>
                <w:left w:val="single" w:sz="2" w:space="0" w:color="E3E3E3"/>
                <w:bottom w:val="single" w:sz="2" w:space="0" w:color="E3E3E3"/>
                <w:right w:val="single" w:sz="2" w:space="0" w:color="E3E3E3"/>
              </w:divBdr>
              <w:divsChild>
                <w:div w:id="15127989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06712658">
      <w:bodyDiv w:val="1"/>
      <w:marLeft w:val="0"/>
      <w:marRight w:val="0"/>
      <w:marTop w:val="0"/>
      <w:marBottom w:val="0"/>
      <w:divBdr>
        <w:top w:val="none" w:sz="0" w:space="0" w:color="auto"/>
        <w:left w:val="none" w:sz="0" w:space="0" w:color="auto"/>
        <w:bottom w:val="none" w:sz="0" w:space="0" w:color="auto"/>
        <w:right w:val="none" w:sz="0" w:space="0" w:color="auto"/>
      </w:divBdr>
    </w:div>
    <w:div w:id="1051419427">
      <w:bodyDiv w:val="1"/>
      <w:marLeft w:val="0"/>
      <w:marRight w:val="0"/>
      <w:marTop w:val="0"/>
      <w:marBottom w:val="0"/>
      <w:divBdr>
        <w:top w:val="none" w:sz="0" w:space="0" w:color="auto"/>
        <w:left w:val="none" w:sz="0" w:space="0" w:color="auto"/>
        <w:bottom w:val="none" w:sz="0" w:space="0" w:color="auto"/>
        <w:right w:val="none" w:sz="0" w:space="0" w:color="auto"/>
      </w:divBdr>
    </w:div>
    <w:div w:id="1051925374">
      <w:bodyDiv w:val="1"/>
      <w:marLeft w:val="0"/>
      <w:marRight w:val="0"/>
      <w:marTop w:val="0"/>
      <w:marBottom w:val="0"/>
      <w:divBdr>
        <w:top w:val="none" w:sz="0" w:space="0" w:color="auto"/>
        <w:left w:val="none" w:sz="0" w:space="0" w:color="auto"/>
        <w:bottom w:val="none" w:sz="0" w:space="0" w:color="auto"/>
        <w:right w:val="none" w:sz="0" w:space="0" w:color="auto"/>
      </w:divBdr>
    </w:div>
    <w:div w:id="1061518375">
      <w:bodyDiv w:val="1"/>
      <w:marLeft w:val="0"/>
      <w:marRight w:val="0"/>
      <w:marTop w:val="0"/>
      <w:marBottom w:val="0"/>
      <w:divBdr>
        <w:top w:val="none" w:sz="0" w:space="0" w:color="auto"/>
        <w:left w:val="none" w:sz="0" w:space="0" w:color="auto"/>
        <w:bottom w:val="none" w:sz="0" w:space="0" w:color="auto"/>
        <w:right w:val="none" w:sz="0" w:space="0" w:color="auto"/>
      </w:divBdr>
    </w:div>
    <w:div w:id="1074662399">
      <w:bodyDiv w:val="1"/>
      <w:marLeft w:val="0"/>
      <w:marRight w:val="0"/>
      <w:marTop w:val="0"/>
      <w:marBottom w:val="0"/>
      <w:divBdr>
        <w:top w:val="none" w:sz="0" w:space="0" w:color="auto"/>
        <w:left w:val="none" w:sz="0" w:space="0" w:color="auto"/>
        <w:bottom w:val="none" w:sz="0" w:space="0" w:color="auto"/>
        <w:right w:val="none" w:sz="0" w:space="0" w:color="auto"/>
      </w:divBdr>
      <w:divsChild>
        <w:div w:id="1507591169">
          <w:marLeft w:val="0"/>
          <w:marRight w:val="0"/>
          <w:marTop w:val="0"/>
          <w:marBottom w:val="0"/>
          <w:divBdr>
            <w:top w:val="none" w:sz="0" w:space="0" w:color="auto"/>
            <w:left w:val="none" w:sz="0" w:space="0" w:color="auto"/>
            <w:bottom w:val="none" w:sz="0" w:space="0" w:color="auto"/>
            <w:right w:val="none" w:sz="0" w:space="0" w:color="auto"/>
          </w:divBdr>
          <w:divsChild>
            <w:div w:id="1307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743432">
      <w:bodyDiv w:val="1"/>
      <w:marLeft w:val="0"/>
      <w:marRight w:val="0"/>
      <w:marTop w:val="0"/>
      <w:marBottom w:val="0"/>
      <w:divBdr>
        <w:top w:val="none" w:sz="0" w:space="0" w:color="auto"/>
        <w:left w:val="none" w:sz="0" w:space="0" w:color="auto"/>
        <w:bottom w:val="none" w:sz="0" w:space="0" w:color="auto"/>
        <w:right w:val="none" w:sz="0" w:space="0" w:color="auto"/>
      </w:divBdr>
    </w:div>
    <w:div w:id="1120882357">
      <w:bodyDiv w:val="1"/>
      <w:marLeft w:val="0"/>
      <w:marRight w:val="0"/>
      <w:marTop w:val="0"/>
      <w:marBottom w:val="0"/>
      <w:divBdr>
        <w:top w:val="none" w:sz="0" w:space="0" w:color="auto"/>
        <w:left w:val="none" w:sz="0" w:space="0" w:color="auto"/>
        <w:bottom w:val="none" w:sz="0" w:space="0" w:color="auto"/>
        <w:right w:val="none" w:sz="0" w:space="0" w:color="auto"/>
      </w:divBdr>
    </w:div>
    <w:div w:id="1139374654">
      <w:bodyDiv w:val="1"/>
      <w:marLeft w:val="0"/>
      <w:marRight w:val="0"/>
      <w:marTop w:val="0"/>
      <w:marBottom w:val="0"/>
      <w:divBdr>
        <w:top w:val="none" w:sz="0" w:space="0" w:color="auto"/>
        <w:left w:val="none" w:sz="0" w:space="0" w:color="auto"/>
        <w:bottom w:val="none" w:sz="0" w:space="0" w:color="auto"/>
        <w:right w:val="none" w:sz="0" w:space="0" w:color="auto"/>
      </w:divBdr>
    </w:div>
    <w:div w:id="1175073173">
      <w:bodyDiv w:val="1"/>
      <w:marLeft w:val="0"/>
      <w:marRight w:val="0"/>
      <w:marTop w:val="0"/>
      <w:marBottom w:val="0"/>
      <w:divBdr>
        <w:top w:val="none" w:sz="0" w:space="0" w:color="auto"/>
        <w:left w:val="none" w:sz="0" w:space="0" w:color="auto"/>
        <w:bottom w:val="none" w:sz="0" w:space="0" w:color="auto"/>
        <w:right w:val="none" w:sz="0" w:space="0" w:color="auto"/>
      </w:divBdr>
    </w:div>
    <w:div w:id="1202353867">
      <w:bodyDiv w:val="1"/>
      <w:marLeft w:val="0"/>
      <w:marRight w:val="0"/>
      <w:marTop w:val="0"/>
      <w:marBottom w:val="0"/>
      <w:divBdr>
        <w:top w:val="none" w:sz="0" w:space="0" w:color="auto"/>
        <w:left w:val="none" w:sz="0" w:space="0" w:color="auto"/>
        <w:bottom w:val="none" w:sz="0" w:space="0" w:color="auto"/>
        <w:right w:val="none" w:sz="0" w:space="0" w:color="auto"/>
      </w:divBdr>
    </w:div>
    <w:div w:id="1206680801">
      <w:bodyDiv w:val="1"/>
      <w:marLeft w:val="0"/>
      <w:marRight w:val="0"/>
      <w:marTop w:val="0"/>
      <w:marBottom w:val="0"/>
      <w:divBdr>
        <w:top w:val="none" w:sz="0" w:space="0" w:color="auto"/>
        <w:left w:val="none" w:sz="0" w:space="0" w:color="auto"/>
        <w:bottom w:val="none" w:sz="0" w:space="0" w:color="auto"/>
        <w:right w:val="none" w:sz="0" w:space="0" w:color="auto"/>
      </w:divBdr>
    </w:div>
    <w:div w:id="1238204302">
      <w:bodyDiv w:val="1"/>
      <w:marLeft w:val="0"/>
      <w:marRight w:val="0"/>
      <w:marTop w:val="0"/>
      <w:marBottom w:val="0"/>
      <w:divBdr>
        <w:top w:val="none" w:sz="0" w:space="0" w:color="auto"/>
        <w:left w:val="none" w:sz="0" w:space="0" w:color="auto"/>
        <w:bottom w:val="none" w:sz="0" w:space="0" w:color="auto"/>
        <w:right w:val="none" w:sz="0" w:space="0" w:color="auto"/>
      </w:divBdr>
      <w:divsChild>
        <w:div w:id="98453874">
          <w:marLeft w:val="0"/>
          <w:marRight w:val="0"/>
          <w:marTop w:val="0"/>
          <w:marBottom w:val="0"/>
          <w:divBdr>
            <w:top w:val="none" w:sz="0" w:space="0" w:color="auto"/>
            <w:left w:val="none" w:sz="0" w:space="0" w:color="auto"/>
            <w:bottom w:val="none" w:sz="0" w:space="0" w:color="auto"/>
            <w:right w:val="none" w:sz="0" w:space="0" w:color="auto"/>
          </w:divBdr>
          <w:divsChild>
            <w:div w:id="45303433">
              <w:marLeft w:val="0"/>
              <w:marRight w:val="0"/>
              <w:marTop w:val="0"/>
              <w:marBottom w:val="0"/>
              <w:divBdr>
                <w:top w:val="none" w:sz="0" w:space="0" w:color="auto"/>
                <w:left w:val="none" w:sz="0" w:space="0" w:color="auto"/>
                <w:bottom w:val="none" w:sz="0" w:space="0" w:color="auto"/>
                <w:right w:val="none" w:sz="0" w:space="0" w:color="auto"/>
              </w:divBdr>
              <w:divsChild>
                <w:div w:id="809133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368226">
      <w:bodyDiv w:val="1"/>
      <w:marLeft w:val="0"/>
      <w:marRight w:val="0"/>
      <w:marTop w:val="0"/>
      <w:marBottom w:val="0"/>
      <w:divBdr>
        <w:top w:val="none" w:sz="0" w:space="0" w:color="auto"/>
        <w:left w:val="none" w:sz="0" w:space="0" w:color="auto"/>
        <w:bottom w:val="none" w:sz="0" w:space="0" w:color="auto"/>
        <w:right w:val="none" w:sz="0" w:space="0" w:color="auto"/>
      </w:divBdr>
    </w:div>
    <w:div w:id="1300065669">
      <w:bodyDiv w:val="1"/>
      <w:marLeft w:val="0"/>
      <w:marRight w:val="0"/>
      <w:marTop w:val="0"/>
      <w:marBottom w:val="0"/>
      <w:divBdr>
        <w:top w:val="none" w:sz="0" w:space="0" w:color="auto"/>
        <w:left w:val="none" w:sz="0" w:space="0" w:color="auto"/>
        <w:bottom w:val="none" w:sz="0" w:space="0" w:color="auto"/>
        <w:right w:val="none" w:sz="0" w:space="0" w:color="auto"/>
      </w:divBdr>
    </w:div>
    <w:div w:id="1352030628">
      <w:bodyDiv w:val="1"/>
      <w:marLeft w:val="0"/>
      <w:marRight w:val="0"/>
      <w:marTop w:val="0"/>
      <w:marBottom w:val="0"/>
      <w:divBdr>
        <w:top w:val="none" w:sz="0" w:space="0" w:color="auto"/>
        <w:left w:val="none" w:sz="0" w:space="0" w:color="auto"/>
        <w:bottom w:val="none" w:sz="0" w:space="0" w:color="auto"/>
        <w:right w:val="none" w:sz="0" w:space="0" w:color="auto"/>
      </w:divBdr>
    </w:div>
    <w:div w:id="1385713731">
      <w:bodyDiv w:val="1"/>
      <w:marLeft w:val="0"/>
      <w:marRight w:val="0"/>
      <w:marTop w:val="0"/>
      <w:marBottom w:val="0"/>
      <w:divBdr>
        <w:top w:val="none" w:sz="0" w:space="0" w:color="auto"/>
        <w:left w:val="none" w:sz="0" w:space="0" w:color="auto"/>
        <w:bottom w:val="none" w:sz="0" w:space="0" w:color="auto"/>
        <w:right w:val="none" w:sz="0" w:space="0" w:color="auto"/>
      </w:divBdr>
    </w:div>
    <w:div w:id="1401638482">
      <w:bodyDiv w:val="1"/>
      <w:marLeft w:val="0"/>
      <w:marRight w:val="0"/>
      <w:marTop w:val="0"/>
      <w:marBottom w:val="0"/>
      <w:divBdr>
        <w:top w:val="none" w:sz="0" w:space="0" w:color="auto"/>
        <w:left w:val="none" w:sz="0" w:space="0" w:color="auto"/>
        <w:bottom w:val="none" w:sz="0" w:space="0" w:color="auto"/>
        <w:right w:val="none" w:sz="0" w:space="0" w:color="auto"/>
      </w:divBdr>
    </w:div>
    <w:div w:id="1419592084">
      <w:bodyDiv w:val="1"/>
      <w:marLeft w:val="0"/>
      <w:marRight w:val="0"/>
      <w:marTop w:val="0"/>
      <w:marBottom w:val="0"/>
      <w:divBdr>
        <w:top w:val="none" w:sz="0" w:space="0" w:color="auto"/>
        <w:left w:val="none" w:sz="0" w:space="0" w:color="auto"/>
        <w:bottom w:val="none" w:sz="0" w:space="0" w:color="auto"/>
        <w:right w:val="none" w:sz="0" w:space="0" w:color="auto"/>
      </w:divBdr>
    </w:div>
    <w:div w:id="1426540491">
      <w:bodyDiv w:val="1"/>
      <w:marLeft w:val="0"/>
      <w:marRight w:val="0"/>
      <w:marTop w:val="0"/>
      <w:marBottom w:val="0"/>
      <w:divBdr>
        <w:top w:val="none" w:sz="0" w:space="0" w:color="auto"/>
        <w:left w:val="none" w:sz="0" w:space="0" w:color="auto"/>
        <w:bottom w:val="none" w:sz="0" w:space="0" w:color="auto"/>
        <w:right w:val="none" w:sz="0" w:space="0" w:color="auto"/>
      </w:divBdr>
    </w:div>
    <w:div w:id="1431968280">
      <w:bodyDiv w:val="1"/>
      <w:marLeft w:val="0"/>
      <w:marRight w:val="0"/>
      <w:marTop w:val="0"/>
      <w:marBottom w:val="0"/>
      <w:divBdr>
        <w:top w:val="none" w:sz="0" w:space="0" w:color="auto"/>
        <w:left w:val="none" w:sz="0" w:space="0" w:color="auto"/>
        <w:bottom w:val="none" w:sz="0" w:space="0" w:color="auto"/>
        <w:right w:val="none" w:sz="0" w:space="0" w:color="auto"/>
      </w:divBdr>
      <w:divsChild>
        <w:div w:id="863246854">
          <w:marLeft w:val="0"/>
          <w:marRight w:val="0"/>
          <w:marTop w:val="0"/>
          <w:marBottom w:val="0"/>
          <w:divBdr>
            <w:top w:val="none" w:sz="0" w:space="0" w:color="auto"/>
            <w:left w:val="none" w:sz="0" w:space="0" w:color="auto"/>
            <w:bottom w:val="none" w:sz="0" w:space="0" w:color="auto"/>
            <w:right w:val="none" w:sz="0" w:space="0" w:color="auto"/>
          </w:divBdr>
          <w:divsChild>
            <w:div w:id="1320621519">
              <w:marLeft w:val="0"/>
              <w:marRight w:val="0"/>
              <w:marTop w:val="0"/>
              <w:marBottom w:val="0"/>
              <w:divBdr>
                <w:top w:val="none" w:sz="0" w:space="0" w:color="auto"/>
                <w:left w:val="none" w:sz="0" w:space="0" w:color="auto"/>
                <w:bottom w:val="none" w:sz="0" w:space="0" w:color="auto"/>
                <w:right w:val="none" w:sz="0" w:space="0" w:color="auto"/>
              </w:divBdr>
              <w:divsChild>
                <w:div w:id="244996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217025">
      <w:bodyDiv w:val="1"/>
      <w:marLeft w:val="0"/>
      <w:marRight w:val="0"/>
      <w:marTop w:val="0"/>
      <w:marBottom w:val="0"/>
      <w:divBdr>
        <w:top w:val="none" w:sz="0" w:space="0" w:color="auto"/>
        <w:left w:val="none" w:sz="0" w:space="0" w:color="auto"/>
        <w:bottom w:val="none" w:sz="0" w:space="0" w:color="auto"/>
        <w:right w:val="none" w:sz="0" w:space="0" w:color="auto"/>
      </w:divBdr>
    </w:div>
    <w:div w:id="1443916409">
      <w:bodyDiv w:val="1"/>
      <w:marLeft w:val="0"/>
      <w:marRight w:val="0"/>
      <w:marTop w:val="0"/>
      <w:marBottom w:val="0"/>
      <w:divBdr>
        <w:top w:val="none" w:sz="0" w:space="0" w:color="auto"/>
        <w:left w:val="none" w:sz="0" w:space="0" w:color="auto"/>
        <w:bottom w:val="none" w:sz="0" w:space="0" w:color="auto"/>
        <w:right w:val="none" w:sz="0" w:space="0" w:color="auto"/>
      </w:divBdr>
    </w:div>
    <w:div w:id="1494955733">
      <w:bodyDiv w:val="1"/>
      <w:marLeft w:val="0"/>
      <w:marRight w:val="0"/>
      <w:marTop w:val="0"/>
      <w:marBottom w:val="0"/>
      <w:divBdr>
        <w:top w:val="none" w:sz="0" w:space="0" w:color="auto"/>
        <w:left w:val="none" w:sz="0" w:space="0" w:color="auto"/>
        <w:bottom w:val="none" w:sz="0" w:space="0" w:color="auto"/>
        <w:right w:val="none" w:sz="0" w:space="0" w:color="auto"/>
      </w:divBdr>
    </w:div>
    <w:div w:id="1500268272">
      <w:bodyDiv w:val="1"/>
      <w:marLeft w:val="0"/>
      <w:marRight w:val="0"/>
      <w:marTop w:val="0"/>
      <w:marBottom w:val="0"/>
      <w:divBdr>
        <w:top w:val="none" w:sz="0" w:space="0" w:color="auto"/>
        <w:left w:val="none" w:sz="0" w:space="0" w:color="auto"/>
        <w:bottom w:val="none" w:sz="0" w:space="0" w:color="auto"/>
        <w:right w:val="none" w:sz="0" w:space="0" w:color="auto"/>
      </w:divBdr>
    </w:div>
    <w:div w:id="1501701072">
      <w:bodyDiv w:val="1"/>
      <w:marLeft w:val="0"/>
      <w:marRight w:val="0"/>
      <w:marTop w:val="0"/>
      <w:marBottom w:val="0"/>
      <w:divBdr>
        <w:top w:val="none" w:sz="0" w:space="0" w:color="auto"/>
        <w:left w:val="none" w:sz="0" w:space="0" w:color="auto"/>
        <w:bottom w:val="none" w:sz="0" w:space="0" w:color="auto"/>
        <w:right w:val="none" w:sz="0" w:space="0" w:color="auto"/>
      </w:divBdr>
    </w:div>
    <w:div w:id="1528643536">
      <w:bodyDiv w:val="1"/>
      <w:marLeft w:val="0"/>
      <w:marRight w:val="0"/>
      <w:marTop w:val="0"/>
      <w:marBottom w:val="0"/>
      <w:divBdr>
        <w:top w:val="none" w:sz="0" w:space="0" w:color="auto"/>
        <w:left w:val="none" w:sz="0" w:space="0" w:color="auto"/>
        <w:bottom w:val="none" w:sz="0" w:space="0" w:color="auto"/>
        <w:right w:val="none" w:sz="0" w:space="0" w:color="auto"/>
      </w:divBdr>
    </w:div>
    <w:div w:id="1592198226">
      <w:bodyDiv w:val="1"/>
      <w:marLeft w:val="0"/>
      <w:marRight w:val="0"/>
      <w:marTop w:val="0"/>
      <w:marBottom w:val="0"/>
      <w:divBdr>
        <w:top w:val="none" w:sz="0" w:space="0" w:color="auto"/>
        <w:left w:val="none" w:sz="0" w:space="0" w:color="auto"/>
        <w:bottom w:val="none" w:sz="0" w:space="0" w:color="auto"/>
        <w:right w:val="none" w:sz="0" w:space="0" w:color="auto"/>
      </w:divBdr>
    </w:div>
    <w:div w:id="1595288081">
      <w:bodyDiv w:val="1"/>
      <w:marLeft w:val="0"/>
      <w:marRight w:val="0"/>
      <w:marTop w:val="0"/>
      <w:marBottom w:val="0"/>
      <w:divBdr>
        <w:top w:val="none" w:sz="0" w:space="0" w:color="auto"/>
        <w:left w:val="none" w:sz="0" w:space="0" w:color="auto"/>
        <w:bottom w:val="none" w:sz="0" w:space="0" w:color="auto"/>
        <w:right w:val="none" w:sz="0" w:space="0" w:color="auto"/>
      </w:divBdr>
      <w:divsChild>
        <w:div w:id="895698531">
          <w:marLeft w:val="0"/>
          <w:marRight w:val="0"/>
          <w:marTop w:val="0"/>
          <w:marBottom w:val="0"/>
          <w:divBdr>
            <w:top w:val="none" w:sz="0" w:space="0" w:color="auto"/>
            <w:left w:val="none" w:sz="0" w:space="0" w:color="auto"/>
            <w:bottom w:val="none" w:sz="0" w:space="0" w:color="auto"/>
            <w:right w:val="none" w:sz="0" w:space="0" w:color="auto"/>
          </w:divBdr>
          <w:divsChild>
            <w:div w:id="324011487">
              <w:marLeft w:val="0"/>
              <w:marRight w:val="0"/>
              <w:marTop w:val="0"/>
              <w:marBottom w:val="0"/>
              <w:divBdr>
                <w:top w:val="none" w:sz="0" w:space="0" w:color="auto"/>
                <w:left w:val="none" w:sz="0" w:space="0" w:color="auto"/>
                <w:bottom w:val="none" w:sz="0" w:space="0" w:color="auto"/>
                <w:right w:val="none" w:sz="0" w:space="0" w:color="auto"/>
              </w:divBdr>
              <w:divsChild>
                <w:div w:id="1877353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286822">
      <w:bodyDiv w:val="1"/>
      <w:marLeft w:val="0"/>
      <w:marRight w:val="0"/>
      <w:marTop w:val="0"/>
      <w:marBottom w:val="0"/>
      <w:divBdr>
        <w:top w:val="none" w:sz="0" w:space="0" w:color="auto"/>
        <w:left w:val="none" w:sz="0" w:space="0" w:color="auto"/>
        <w:bottom w:val="none" w:sz="0" w:space="0" w:color="auto"/>
        <w:right w:val="none" w:sz="0" w:space="0" w:color="auto"/>
      </w:divBdr>
      <w:divsChild>
        <w:div w:id="715741316">
          <w:marLeft w:val="0"/>
          <w:marRight w:val="0"/>
          <w:marTop w:val="0"/>
          <w:marBottom w:val="0"/>
          <w:divBdr>
            <w:top w:val="none" w:sz="0" w:space="0" w:color="auto"/>
            <w:left w:val="none" w:sz="0" w:space="0" w:color="auto"/>
            <w:bottom w:val="none" w:sz="0" w:space="0" w:color="auto"/>
            <w:right w:val="none" w:sz="0" w:space="0" w:color="auto"/>
          </w:divBdr>
          <w:divsChild>
            <w:div w:id="1230112156">
              <w:marLeft w:val="0"/>
              <w:marRight w:val="0"/>
              <w:marTop w:val="0"/>
              <w:marBottom w:val="0"/>
              <w:divBdr>
                <w:top w:val="none" w:sz="0" w:space="0" w:color="auto"/>
                <w:left w:val="none" w:sz="0" w:space="0" w:color="auto"/>
                <w:bottom w:val="none" w:sz="0" w:space="0" w:color="auto"/>
                <w:right w:val="none" w:sz="0" w:space="0" w:color="auto"/>
              </w:divBdr>
              <w:divsChild>
                <w:div w:id="63676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295669">
      <w:bodyDiv w:val="1"/>
      <w:marLeft w:val="0"/>
      <w:marRight w:val="0"/>
      <w:marTop w:val="0"/>
      <w:marBottom w:val="0"/>
      <w:divBdr>
        <w:top w:val="none" w:sz="0" w:space="0" w:color="auto"/>
        <w:left w:val="none" w:sz="0" w:space="0" w:color="auto"/>
        <w:bottom w:val="none" w:sz="0" w:space="0" w:color="auto"/>
        <w:right w:val="none" w:sz="0" w:space="0" w:color="auto"/>
      </w:divBdr>
    </w:div>
    <w:div w:id="1642811592">
      <w:bodyDiv w:val="1"/>
      <w:marLeft w:val="0"/>
      <w:marRight w:val="0"/>
      <w:marTop w:val="0"/>
      <w:marBottom w:val="0"/>
      <w:divBdr>
        <w:top w:val="none" w:sz="0" w:space="0" w:color="auto"/>
        <w:left w:val="none" w:sz="0" w:space="0" w:color="auto"/>
        <w:bottom w:val="none" w:sz="0" w:space="0" w:color="auto"/>
        <w:right w:val="none" w:sz="0" w:space="0" w:color="auto"/>
      </w:divBdr>
    </w:div>
    <w:div w:id="1654791102">
      <w:bodyDiv w:val="1"/>
      <w:marLeft w:val="0"/>
      <w:marRight w:val="0"/>
      <w:marTop w:val="0"/>
      <w:marBottom w:val="0"/>
      <w:divBdr>
        <w:top w:val="none" w:sz="0" w:space="0" w:color="auto"/>
        <w:left w:val="none" w:sz="0" w:space="0" w:color="auto"/>
        <w:bottom w:val="none" w:sz="0" w:space="0" w:color="auto"/>
        <w:right w:val="none" w:sz="0" w:space="0" w:color="auto"/>
      </w:divBdr>
    </w:div>
    <w:div w:id="1669212389">
      <w:bodyDiv w:val="1"/>
      <w:marLeft w:val="0"/>
      <w:marRight w:val="0"/>
      <w:marTop w:val="0"/>
      <w:marBottom w:val="0"/>
      <w:divBdr>
        <w:top w:val="none" w:sz="0" w:space="0" w:color="auto"/>
        <w:left w:val="none" w:sz="0" w:space="0" w:color="auto"/>
        <w:bottom w:val="none" w:sz="0" w:space="0" w:color="auto"/>
        <w:right w:val="none" w:sz="0" w:space="0" w:color="auto"/>
      </w:divBdr>
    </w:div>
    <w:div w:id="1680355141">
      <w:bodyDiv w:val="1"/>
      <w:marLeft w:val="0"/>
      <w:marRight w:val="0"/>
      <w:marTop w:val="0"/>
      <w:marBottom w:val="0"/>
      <w:divBdr>
        <w:top w:val="none" w:sz="0" w:space="0" w:color="auto"/>
        <w:left w:val="none" w:sz="0" w:space="0" w:color="auto"/>
        <w:bottom w:val="none" w:sz="0" w:space="0" w:color="auto"/>
        <w:right w:val="none" w:sz="0" w:space="0" w:color="auto"/>
      </w:divBdr>
    </w:div>
    <w:div w:id="1689597786">
      <w:bodyDiv w:val="1"/>
      <w:marLeft w:val="0"/>
      <w:marRight w:val="0"/>
      <w:marTop w:val="0"/>
      <w:marBottom w:val="0"/>
      <w:divBdr>
        <w:top w:val="none" w:sz="0" w:space="0" w:color="auto"/>
        <w:left w:val="none" w:sz="0" w:space="0" w:color="auto"/>
        <w:bottom w:val="none" w:sz="0" w:space="0" w:color="auto"/>
        <w:right w:val="none" w:sz="0" w:space="0" w:color="auto"/>
      </w:divBdr>
    </w:div>
    <w:div w:id="1724595818">
      <w:bodyDiv w:val="1"/>
      <w:marLeft w:val="0"/>
      <w:marRight w:val="0"/>
      <w:marTop w:val="0"/>
      <w:marBottom w:val="0"/>
      <w:divBdr>
        <w:top w:val="none" w:sz="0" w:space="0" w:color="auto"/>
        <w:left w:val="none" w:sz="0" w:space="0" w:color="auto"/>
        <w:bottom w:val="none" w:sz="0" w:space="0" w:color="auto"/>
        <w:right w:val="none" w:sz="0" w:space="0" w:color="auto"/>
      </w:divBdr>
    </w:div>
    <w:div w:id="1728798661">
      <w:bodyDiv w:val="1"/>
      <w:marLeft w:val="0"/>
      <w:marRight w:val="0"/>
      <w:marTop w:val="0"/>
      <w:marBottom w:val="0"/>
      <w:divBdr>
        <w:top w:val="none" w:sz="0" w:space="0" w:color="auto"/>
        <w:left w:val="none" w:sz="0" w:space="0" w:color="auto"/>
        <w:bottom w:val="none" w:sz="0" w:space="0" w:color="auto"/>
        <w:right w:val="none" w:sz="0" w:space="0" w:color="auto"/>
      </w:divBdr>
    </w:div>
    <w:div w:id="1733502942">
      <w:bodyDiv w:val="1"/>
      <w:marLeft w:val="0"/>
      <w:marRight w:val="0"/>
      <w:marTop w:val="0"/>
      <w:marBottom w:val="0"/>
      <w:divBdr>
        <w:top w:val="none" w:sz="0" w:space="0" w:color="auto"/>
        <w:left w:val="none" w:sz="0" w:space="0" w:color="auto"/>
        <w:bottom w:val="none" w:sz="0" w:space="0" w:color="auto"/>
        <w:right w:val="none" w:sz="0" w:space="0" w:color="auto"/>
      </w:divBdr>
    </w:div>
    <w:div w:id="1733656458">
      <w:bodyDiv w:val="1"/>
      <w:marLeft w:val="0"/>
      <w:marRight w:val="0"/>
      <w:marTop w:val="0"/>
      <w:marBottom w:val="0"/>
      <w:divBdr>
        <w:top w:val="none" w:sz="0" w:space="0" w:color="auto"/>
        <w:left w:val="none" w:sz="0" w:space="0" w:color="auto"/>
        <w:bottom w:val="none" w:sz="0" w:space="0" w:color="auto"/>
        <w:right w:val="none" w:sz="0" w:space="0" w:color="auto"/>
      </w:divBdr>
    </w:div>
    <w:div w:id="1747341076">
      <w:bodyDiv w:val="1"/>
      <w:marLeft w:val="0"/>
      <w:marRight w:val="0"/>
      <w:marTop w:val="0"/>
      <w:marBottom w:val="0"/>
      <w:divBdr>
        <w:top w:val="none" w:sz="0" w:space="0" w:color="auto"/>
        <w:left w:val="none" w:sz="0" w:space="0" w:color="auto"/>
        <w:bottom w:val="none" w:sz="0" w:space="0" w:color="auto"/>
        <w:right w:val="none" w:sz="0" w:space="0" w:color="auto"/>
      </w:divBdr>
    </w:div>
    <w:div w:id="1750925983">
      <w:bodyDiv w:val="1"/>
      <w:marLeft w:val="0"/>
      <w:marRight w:val="0"/>
      <w:marTop w:val="0"/>
      <w:marBottom w:val="0"/>
      <w:divBdr>
        <w:top w:val="none" w:sz="0" w:space="0" w:color="auto"/>
        <w:left w:val="none" w:sz="0" w:space="0" w:color="auto"/>
        <w:bottom w:val="none" w:sz="0" w:space="0" w:color="auto"/>
        <w:right w:val="none" w:sz="0" w:space="0" w:color="auto"/>
      </w:divBdr>
    </w:div>
    <w:div w:id="1753699872">
      <w:bodyDiv w:val="1"/>
      <w:marLeft w:val="0"/>
      <w:marRight w:val="0"/>
      <w:marTop w:val="0"/>
      <w:marBottom w:val="0"/>
      <w:divBdr>
        <w:top w:val="none" w:sz="0" w:space="0" w:color="auto"/>
        <w:left w:val="none" w:sz="0" w:space="0" w:color="auto"/>
        <w:bottom w:val="none" w:sz="0" w:space="0" w:color="auto"/>
        <w:right w:val="none" w:sz="0" w:space="0" w:color="auto"/>
      </w:divBdr>
    </w:div>
    <w:div w:id="1775438578">
      <w:bodyDiv w:val="1"/>
      <w:marLeft w:val="0"/>
      <w:marRight w:val="0"/>
      <w:marTop w:val="0"/>
      <w:marBottom w:val="0"/>
      <w:divBdr>
        <w:top w:val="none" w:sz="0" w:space="0" w:color="auto"/>
        <w:left w:val="none" w:sz="0" w:space="0" w:color="auto"/>
        <w:bottom w:val="none" w:sz="0" w:space="0" w:color="auto"/>
        <w:right w:val="none" w:sz="0" w:space="0" w:color="auto"/>
      </w:divBdr>
    </w:div>
    <w:div w:id="1808275078">
      <w:bodyDiv w:val="1"/>
      <w:marLeft w:val="0"/>
      <w:marRight w:val="0"/>
      <w:marTop w:val="0"/>
      <w:marBottom w:val="0"/>
      <w:divBdr>
        <w:top w:val="none" w:sz="0" w:space="0" w:color="auto"/>
        <w:left w:val="none" w:sz="0" w:space="0" w:color="auto"/>
        <w:bottom w:val="none" w:sz="0" w:space="0" w:color="auto"/>
        <w:right w:val="none" w:sz="0" w:space="0" w:color="auto"/>
      </w:divBdr>
    </w:div>
    <w:div w:id="1837453960">
      <w:bodyDiv w:val="1"/>
      <w:marLeft w:val="0"/>
      <w:marRight w:val="0"/>
      <w:marTop w:val="0"/>
      <w:marBottom w:val="0"/>
      <w:divBdr>
        <w:top w:val="none" w:sz="0" w:space="0" w:color="auto"/>
        <w:left w:val="none" w:sz="0" w:space="0" w:color="auto"/>
        <w:bottom w:val="none" w:sz="0" w:space="0" w:color="auto"/>
        <w:right w:val="none" w:sz="0" w:space="0" w:color="auto"/>
      </w:divBdr>
    </w:div>
    <w:div w:id="1839029918">
      <w:bodyDiv w:val="1"/>
      <w:marLeft w:val="0"/>
      <w:marRight w:val="0"/>
      <w:marTop w:val="0"/>
      <w:marBottom w:val="0"/>
      <w:divBdr>
        <w:top w:val="none" w:sz="0" w:space="0" w:color="auto"/>
        <w:left w:val="none" w:sz="0" w:space="0" w:color="auto"/>
        <w:bottom w:val="none" w:sz="0" w:space="0" w:color="auto"/>
        <w:right w:val="none" w:sz="0" w:space="0" w:color="auto"/>
      </w:divBdr>
    </w:div>
    <w:div w:id="1848055782">
      <w:bodyDiv w:val="1"/>
      <w:marLeft w:val="0"/>
      <w:marRight w:val="0"/>
      <w:marTop w:val="0"/>
      <w:marBottom w:val="0"/>
      <w:divBdr>
        <w:top w:val="none" w:sz="0" w:space="0" w:color="auto"/>
        <w:left w:val="none" w:sz="0" w:space="0" w:color="auto"/>
        <w:bottom w:val="none" w:sz="0" w:space="0" w:color="auto"/>
        <w:right w:val="none" w:sz="0" w:space="0" w:color="auto"/>
      </w:divBdr>
      <w:divsChild>
        <w:div w:id="1102602400">
          <w:marLeft w:val="0"/>
          <w:marRight w:val="0"/>
          <w:marTop w:val="0"/>
          <w:marBottom w:val="0"/>
          <w:divBdr>
            <w:top w:val="none" w:sz="0" w:space="0" w:color="auto"/>
            <w:left w:val="none" w:sz="0" w:space="0" w:color="auto"/>
            <w:bottom w:val="none" w:sz="0" w:space="0" w:color="auto"/>
            <w:right w:val="none" w:sz="0" w:space="0" w:color="auto"/>
          </w:divBdr>
          <w:divsChild>
            <w:div w:id="1138573535">
              <w:marLeft w:val="0"/>
              <w:marRight w:val="0"/>
              <w:marTop w:val="0"/>
              <w:marBottom w:val="0"/>
              <w:divBdr>
                <w:top w:val="none" w:sz="0" w:space="0" w:color="auto"/>
                <w:left w:val="none" w:sz="0" w:space="0" w:color="auto"/>
                <w:bottom w:val="none" w:sz="0" w:space="0" w:color="auto"/>
                <w:right w:val="none" w:sz="0" w:space="0" w:color="auto"/>
              </w:divBdr>
              <w:divsChild>
                <w:div w:id="199628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932450">
      <w:bodyDiv w:val="1"/>
      <w:marLeft w:val="0"/>
      <w:marRight w:val="0"/>
      <w:marTop w:val="0"/>
      <w:marBottom w:val="0"/>
      <w:divBdr>
        <w:top w:val="none" w:sz="0" w:space="0" w:color="auto"/>
        <w:left w:val="none" w:sz="0" w:space="0" w:color="auto"/>
        <w:bottom w:val="none" w:sz="0" w:space="0" w:color="auto"/>
        <w:right w:val="none" w:sz="0" w:space="0" w:color="auto"/>
      </w:divBdr>
    </w:div>
    <w:div w:id="1886792869">
      <w:bodyDiv w:val="1"/>
      <w:marLeft w:val="0"/>
      <w:marRight w:val="0"/>
      <w:marTop w:val="0"/>
      <w:marBottom w:val="0"/>
      <w:divBdr>
        <w:top w:val="none" w:sz="0" w:space="0" w:color="auto"/>
        <w:left w:val="none" w:sz="0" w:space="0" w:color="auto"/>
        <w:bottom w:val="none" w:sz="0" w:space="0" w:color="auto"/>
        <w:right w:val="none" w:sz="0" w:space="0" w:color="auto"/>
      </w:divBdr>
    </w:div>
    <w:div w:id="1897430627">
      <w:bodyDiv w:val="1"/>
      <w:marLeft w:val="0"/>
      <w:marRight w:val="0"/>
      <w:marTop w:val="0"/>
      <w:marBottom w:val="0"/>
      <w:divBdr>
        <w:top w:val="none" w:sz="0" w:space="0" w:color="auto"/>
        <w:left w:val="none" w:sz="0" w:space="0" w:color="auto"/>
        <w:bottom w:val="none" w:sz="0" w:space="0" w:color="auto"/>
        <w:right w:val="none" w:sz="0" w:space="0" w:color="auto"/>
      </w:divBdr>
    </w:div>
    <w:div w:id="1898392442">
      <w:bodyDiv w:val="1"/>
      <w:marLeft w:val="0"/>
      <w:marRight w:val="0"/>
      <w:marTop w:val="0"/>
      <w:marBottom w:val="0"/>
      <w:divBdr>
        <w:top w:val="none" w:sz="0" w:space="0" w:color="auto"/>
        <w:left w:val="none" w:sz="0" w:space="0" w:color="auto"/>
        <w:bottom w:val="none" w:sz="0" w:space="0" w:color="auto"/>
        <w:right w:val="none" w:sz="0" w:space="0" w:color="auto"/>
      </w:divBdr>
    </w:div>
    <w:div w:id="1902984602">
      <w:bodyDiv w:val="1"/>
      <w:marLeft w:val="0"/>
      <w:marRight w:val="0"/>
      <w:marTop w:val="0"/>
      <w:marBottom w:val="0"/>
      <w:divBdr>
        <w:top w:val="none" w:sz="0" w:space="0" w:color="auto"/>
        <w:left w:val="none" w:sz="0" w:space="0" w:color="auto"/>
        <w:bottom w:val="none" w:sz="0" w:space="0" w:color="auto"/>
        <w:right w:val="none" w:sz="0" w:space="0" w:color="auto"/>
      </w:divBdr>
      <w:divsChild>
        <w:div w:id="1631130094">
          <w:marLeft w:val="0"/>
          <w:marRight w:val="0"/>
          <w:marTop w:val="0"/>
          <w:marBottom w:val="0"/>
          <w:divBdr>
            <w:top w:val="none" w:sz="0" w:space="0" w:color="auto"/>
            <w:left w:val="none" w:sz="0" w:space="0" w:color="auto"/>
            <w:bottom w:val="none" w:sz="0" w:space="0" w:color="auto"/>
            <w:right w:val="none" w:sz="0" w:space="0" w:color="auto"/>
          </w:divBdr>
          <w:divsChild>
            <w:div w:id="916086576">
              <w:marLeft w:val="0"/>
              <w:marRight w:val="0"/>
              <w:marTop w:val="0"/>
              <w:marBottom w:val="0"/>
              <w:divBdr>
                <w:top w:val="none" w:sz="0" w:space="0" w:color="auto"/>
                <w:left w:val="none" w:sz="0" w:space="0" w:color="auto"/>
                <w:bottom w:val="none" w:sz="0" w:space="0" w:color="auto"/>
                <w:right w:val="none" w:sz="0" w:space="0" w:color="auto"/>
              </w:divBdr>
              <w:divsChild>
                <w:div w:id="1239050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118604">
      <w:bodyDiv w:val="1"/>
      <w:marLeft w:val="0"/>
      <w:marRight w:val="0"/>
      <w:marTop w:val="0"/>
      <w:marBottom w:val="0"/>
      <w:divBdr>
        <w:top w:val="none" w:sz="0" w:space="0" w:color="auto"/>
        <w:left w:val="none" w:sz="0" w:space="0" w:color="auto"/>
        <w:bottom w:val="none" w:sz="0" w:space="0" w:color="auto"/>
        <w:right w:val="none" w:sz="0" w:space="0" w:color="auto"/>
      </w:divBdr>
    </w:div>
    <w:div w:id="1917326637">
      <w:bodyDiv w:val="1"/>
      <w:marLeft w:val="0"/>
      <w:marRight w:val="0"/>
      <w:marTop w:val="0"/>
      <w:marBottom w:val="0"/>
      <w:divBdr>
        <w:top w:val="none" w:sz="0" w:space="0" w:color="auto"/>
        <w:left w:val="none" w:sz="0" w:space="0" w:color="auto"/>
        <w:bottom w:val="none" w:sz="0" w:space="0" w:color="auto"/>
        <w:right w:val="none" w:sz="0" w:space="0" w:color="auto"/>
      </w:divBdr>
    </w:div>
    <w:div w:id="1918711898">
      <w:bodyDiv w:val="1"/>
      <w:marLeft w:val="0"/>
      <w:marRight w:val="0"/>
      <w:marTop w:val="0"/>
      <w:marBottom w:val="0"/>
      <w:divBdr>
        <w:top w:val="none" w:sz="0" w:space="0" w:color="auto"/>
        <w:left w:val="none" w:sz="0" w:space="0" w:color="auto"/>
        <w:bottom w:val="none" w:sz="0" w:space="0" w:color="auto"/>
        <w:right w:val="none" w:sz="0" w:space="0" w:color="auto"/>
      </w:divBdr>
      <w:divsChild>
        <w:div w:id="835462973">
          <w:marLeft w:val="0"/>
          <w:marRight w:val="0"/>
          <w:marTop w:val="0"/>
          <w:marBottom w:val="0"/>
          <w:divBdr>
            <w:top w:val="none" w:sz="0" w:space="0" w:color="auto"/>
            <w:left w:val="none" w:sz="0" w:space="0" w:color="auto"/>
            <w:bottom w:val="none" w:sz="0" w:space="0" w:color="auto"/>
            <w:right w:val="none" w:sz="0" w:space="0" w:color="auto"/>
          </w:divBdr>
          <w:divsChild>
            <w:div w:id="837693027">
              <w:marLeft w:val="0"/>
              <w:marRight w:val="0"/>
              <w:marTop w:val="0"/>
              <w:marBottom w:val="0"/>
              <w:divBdr>
                <w:top w:val="none" w:sz="0" w:space="0" w:color="auto"/>
                <w:left w:val="none" w:sz="0" w:space="0" w:color="auto"/>
                <w:bottom w:val="none" w:sz="0" w:space="0" w:color="auto"/>
                <w:right w:val="none" w:sz="0" w:space="0" w:color="auto"/>
              </w:divBdr>
              <w:divsChild>
                <w:div w:id="124179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668430">
      <w:bodyDiv w:val="1"/>
      <w:marLeft w:val="0"/>
      <w:marRight w:val="0"/>
      <w:marTop w:val="0"/>
      <w:marBottom w:val="0"/>
      <w:divBdr>
        <w:top w:val="none" w:sz="0" w:space="0" w:color="auto"/>
        <w:left w:val="none" w:sz="0" w:space="0" w:color="auto"/>
        <w:bottom w:val="none" w:sz="0" w:space="0" w:color="auto"/>
        <w:right w:val="none" w:sz="0" w:space="0" w:color="auto"/>
      </w:divBdr>
      <w:divsChild>
        <w:div w:id="1709455987">
          <w:marLeft w:val="0"/>
          <w:marRight w:val="0"/>
          <w:marTop w:val="0"/>
          <w:marBottom w:val="0"/>
          <w:divBdr>
            <w:top w:val="none" w:sz="0" w:space="0" w:color="auto"/>
            <w:left w:val="none" w:sz="0" w:space="0" w:color="auto"/>
            <w:bottom w:val="none" w:sz="0" w:space="0" w:color="auto"/>
            <w:right w:val="none" w:sz="0" w:space="0" w:color="auto"/>
          </w:divBdr>
          <w:divsChild>
            <w:div w:id="450520447">
              <w:marLeft w:val="0"/>
              <w:marRight w:val="0"/>
              <w:marTop w:val="0"/>
              <w:marBottom w:val="0"/>
              <w:divBdr>
                <w:top w:val="none" w:sz="0" w:space="0" w:color="auto"/>
                <w:left w:val="none" w:sz="0" w:space="0" w:color="auto"/>
                <w:bottom w:val="none" w:sz="0" w:space="0" w:color="auto"/>
                <w:right w:val="none" w:sz="0" w:space="0" w:color="auto"/>
              </w:divBdr>
              <w:divsChild>
                <w:div w:id="210117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896817">
      <w:bodyDiv w:val="1"/>
      <w:marLeft w:val="0"/>
      <w:marRight w:val="0"/>
      <w:marTop w:val="0"/>
      <w:marBottom w:val="0"/>
      <w:divBdr>
        <w:top w:val="none" w:sz="0" w:space="0" w:color="auto"/>
        <w:left w:val="none" w:sz="0" w:space="0" w:color="auto"/>
        <w:bottom w:val="none" w:sz="0" w:space="0" w:color="auto"/>
        <w:right w:val="none" w:sz="0" w:space="0" w:color="auto"/>
      </w:divBdr>
    </w:div>
    <w:div w:id="2073960585">
      <w:bodyDiv w:val="1"/>
      <w:marLeft w:val="0"/>
      <w:marRight w:val="0"/>
      <w:marTop w:val="0"/>
      <w:marBottom w:val="0"/>
      <w:divBdr>
        <w:top w:val="none" w:sz="0" w:space="0" w:color="auto"/>
        <w:left w:val="none" w:sz="0" w:space="0" w:color="auto"/>
        <w:bottom w:val="none" w:sz="0" w:space="0" w:color="auto"/>
        <w:right w:val="none" w:sz="0" w:space="0" w:color="auto"/>
      </w:divBdr>
    </w:div>
    <w:div w:id="2081630452">
      <w:bodyDiv w:val="1"/>
      <w:marLeft w:val="0"/>
      <w:marRight w:val="0"/>
      <w:marTop w:val="0"/>
      <w:marBottom w:val="0"/>
      <w:divBdr>
        <w:top w:val="none" w:sz="0" w:space="0" w:color="auto"/>
        <w:left w:val="none" w:sz="0" w:space="0" w:color="auto"/>
        <w:bottom w:val="none" w:sz="0" w:space="0" w:color="auto"/>
        <w:right w:val="none" w:sz="0" w:space="0" w:color="auto"/>
      </w:divBdr>
    </w:div>
    <w:div w:id="2099904761">
      <w:bodyDiv w:val="1"/>
      <w:marLeft w:val="0"/>
      <w:marRight w:val="0"/>
      <w:marTop w:val="0"/>
      <w:marBottom w:val="0"/>
      <w:divBdr>
        <w:top w:val="none" w:sz="0" w:space="0" w:color="auto"/>
        <w:left w:val="none" w:sz="0" w:space="0" w:color="auto"/>
        <w:bottom w:val="none" w:sz="0" w:space="0" w:color="auto"/>
        <w:right w:val="none" w:sz="0" w:space="0" w:color="auto"/>
      </w:divBdr>
      <w:divsChild>
        <w:div w:id="1920019782">
          <w:marLeft w:val="0"/>
          <w:marRight w:val="0"/>
          <w:marTop w:val="0"/>
          <w:marBottom w:val="0"/>
          <w:divBdr>
            <w:top w:val="none" w:sz="0" w:space="0" w:color="auto"/>
            <w:left w:val="none" w:sz="0" w:space="0" w:color="auto"/>
            <w:bottom w:val="none" w:sz="0" w:space="0" w:color="auto"/>
            <w:right w:val="none" w:sz="0" w:space="0" w:color="auto"/>
          </w:divBdr>
          <w:divsChild>
            <w:div w:id="1178469232">
              <w:marLeft w:val="0"/>
              <w:marRight w:val="0"/>
              <w:marTop w:val="0"/>
              <w:marBottom w:val="0"/>
              <w:divBdr>
                <w:top w:val="none" w:sz="0" w:space="0" w:color="auto"/>
                <w:left w:val="none" w:sz="0" w:space="0" w:color="auto"/>
                <w:bottom w:val="none" w:sz="0" w:space="0" w:color="auto"/>
                <w:right w:val="none" w:sz="0" w:space="0" w:color="auto"/>
              </w:divBdr>
              <w:divsChild>
                <w:div w:id="95926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942900">
      <w:bodyDiv w:val="1"/>
      <w:marLeft w:val="0"/>
      <w:marRight w:val="0"/>
      <w:marTop w:val="0"/>
      <w:marBottom w:val="0"/>
      <w:divBdr>
        <w:top w:val="none" w:sz="0" w:space="0" w:color="auto"/>
        <w:left w:val="none" w:sz="0" w:space="0" w:color="auto"/>
        <w:bottom w:val="none" w:sz="0" w:space="0" w:color="auto"/>
        <w:right w:val="none" w:sz="0" w:space="0" w:color="auto"/>
      </w:divBdr>
      <w:divsChild>
        <w:div w:id="1639873191">
          <w:marLeft w:val="0"/>
          <w:marRight w:val="0"/>
          <w:marTop w:val="0"/>
          <w:marBottom w:val="0"/>
          <w:divBdr>
            <w:top w:val="none" w:sz="0" w:space="0" w:color="auto"/>
            <w:left w:val="none" w:sz="0" w:space="0" w:color="auto"/>
            <w:bottom w:val="none" w:sz="0" w:space="0" w:color="auto"/>
            <w:right w:val="none" w:sz="0" w:space="0" w:color="auto"/>
          </w:divBdr>
          <w:divsChild>
            <w:div w:id="49422251">
              <w:marLeft w:val="0"/>
              <w:marRight w:val="0"/>
              <w:marTop w:val="0"/>
              <w:marBottom w:val="0"/>
              <w:divBdr>
                <w:top w:val="none" w:sz="0" w:space="0" w:color="auto"/>
                <w:left w:val="none" w:sz="0" w:space="0" w:color="auto"/>
                <w:bottom w:val="none" w:sz="0" w:space="0" w:color="auto"/>
                <w:right w:val="none" w:sz="0" w:space="0" w:color="auto"/>
              </w:divBdr>
              <w:divsChild>
                <w:div w:id="40549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8129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wmf"/><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6" Type="http://schemas.openxmlformats.org/officeDocument/2006/relationships/image" Target="media/image2.png"/><Relationship Id="rId11" Type="http://schemas.openxmlformats.org/officeDocument/2006/relationships/endnotes" Target="endnotes.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5" Type="http://schemas.openxmlformats.org/officeDocument/2006/relationships/customXml" Target="../customXml/item5.xml"/><Relationship Id="rId90" Type="http://schemas.openxmlformats.org/officeDocument/2006/relationships/hyperlink" Target="http://hien-VirtualBox:8080" TargetMode="External"/><Relationship Id="rId95" Type="http://schemas.openxmlformats.org/officeDocument/2006/relationships/fontTable" Target="fontTable.xml"/><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9.wmf"/><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8" Type="http://schemas.openxmlformats.org/officeDocument/2006/relationships/settings" Target="setting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8.png"/><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6.png"/><Relationship Id="rId41" Type="http://schemas.openxmlformats.org/officeDocument/2006/relationships/image" Target="media/image27.wmf"/><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6.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s://www.kaggle.com/datasets/ahmettalhabektas/new-york-cars-big-data-2023/data?select=Car_Rates.csv"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footnotes" Target="footnotes.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yperlink" Target="https://www.kaggle.com/datasets/ahmettalhabektas/new-york-cars-big-data-2023" TargetMode="External"/><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7" Type="http://schemas.openxmlformats.org/officeDocument/2006/relationships/styles" Target="styles.xml"/><Relationship Id="rId71" Type="http://schemas.openxmlformats.org/officeDocument/2006/relationships/image" Target="media/image57.png"/><Relationship Id="rId92" Type="http://schemas.openxmlformats.org/officeDocument/2006/relationships/image" Target="media/image77.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5.png"/><Relationship Id="rId14" Type="http://schemas.openxmlformats.org/officeDocument/2006/relationships/hyperlink" Target="https://www.kaggle.com/datasets/ahmettalhabektas/new-york-cars-big-data-2023/data?select=Car_Rates.csv" TargetMode="Externa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ct:contentTypeSchema xmlns:ct="http://schemas.microsoft.com/office/2006/metadata/contentType" xmlns:ma="http://schemas.microsoft.com/office/2006/metadata/properties/metaAttributes" ct:_="" ma:_="" ma:contentTypeName="Tài liệu" ma:contentTypeID="0x01010098752B444FCFFE41BAB8D4A732825A23" ma:contentTypeVersion="4" ma:contentTypeDescription="Tạo tài liệu mới." ma:contentTypeScope="" ma:versionID="9196c8c8b422e02da5b6d3e32e57677f">
  <xsd:schema xmlns:xsd="http://www.w3.org/2001/XMLSchema" xmlns:xs="http://www.w3.org/2001/XMLSchema" xmlns:p="http://schemas.microsoft.com/office/2006/metadata/properties" xmlns:ns2="9f26928c-4b3b-4340-aeab-4306f06dde96" targetNamespace="http://schemas.microsoft.com/office/2006/metadata/properties" ma:root="true" ma:fieldsID="9d0f080d298e8c5be58c04c1803e282d" ns2:_="">
    <xsd:import namespace="9f26928c-4b3b-4340-aeab-4306f06dde96"/>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26928c-4b3b-4340-aeab-4306f06dde9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go:gDocsCustomXmlDataStorage xmlns:go="http://customooxmlschemas.google.com/" xmlns:r="http://schemas.openxmlformats.org/officeDocument/2006/relationships">
  <go:docsCustomData xmlns:go="http://customooxmlschemas.google.com/" roundtripDataSignature="AMtx7mjLRswsnJIXCmWz6ahYlH1KL2b1WQ==">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</go:docsCustomData>
</go:gDocsCustomXmlDataStorage>
</file>

<file path=customXml/itemProps1.xml><?xml version="1.0" encoding="utf-8"?>
<ds:datastoreItem xmlns:ds="http://schemas.openxmlformats.org/officeDocument/2006/customXml" ds:itemID="{332A80E2-C788-4C01-AC43-BA8123E32E76}">
  <ds:schemaRefs>
    <ds:schemaRef ds:uri="http://schemas.microsoft.com/sharepoint/v3/contenttype/forms"/>
  </ds:schemaRefs>
</ds:datastoreItem>
</file>

<file path=customXml/itemProps2.xml><?xml version="1.0" encoding="utf-8"?>
<ds:datastoreItem xmlns:ds="http://schemas.openxmlformats.org/officeDocument/2006/customXml" ds:itemID="{33AAE066-E8C9-44D3-B862-E06590538D3E}">
  <ds:schemaRefs>
    <ds:schemaRef ds:uri="http://schemas.openxmlformats.org/officeDocument/2006/bibliography"/>
  </ds:schemaRefs>
</ds:datastoreItem>
</file>

<file path=customXml/itemProps3.xml><?xml version="1.0" encoding="utf-8"?>
<ds:datastoreItem xmlns:ds="http://schemas.openxmlformats.org/officeDocument/2006/customXml" ds:itemID="{1D0D2807-4AFF-4F19-9042-974F9A569E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26928c-4b3b-4340-aeab-4306f06dde9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E7CBAD6-D014-47A1-BD75-7B7D1148530A}">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859</TotalTime>
  <Pages>1</Pages>
  <Words>6394</Words>
  <Characters>36452</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61</CharactersWithSpaces>
  <SharedDoc>false</SharedDoc>
  <HLinks>
    <vt:vector size="288" baseType="variant">
      <vt:variant>
        <vt:i4>4325446</vt:i4>
      </vt:variant>
      <vt:variant>
        <vt:i4>294</vt:i4>
      </vt:variant>
      <vt:variant>
        <vt:i4>0</vt:i4>
      </vt:variant>
      <vt:variant>
        <vt:i4>5</vt:i4>
      </vt:variant>
      <vt:variant>
        <vt:lpwstr>http://hien-virtualbox:8080/</vt:lpwstr>
      </vt:variant>
      <vt:variant>
        <vt:lpwstr/>
      </vt:variant>
      <vt:variant>
        <vt:i4>3604563</vt:i4>
      </vt:variant>
      <vt:variant>
        <vt:i4>273</vt:i4>
      </vt:variant>
      <vt:variant>
        <vt:i4>0</vt:i4>
      </vt:variant>
      <vt:variant>
        <vt:i4>5</vt:i4>
      </vt:variant>
      <vt:variant>
        <vt:lpwstr>https://www.kaggle.com/datasets/ahmettalhabektas/new-york-cars-big-data-2023/data?select=Car_Rates.csv</vt:lpwstr>
      </vt:variant>
      <vt:variant>
        <vt:lpwstr/>
      </vt:variant>
      <vt:variant>
        <vt:i4>3604563</vt:i4>
      </vt:variant>
      <vt:variant>
        <vt:i4>270</vt:i4>
      </vt:variant>
      <vt:variant>
        <vt:i4>0</vt:i4>
      </vt:variant>
      <vt:variant>
        <vt:i4>5</vt:i4>
      </vt:variant>
      <vt:variant>
        <vt:lpwstr>https://www.kaggle.com/datasets/ahmettalhabektas/new-york-cars-big-data-2023/data?select=Car_Rates.csv</vt:lpwstr>
      </vt:variant>
      <vt:variant>
        <vt:lpwstr/>
      </vt:variant>
      <vt:variant>
        <vt:i4>1900634</vt:i4>
      </vt:variant>
      <vt:variant>
        <vt:i4>267</vt:i4>
      </vt:variant>
      <vt:variant>
        <vt:i4>0</vt:i4>
      </vt:variant>
      <vt:variant>
        <vt:i4>5</vt:i4>
      </vt:variant>
      <vt:variant>
        <vt:lpwstr>https://www.kaggle.com/datasets/ahmettalhabektas/new-york-cars-big-data-2023</vt:lpwstr>
      </vt:variant>
      <vt:variant>
        <vt:lpwstr/>
      </vt:variant>
      <vt:variant>
        <vt:i4>1572926</vt:i4>
      </vt:variant>
      <vt:variant>
        <vt:i4>260</vt:i4>
      </vt:variant>
      <vt:variant>
        <vt:i4>0</vt:i4>
      </vt:variant>
      <vt:variant>
        <vt:i4>5</vt:i4>
      </vt:variant>
      <vt:variant>
        <vt:lpwstr/>
      </vt:variant>
      <vt:variant>
        <vt:lpwstr>_Toc168424599</vt:lpwstr>
      </vt:variant>
      <vt:variant>
        <vt:i4>1572926</vt:i4>
      </vt:variant>
      <vt:variant>
        <vt:i4>254</vt:i4>
      </vt:variant>
      <vt:variant>
        <vt:i4>0</vt:i4>
      </vt:variant>
      <vt:variant>
        <vt:i4>5</vt:i4>
      </vt:variant>
      <vt:variant>
        <vt:lpwstr/>
      </vt:variant>
      <vt:variant>
        <vt:lpwstr>_Toc168424598</vt:lpwstr>
      </vt:variant>
      <vt:variant>
        <vt:i4>1572926</vt:i4>
      </vt:variant>
      <vt:variant>
        <vt:i4>248</vt:i4>
      </vt:variant>
      <vt:variant>
        <vt:i4>0</vt:i4>
      </vt:variant>
      <vt:variant>
        <vt:i4>5</vt:i4>
      </vt:variant>
      <vt:variant>
        <vt:lpwstr/>
      </vt:variant>
      <vt:variant>
        <vt:lpwstr>_Toc168424597</vt:lpwstr>
      </vt:variant>
      <vt:variant>
        <vt:i4>1572926</vt:i4>
      </vt:variant>
      <vt:variant>
        <vt:i4>242</vt:i4>
      </vt:variant>
      <vt:variant>
        <vt:i4>0</vt:i4>
      </vt:variant>
      <vt:variant>
        <vt:i4>5</vt:i4>
      </vt:variant>
      <vt:variant>
        <vt:lpwstr/>
      </vt:variant>
      <vt:variant>
        <vt:lpwstr>_Toc168424596</vt:lpwstr>
      </vt:variant>
      <vt:variant>
        <vt:i4>1572926</vt:i4>
      </vt:variant>
      <vt:variant>
        <vt:i4>236</vt:i4>
      </vt:variant>
      <vt:variant>
        <vt:i4>0</vt:i4>
      </vt:variant>
      <vt:variant>
        <vt:i4>5</vt:i4>
      </vt:variant>
      <vt:variant>
        <vt:lpwstr/>
      </vt:variant>
      <vt:variant>
        <vt:lpwstr>_Toc168424595</vt:lpwstr>
      </vt:variant>
      <vt:variant>
        <vt:i4>1572926</vt:i4>
      </vt:variant>
      <vt:variant>
        <vt:i4>230</vt:i4>
      </vt:variant>
      <vt:variant>
        <vt:i4>0</vt:i4>
      </vt:variant>
      <vt:variant>
        <vt:i4>5</vt:i4>
      </vt:variant>
      <vt:variant>
        <vt:lpwstr/>
      </vt:variant>
      <vt:variant>
        <vt:lpwstr>_Toc168424594</vt:lpwstr>
      </vt:variant>
      <vt:variant>
        <vt:i4>1572926</vt:i4>
      </vt:variant>
      <vt:variant>
        <vt:i4>224</vt:i4>
      </vt:variant>
      <vt:variant>
        <vt:i4>0</vt:i4>
      </vt:variant>
      <vt:variant>
        <vt:i4>5</vt:i4>
      </vt:variant>
      <vt:variant>
        <vt:lpwstr/>
      </vt:variant>
      <vt:variant>
        <vt:lpwstr>_Toc168424593</vt:lpwstr>
      </vt:variant>
      <vt:variant>
        <vt:i4>1572926</vt:i4>
      </vt:variant>
      <vt:variant>
        <vt:i4>218</vt:i4>
      </vt:variant>
      <vt:variant>
        <vt:i4>0</vt:i4>
      </vt:variant>
      <vt:variant>
        <vt:i4>5</vt:i4>
      </vt:variant>
      <vt:variant>
        <vt:lpwstr/>
      </vt:variant>
      <vt:variant>
        <vt:lpwstr>_Toc168424592</vt:lpwstr>
      </vt:variant>
      <vt:variant>
        <vt:i4>1572926</vt:i4>
      </vt:variant>
      <vt:variant>
        <vt:i4>212</vt:i4>
      </vt:variant>
      <vt:variant>
        <vt:i4>0</vt:i4>
      </vt:variant>
      <vt:variant>
        <vt:i4>5</vt:i4>
      </vt:variant>
      <vt:variant>
        <vt:lpwstr/>
      </vt:variant>
      <vt:variant>
        <vt:lpwstr>_Toc168424591</vt:lpwstr>
      </vt:variant>
      <vt:variant>
        <vt:i4>1572926</vt:i4>
      </vt:variant>
      <vt:variant>
        <vt:i4>206</vt:i4>
      </vt:variant>
      <vt:variant>
        <vt:i4>0</vt:i4>
      </vt:variant>
      <vt:variant>
        <vt:i4>5</vt:i4>
      </vt:variant>
      <vt:variant>
        <vt:lpwstr/>
      </vt:variant>
      <vt:variant>
        <vt:lpwstr>_Toc168424590</vt:lpwstr>
      </vt:variant>
      <vt:variant>
        <vt:i4>1638462</vt:i4>
      </vt:variant>
      <vt:variant>
        <vt:i4>200</vt:i4>
      </vt:variant>
      <vt:variant>
        <vt:i4>0</vt:i4>
      </vt:variant>
      <vt:variant>
        <vt:i4>5</vt:i4>
      </vt:variant>
      <vt:variant>
        <vt:lpwstr/>
      </vt:variant>
      <vt:variant>
        <vt:lpwstr>_Toc168424589</vt:lpwstr>
      </vt:variant>
      <vt:variant>
        <vt:i4>1638462</vt:i4>
      </vt:variant>
      <vt:variant>
        <vt:i4>194</vt:i4>
      </vt:variant>
      <vt:variant>
        <vt:i4>0</vt:i4>
      </vt:variant>
      <vt:variant>
        <vt:i4>5</vt:i4>
      </vt:variant>
      <vt:variant>
        <vt:lpwstr/>
      </vt:variant>
      <vt:variant>
        <vt:lpwstr>_Toc168424588</vt:lpwstr>
      </vt:variant>
      <vt:variant>
        <vt:i4>1638462</vt:i4>
      </vt:variant>
      <vt:variant>
        <vt:i4>188</vt:i4>
      </vt:variant>
      <vt:variant>
        <vt:i4>0</vt:i4>
      </vt:variant>
      <vt:variant>
        <vt:i4>5</vt:i4>
      </vt:variant>
      <vt:variant>
        <vt:lpwstr/>
      </vt:variant>
      <vt:variant>
        <vt:lpwstr>_Toc168424587</vt:lpwstr>
      </vt:variant>
      <vt:variant>
        <vt:i4>1638462</vt:i4>
      </vt:variant>
      <vt:variant>
        <vt:i4>182</vt:i4>
      </vt:variant>
      <vt:variant>
        <vt:i4>0</vt:i4>
      </vt:variant>
      <vt:variant>
        <vt:i4>5</vt:i4>
      </vt:variant>
      <vt:variant>
        <vt:lpwstr/>
      </vt:variant>
      <vt:variant>
        <vt:lpwstr>_Toc168424586</vt:lpwstr>
      </vt:variant>
      <vt:variant>
        <vt:i4>1638462</vt:i4>
      </vt:variant>
      <vt:variant>
        <vt:i4>176</vt:i4>
      </vt:variant>
      <vt:variant>
        <vt:i4>0</vt:i4>
      </vt:variant>
      <vt:variant>
        <vt:i4>5</vt:i4>
      </vt:variant>
      <vt:variant>
        <vt:lpwstr/>
      </vt:variant>
      <vt:variant>
        <vt:lpwstr>_Toc168424585</vt:lpwstr>
      </vt:variant>
      <vt:variant>
        <vt:i4>1638462</vt:i4>
      </vt:variant>
      <vt:variant>
        <vt:i4>170</vt:i4>
      </vt:variant>
      <vt:variant>
        <vt:i4>0</vt:i4>
      </vt:variant>
      <vt:variant>
        <vt:i4>5</vt:i4>
      </vt:variant>
      <vt:variant>
        <vt:lpwstr/>
      </vt:variant>
      <vt:variant>
        <vt:lpwstr>_Toc168424584</vt:lpwstr>
      </vt:variant>
      <vt:variant>
        <vt:i4>1638462</vt:i4>
      </vt:variant>
      <vt:variant>
        <vt:i4>164</vt:i4>
      </vt:variant>
      <vt:variant>
        <vt:i4>0</vt:i4>
      </vt:variant>
      <vt:variant>
        <vt:i4>5</vt:i4>
      </vt:variant>
      <vt:variant>
        <vt:lpwstr/>
      </vt:variant>
      <vt:variant>
        <vt:lpwstr>_Toc168424583</vt:lpwstr>
      </vt:variant>
      <vt:variant>
        <vt:i4>1638462</vt:i4>
      </vt:variant>
      <vt:variant>
        <vt:i4>158</vt:i4>
      </vt:variant>
      <vt:variant>
        <vt:i4>0</vt:i4>
      </vt:variant>
      <vt:variant>
        <vt:i4>5</vt:i4>
      </vt:variant>
      <vt:variant>
        <vt:lpwstr/>
      </vt:variant>
      <vt:variant>
        <vt:lpwstr>_Toc168424582</vt:lpwstr>
      </vt:variant>
      <vt:variant>
        <vt:i4>1638462</vt:i4>
      </vt:variant>
      <vt:variant>
        <vt:i4>152</vt:i4>
      </vt:variant>
      <vt:variant>
        <vt:i4>0</vt:i4>
      </vt:variant>
      <vt:variant>
        <vt:i4>5</vt:i4>
      </vt:variant>
      <vt:variant>
        <vt:lpwstr/>
      </vt:variant>
      <vt:variant>
        <vt:lpwstr>_Toc168424581</vt:lpwstr>
      </vt:variant>
      <vt:variant>
        <vt:i4>1638462</vt:i4>
      </vt:variant>
      <vt:variant>
        <vt:i4>146</vt:i4>
      </vt:variant>
      <vt:variant>
        <vt:i4>0</vt:i4>
      </vt:variant>
      <vt:variant>
        <vt:i4>5</vt:i4>
      </vt:variant>
      <vt:variant>
        <vt:lpwstr/>
      </vt:variant>
      <vt:variant>
        <vt:lpwstr>_Toc168424580</vt:lpwstr>
      </vt:variant>
      <vt:variant>
        <vt:i4>1441854</vt:i4>
      </vt:variant>
      <vt:variant>
        <vt:i4>140</vt:i4>
      </vt:variant>
      <vt:variant>
        <vt:i4>0</vt:i4>
      </vt:variant>
      <vt:variant>
        <vt:i4>5</vt:i4>
      </vt:variant>
      <vt:variant>
        <vt:lpwstr/>
      </vt:variant>
      <vt:variant>
        <vt:lpwstr>_Toc168424579</vt:lpwstr>
      </vt:variant>
      <vt:variant>
        <vt:i4>1441854</vt:i4>
      </vt:variant>
      <vt:variant>
        <vt:i4>134</vt:i4>
      </vt:variant>
      <vt:variant>
        <vt:i4>0</vt:i4>
      </vt:variant>
      <vt:variant>
        <vt:i4>5</vt:i4>
      </vt:variant>
      <vt:variant>
        <vt:lpwstr/>
      </vt:variant>
      <vt:variant>
        <vt:lpwstr>_Toc168424578</vt:lpwstr>
      </vt:variant>
      <vt:variant>
        <vt:i4>1441854</vt:i4>
      </vt:variant>
      <vt:variant>
        <vt:i4>128</vt:i4>
      </vt:variant>
      <vt:variant>
        <vt:i4>0</vt:i4>
      </vt:variant>
      <vt:variant>
        <vt:i4>5</vt:i4>
      </vt:variant>
      <vt:variant>
        <vt:lpwstr/>
      </vt:variant>
      <vt:variant>
        <vt:lpwstr>_Toc168424577</vt:lpwstr>
      </vt:variant>
      <vt:variant>
        <vt:i4>1441854</vt:i4>
      </vt:variant>
      <vt:variant>
        <vt:i4>122</vt:i4>
      </vt:variant>
      <vt:variant>
        <vt:i4>0</vt:i4>
      </vt:variant>
      <vt:variant>
        <vt:i4>5</vt:i4>
      </vt:variant>
      <vt:variant>
        <vt:lpwstr/>
      </vt:variant>
      <vt:variant>
        <vt:lpwstr>_Toc168424576</vt:lpwstr>
      </vt:variant>
      <vt:variant>
        <vt:i4>1441854</vt:i4>
      </vt:variant>
      <vt:variant>
        <vt:i4>116</vt:i4>
      </vt:variant>
      <vt:variant>
        <vt:i4>0</vt:i4>
      </vt:variant>
      <vt:variant>
        <vt:i4>5</vt:i4>
      </vt:variant>
      <vt:variant>
        <vt:lpwstr/>
      </vt:variant>
      <vt:variant>
        <vt:lpwstr>_Toc168424575</vt:lpwstr>
      </vt:variant>
      <vt:variant>
        <vt:i4>1441854</vt:i4>
      </vt:variant>
      <vt:variant>
        <vt:i4>110</vt:i4>
      </vt:variant>
      <vt:variant>
        <vt:i4>0</vt:i4>
      </vt:variant>
      <vt:variant>
        <vt:i4>5</vt:i4>
      </vt:variant>
      <vt:variant>
        <vt:lpwstr/>
      </vt:variant>
      <vt:variant>
        <vt:lpwstr>_Toc168424574</vt:lpwstr>
      </vt:variant>
      <vt:variant>
        <vt:i4>1441854</vt:i4>
      </vt:variant>
      <vt:variant>
        <vt:i4>104</vt:i4>
      </vt:variant>
      <vt:variant>
        <vt:i4>0</vt:i4>
      </vt:variant>
      <vt:variant>
        <vt:i4>5</vt:i4>
      </vt:variant>
      <vt:variant>
        <vt:lpwstr/>
      </vt:variant>
      <vt:variant>
        <vt:lpwstr>_Toc168424573</vt:lpwstr>
      </vt:variant>
      <vt:variant>
        <vt:i4>1441854</vt:i4>
      </vt:variant>
      <vt:variant>
        <vt:i4>98</vt:i4>
      </vt:variant>
      <vt:variant>
        <vt:i4>0</vt:i4>
      </vt:variant>
      <vt:variant>
        <vt:i4>5</vt:i4>
      </vt:variant>
      <vt:variant>
        <vt:lpwstr/>
      </vt:variant>
      <vt:variant>
        <vt:lpwstr>_Toc168424572</vt:lpwstr>
      </vt:variant>
      <vt:variant>
        <vt:i4>1441854</vt:i4>
      </vt:variant>
      <vt:variant>
        <vt:i4>92</vt:i4>
      </vt:variant>
      <vt:variant>
        <vt:i4>0</vt:i4>
      </vt:variant>
      <vt:variant>
        <vt:i4>5</vt:i4>
      </vt:variant>
      <vt:variant>
        <vt:lpwstr/>
      </vt:variant>
      <vt:variant>
        <vt:lpwstr>_Toc168424571</vt:lpwstr>
      </vt:variant>
      <vt:variant>
        <vt:i4>1441854</vt:i4>
      </vt:variant>
      <vt:variant>
        <vt:i4>86</vt:i4>
      </vt:variant>
      <vt:variant>
        <vt:i4>0</vt:i4>
      </vt:variant>
      <vt:variant>
        <vt:i4>5</vt:i4>
      </vt:variant>
      <vt:variant>
        <vt:lpwstr/>
      </vt:variant>
      <vt:variant>
        <vt:lpwstr>_Toc168424570</vt:lpwstr>
      </vt:variant>
      <vt:variant>
        <vt:i4>1507390</vt:i4>
      </vt:variant>
      <vt:variant>
        <vt:i4>80</vt:i4>
      </vt:variant>
      <vt:variant>
        <vt:i4>0</vt:i4>
      </vt:variant>
      <vt:variant>
        <vt:i4>5</vt:i4>
      </vt:variant>
      <vt:variant>
        <vt:lpwstr/>
      </vt:variant>
      <vt:variant>
        <vt:lpwstr>_Toc168424569</vt:lpwstr>
      </vt:variant>
      <vt:variant>
        <vt:i4>1507390</vt:i4>
      </vt:variant>
      <vt:variant>
        <vt:i4>74</vt:i4>
      </vt:variant>
      <vt:variant>
        <vt:i4>0</vt:i4>
      </vt:variant>
      <vt:variant>
        <vt:i4>5</vt:i4>
      </vt:variant>
      <vt:variant>
        <vt:lpwstr/>
      </vt:variant>
      <vt:variant>
        <vt:lpwstr>_Toc168424568</vt:lpwstr>
      </vt:variant>
      <vt:variant>
        <vt:i4>1507390</vt:i4>
      </vt:variant>
      <vt:variant>
        <vt:i4>68</vt:i4>
      </vt:variant>
      <vt:variant>
        <vt:i4>0</vt:i4>
      </vt:variant>
      <vt:variant>
        <vt:i4>5</vt:i4>
      </vt:variant>
      <vt:variant>
        <vt:lpwstr/>
      </vt:variant>
      <vt:variant>
        <vt:lpwstr>_Toc168424567</vt:lpwstr>
      </vt:variant>
      <vt:variant>
        <vt:i4>1507390</vt:i4>
      </vt:variant>
      <vt:variant>
        <vt:i4>62</vt:i4>
      </vt:variant>
      <vt:variant>
        <vt:i4>0</vt:i4>
      </vt:variant>
      <vt:variant>
        <vt:i4>5</vt:i4>
      </vt:variant>
      <vt:variant>
        <vt:lpwstr/>
      </vt:variant>
      <vt:variant>
        <vt:lpwstr>_Toc168424566</vt:lpwstr>
      </vt:variant>
      <vt:variant>
        <vt:i4>1507390</vt:i4>
      </vt:variant>
      <vt:variant>
        <vt:i4>56</vt:i4>
      </vt:variant>
      <vt:variant>
        <vt:i4>0</vt:i4>
      </vt:variant>
      <vt:variant>
        <vt:i4>5</vt:i4>
      </vt:variant>
      <vt:variant>
        <vt:lpwstr/>
      </vt:variant>
      <vt:variant>
        <vt:lpwstr>_Toc168424565</vt:lpwstr>
      </vt:variant>
      <vt:variant>
        <vt:i4>1507390</vt:i4>
      </vt:variant>
      <vt:variant>
        <vt:i4>50</vt:i4>
      </vt:variant>
      <vt:variant>
        <vt:i4>0</vt:i4>
      </vt:variant>
      <vt:variant>
        <vt:i4>5</vt:i4>
      </vt:variant>
      <vt:variant>
        <vt:lpwstr/>
      </vt:variant>
      <vt:variant>
        <vt:lpwstr>_Toc168424564</vt:lpwstr>
      </vt:variant>
      <vt:variant>
        <vt:i4>1507390</vt:i4>
      </vt:variant>
      <vt:variant>
        <vt:i4>44</vt:i4>
      </vt:variant>
      <vt:variant>
        <vt:i4>0</vt:i4>
      </vt:variant>
      <vt:variant>
        <vt:i4>5</vt:i4>
      </vt:variant>
      <vt:variant>
        <vt:lpwstr/>
      </vt:variant>
      <vt:variant>
        <vt:lpwstr>_Toc168424563</vt:lpwstr>
      </vt:variant>
      <vt:variant>
        <vt:i4>1507390</vt:i4>
      </vt:variant>
      <vt:variant>
        <vt:i4>38</vt:i4>
      </vt:variant>
      <vt:variant>
        <vt:i4>0</vt:i4>
      </vt:variant>
      <vt:variant>
        <vt:i4>5</vt:i4>
      </vt:variant>
      <vt:variant>
        <vt:lpwstr/>
      </vt:variant>
      <vt:variant>
        <vt:lpwstr>_Toc168424562</vt:lpwstr>
      </vt:variant>
      <vt:variant>
        <vt:i4>1507390</vt:i4>
      </vt:variant>
      <vt:variant>
        <vt:i4>32</vt:i4>
      </vt:variant>
      <vt:variant>
        <vt:i4>0</vt:i4>
      </vt:variant>
      <vt:variant>
        <vt:i4>5</vt:i4>
      </vt:variant>
      <vt:variant>
        <vt:lpwstr/>
      </vt:variant>
      <vt:variant>
        <vt:lpwstr>_Toc168424561</vt:lpwstr>
      </vt:variant>
      <vt:variant>
        <vt:i4>1507390</vt:i4>
      </vt:variant>
      <vt:variant>
        <vt:i4>26</vt:i4>
      </vt:variant>
      <vt:variant>
        <vt:i4>0</vt:i4>
      </vt:variant>
      <vt:variant>
        <vt:i4>5</vt:i4>
      </vt:variant>
      <vt:variant>
        <vt:lpwstr/>
      </vt:variant>
      <vt:variant>
        <vt:lpwstr>_Toc168424560</vt:lpwstr>
      </vt:variant>
      <vt:variant>
        <vt:i4>1310782</vt:i4>
      </vt:variant>
      <vt:variant>
        <vt:i4>20</vt:i4>
      </vt:variant>
      <vt:variant>
        <vt:i4>0</vt:i4>
      </vt:variant>
      <vt:variant>
        <vt:i4>5</vt:i4>
      </vt:variant>
      <vt:variant>
        <vt:lpwstr/>
      </vt:variant>
      <vt:variant>
        <vt:lpwstr>_Toc168424559</vt:lpwstr>
      </vt:variant>
      <vt:variant>
        <vt:i4>1310782</vt:i4>
      </vt:variant>
      <vt:variant>
        <vt:i4>14</vt:i4>
      </vt:variant>
      <vt:variant>
        <vt:i4>0</vt:i4>
      </vt:variant>
      <vt:variant>
        <vt:i4>5</vt:i4>
      </vt:variant>
      <vt:variant>
        <vt:lpwstr/>
      </vt:variant>
      <vt:variant>
        <vt:lpwstr>_Toc168424558</vt:lpwstr>
      </vt:variant>
      <vt:variant>
        <vt:i4>1310782</vt:i4>
      </vt:variant>
      <vt:variant>
        <vt:i4>8</vt:i4>
      </vt:variant>
      <vt:variant>
        <vt:i4>0</vt:i4>
      </vt:variant>
      <vt:variant>
        <vt:i4>5</vt:i4>
      </vt:variant>
      <vt:variant>
        <vt:lpwstr/>
      </vt:variant>
      <vt:variant>
        <vt:lpwstr>_Toc168424557</vt:lpwstr>
      </vt:variant>
      <vt:variant>
        <vt:i4>1310782</vt:i4>
      </vt:variant>
      <vt:variant>
        <vt:i4>2</vt:i4>
      </vt:variant>
      <vt:variant>
        <vt:i4>0</vt:i4>
      </vt:variant>
      <vt:variant>
        <vt:i4>5</vt:i4>
      </vt:variant>
      <vt:variant>
        <vt:lpwstr/>
      </vt:variant>
      <vt:variant>
        <vt:lpwstr>_Toc16842455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ỳnh Nhựt Anh Duy</dc:creator>
  <cp:keywords/>
  <cp:lastModifiedBy>Nguyễn Lê Thái Hiền</cp:lastModifiedBy>
  <cp:revision>590</cp:revision>
  <cp:lastPrinted>2024-06-04T13:22:00Z</cp:lastPrinted>
  <dcterms:created xsi:type="dcterms:W3CDTF">2023-04-02T09:59:00Z</dcterms:created>
  <dcterms:modified xsi:type="dcterms:W3CDTF">2024-06-04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8752B444FCFFE41BAB8D4A732825A23</vt:lpwstr>
  </property>
  <property fmtid="{D5CDD505-2E9C-101B-9397-08002B2CF9AE}" pid="3" name="ZOTERO_PREF_2">
    <vt:lpwstr>nalAbbreviations" value="true"/&gt;&lt;/prefs&gt;&lt;/data&gt;</vt:lpwstr>
  </property>
  <property fmtid="{D5CDD505-2E9C-101B-9397-08002B2CF9AE}" pid="4" name="ZOTERO_PREF_1">
    <vt:lpwstr>&lt;data data-version="3" zotero-version="6.0.36"&gt;&lt;session id="rdLZLWYK"/&gt;&lt;style id="http://www.zotero.org/styles/ieee" locale="en-US" hasBibliography="1" bibliographyStyleHasBeenSet="1"/&gt;&lt;prefs&gt;&lt;pref name="fieldType" value="Field"/&gt;&lt;pref name="automaticJour</vt:lpwstr>
  </property>
</Properties>
</file>